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EA9D1F" w14:textId="45E967B1" w:rsidR="00A54775" w:rsidRPr="00EE44DD" w:rsidRDefault="00A54775" w:rsidP="00AA3F0D">
      <w:pPr>
        <w:widowControl w:val="0"/>
        <w:spacing w:after="0" w:line="240" w:lineRule="auto"/>
        <w:jc w:val="both"/>
        <w:rPr>
          <w:rFonts w:ascii="Arial" w:eastAsiaTheme="majorEastAsia" w:hAnsi="Arial" w:cs="Arial"/>
          <w:b/>
          <w:bCs/>
        </w:rPr>
      </w:pPr>
      <w:bookmarkStart w:id="0" w:name="_Hlk121160946"/>
      <w:r w:rsidRPr="00EE44DD">
        <w:rPr>
          <w:rFonts w:ascii="Arial" w:eastAsiaTheme="majorEastAsia" w:hAnsi="Arial" w:cs="Arial"/>
          <w:b/>
          <w:bCs/>
        </w:rPr>
        <w:t>Research Strategy</w:t>
      </w:r>
    </w:p>
    <w:p w14:paraId="059A6E54" w14:textId="77777777" w:rsidR="00A54775" w:rsidRPr="00EE44DD" w:rsidRDefault="00A54775" w:rsidP="00AA3F0D">
      <w:pPr>
        <w:pStyle w:val="Heading2"/>
        <w:keepNext w:val="0"/>
        <w:keepLines w:val="0"/>
        <w:widowControl w:val="0"/>
        <w:spacing w:line="240" w:lineRule="auto"/>
        <w:jc w:val="both"/>
        <w:rPr>
          <w:sz w:val="22"/>
          <w:szCs w:val="22"/>
        </w:rPr>
      </w:pPr>
      <w:r w:rsidRPr="00EE44DD" w:rsidDel="00C45130">
        <w:rPr>
          <w:sz w:val="22"/>
          <w:szCs w:val="22"/>
        </w:rPr>
        <w:t>Aim 1: The Dissertation Research Project (F99 Phase) –</w:t>
      </w:r>
      <w:r w:rsidRPr="00EE44DD">
        <w:rPr>
          <w:sz w:val="22"/>
          <w:szCs w:val="22"/>
        </w:rPr>
        <w:t xml:space="preserve"> Exploring the formation of outcome-based social uncertainty judgements across early normative development.</w:t>
      </w:r>
    </w:p>
    <w:p w14:paraId="10874B9C" w14:textId="77777777" w:rsidR="00A54775" w:rsidRPr="00EE44DD" w:rsidRDefault="00A54775" w:rsidP="00AA3F0D">
      <w:pPr>
        <w:pStyle w:val="Heading2"/>
        <w:keepNext w:val="0"/>
        <w:keepLines w:val="0"/>
        <w:widowControl w:val="0"/>
        <w:numPr>
          <w:ilvl w:val="0"/>
          <w:numId w:val="0"/>
        </w:numPr>
        <w:spacing w:line="240" w:lineRule="auto"/>
        <w:jc w:val="both"/>
        <w:rPr>
          <w:sz w:val="22"/>
          <w:szCs w:val="22"/>
        </w:rPr>
      </w:pPr>
      <w:r w:rsidRPr="00EE44DD">
        <w:rPr>
          <w:sz w:val="22"/>
          <w:szCs w:val="22"/>
        </w:rPr>
        <w:t>A.1. Significance</w:t>
      </w:r>
    </w:p>
    <w:p w14:paraId="2E402F8E" w14:textId="797FE9C9" w:rsidR="00CF63FE" w:rsidRPr="00AA3F0D" w:rsidRDefault="00A54775" w:rsidP="00AA3F0D">
      <w:pPr>
        <w:pStyle w:val="Heading4"/>
        <w:keepNext w:val="0"/>
        <w:keepLines w:val="0"/>
        <w:widowControl w:val="0"/>
        <w:spacing w:before="0" w:line="240" w:lineRule="auto"/>
        <w:ind w:firstLine="720"/>
        <w:jc w:val="both"/>
      </w:pPr>
      <w:r w:rsidRPr="00EE44DD">
        <w:t xml:space="preserve">A.1.1. Understanding Uncertainty as </w:t>
      </w:r>
      <w:r w:rsidR="00CF63FE" w:rsidRPr="00EE44DD">
        <w:t xml:space="preserve">a </w:t>
      </w:r>
      <w:r w:rsidRPr="00EE44DD">
        <w:t>Construct.</w:t>
      </w:r>
      <w:r w:rsidRPr="00EE44DD">
        <w:rPr>
          <w:u w:val="none"/>
        </w:rPr>
        <w:t xml:space="preserve"> </w:t>
      </w:r>
      <w:r w:rsidR="005B182B">
        <w:rPr>
          <w:u w:val="none"/>
        </w:rPr>
        <w:t>U</w:t>
      </w:r>
      <w:r w:rsidRPr="00EE44DD">
        <w:rPr>
          <w:u w:val="none"/>
        </w:rPr>
        <w:t>ncertainty</w:t>
      </w:r>
      <w:r w:rsidR="00EE44DD">
        <w:rPr>
          <w:u w:val="none"/>
        </w:rPr>
        <w:t xml:space="preserve"> </w:t>
      </w:r>
      <w:r w:rsidRPr="00EE44DD">
        <w:rPr>
          <w:u w:val="none"/>
        </w:rPr>
        <w:t>manifest</w:t>
      </w:r>
      <w:r w:rsidR="00EE44DD">
        <w:rPr>
          <w:u w:val="none"/>
        </w:rPr>
        <w:t>s</w:t>
      </w:r>
      <w:r w:rsidRPr="00EE44DD">
        <w:rPr>
          <w:u w:val="none"/>
        </w:rPr>
        <w:t xml:space="preserve"> </w:t>
      </w:r>
      <w:r w:rsidR="00EE44DD">
        <w:rPr>
          <w:u w:val="none"/>
        </w:rPr>
        <w:t>from</w:t>
      </w:r>
      <w:r w:rsidRPr="00EE44DD">
        <w:rPr>
          <w:u w:val="none"/>
        </w:rPr>
        <w:t xml:space="preserve"> </w:t>
      </w:r>
      <w:r w:rsidR="00031660" w:rsidRPr="00EE44DD">
        <w:rPr>
          <w:u w:val="none"/>
        </w:rPr>
        <w:t>ambig</w:t>
      </w:r>
      <w:r w:rsidR="00031660">
        <w:rPr>
          <w:u w:val="none"/>
        </w:rPr>
        <w:t>u</w:t>
      </w:r>
      <w:r w:rsidR="005B182B">
        <w:rPr>
          <w:u w:val="none"/>
        </w:rPr>
        <w:t>ity</w:t>
      </w:r>
      <w:r w:rsidRPr="00EE44DD">
        <w:rPr>
          <w:u w:val="none"/>
        </w:rPr>
        <w:t xml:space="preserve"> (i.e., uncertain outcomes</w:t>
      </w:r>
      <w:r w:rsidR="00BE0C17" w:rsidRPr="00EE44DD">
        <w:rPr>
          <w:u w:val="none"/>
        </w:rPr>
        <w:t>;</w:t>
      </w:r>
      <w:r w:rsidRPr="00EE44DD">
        <w:rPr>
          <w:u w:val="none"/>
        </w:rPr>
        <w:t xml:space="preserve"> unknown probabilities)</w:t>
      </w:r>
      <w:r w:rsidR="00031660">
        <w:rPr>
          <w:u w:val="none"/>
        </w:rPr>
        <w:t xml:space="preserve"> </w:t>
      </w:r>
      <w:r w:rsidR="00D656EA" w:rsidRPr="00EE44DD">
        <w:rPr>
          <w:u w:val="none"/>
        </w:rPr>
        <w:fldChar w:fldCharType="begin"/>
      </w:r>
      <w:r w:rsidR="00702CA7" w:rsidRPr="00EE44DD">
        <w:rPr>
          <w:u w:val="none"/>
        </w:rPr>
        <w:instrText xml:space="preserve"> ADDIN ZOTERO_ITEM CSL_CITATION {"citationID":"ElCJOaHr","properties":{"formattedCitation":"\\super 2\\nosupersub{}","plainCitation":"2","noteIndex":0},"citationItems":[{"id":12099,"uris":["http://zotero.org/users/6239255/items/MG7P3A42"],"itemData":{"id":12099,"type":"article-journal","container-title":"Quarterly Journal of Economics","DOI":"10.2307/1884324","issue":"27","journalAbbreviation":"Q J Econ","language":"en","page":"27","source":"Zotero","title":"Risk, Ambiguity, and the Savage Axioms","volume":"75","author":[{"family":"Ellsberg","given":"D."}],"issued":{"date-parts":[["1961"]]}}}],"schema":"https://github.com/citation-style-language/schema/raw/master/csl-citation.json"} </w:instrText>
      </w:r>
      <w:r w:rsidR="00D656EA" w:rsidRPr="00EE44DD">
        <w:rPr>
          <w:u w:val="none"/>
        </w:rPr>
        <w:fldChar w:fldCharType="separate"/>
      </w:r>
      <w:r w:rsidR="00702CA7" w:rsidRPr="00EE44DD">
        <w:rPr>
          <w:szCs w:val="24"/>
          <w:vertAlign w:val="superscript"/>
        </w:rPr>
        <w:t>2</w:t>
      </w:r>
      <w:r w:rsidR="00D656EA" w:rsidRPr="00EE44DD">
        <w:rPr>
          <w:u w:val="none"/>
        </w:rPr>
        <w:fldChar w:fldCharType="end"/>
      </w:r>
      <w:r w:rsidR="00EE44DD">
        <w:rPr>
          <w:u w:val="none"/>
        </w:rPr>
        <w:t>.</w:t>
      </w:r>
      <w:r w:rsidR="005B182B">
        <w:rPr>
          <w:u w:val="none"/>
        </w:rPr>
        <w:t xml:space="preserve"> </w:t>
      </w:r>
      <w:r w:rsidR="005B182B" w:rsidRPr="005B182B">
        <w:rPr>
          <w:color w:val="1D1C1D"/>
          <w:sz w:val="23"/>
          <w:szCs w:val="23"/>
          <w:u w:val="none"/>
          <w:shd w:val="clear" w:color="auto" w:fill="F8F8F8"/>
        </w:rPr>
        <w:t>While these constructs are highly associate</w:t>
      </w:r>
      <w:r w:rsidR="003540D9">
        <w:rPr>
          <w:color w:val="1D1C1D"/>
          <w:sz w:val="23"/>
          <w:szCs w:val="23"/>
          <w:u w:val="none"/>
          <w:shd w:val="clear" w:color="auto" w:fill="F8F8F8"/>
        </w:rPr>
        <w:t>d</w:t>
      </w:r>
      <w:r w:rsidR="005B182B" w:rsidRPr="005B182B">
        <w:rPr>
          <w:color w:val="1D1C1D"/>
          <w:sz w:val="23"/>
          <w:szCs w:val="23"/>
          <w:u w:val="none"/>
          <w:shd w:val="clear" w:color="auto" w:fill="F8F8F8"/>
        </w:rPr>
        <w:t>, they are distinct</w:t>
      </w:r>
      <w:r w:rsidR="003540D9">
        <w:rPr>
          <w:color w:val="1D1C1D"/>
          <w:sz w:val="23"/>
          <w:szCs w:val="23"/>
          <w:u w:val="none"/>
          <w:shd w:val="clear" w:color="auto" w:fill="F8F8F8"/>
        </w:rPr>
        <w:t xml:space="preserve">. </w:t>
      </w:r>
      <w:r w:rsidR="003540D9" w:rsidRPr="003540D9">
        <w:rPr>
          <w:i/>
          <w:iCs/>
          <w:color w:val="1D1C1D"/>
          <w:sz w:val="23"/>
          <w:szCs w:val="23"/>
          <w:u w:val="none"/>
          <w:shd w:val="clear" w:color="auto" w:fill="F8F8F8"/>
        </w:rPr>
        <w:t>A</w:t>
      </w:r>
      <w:r w:rsidR="005B182B">
        <w:rPr>
          <w:i/>
          <w:iCs/>
          <w:color w:val="1D1C1D"/>
          <w:sz w:val="23"/>
          <w:szCs w:val="23"/>
          <w:u w:val="none"/>
          <w:shd w:val="clear" w:color="auto" w:fill="F8F8F8"/>
        </w:rPr>
        <w:t>mbiguity</w:t>
      </w:r>
      <w:r w:rsidR="005B182B" w:rsidRPr="005B182B">
        <w:rPr>
          <w:color w:val="1D1C1D"/>
          <w:sz w:val="23"/>
          <w:szCs w:val="23"/>
          <w:u w:val="none"/>
          <w:shd w:val="clear" w:color="auto" w:fill="F8F8F8"/>
        </w:rPr>
        <w:t xml:space="preserve"> refer</w:t>
      </w:r>
      <w:r w:rsidR="003540D9">
        <w:rPr>
          <w:color w:val="1D1C1D"/>
          <w:sz w:val="23"/>
          <w:szCs w:val="23"/>
          <w:u w:val="none"/>
          <w:shd w:val="clear" w:color="auto" w:fill="F8F8F8"/>
        </w:rPr>
        <w:t>s</w:t>
      </w:r>
      <w:r w:rsidR="005B182B" w:rsidRPr="005B182B">
        <w:rPr>
          <w:color w:val="1D1C1D"/>
          <w:sz w:val="23"/>
          <w:szCs w:val="23"/>
          <w:u w:val="none"/>
          <w:shd w:val="clear" w:color="auto" w:fill="F8F8F8"/>
        </w:rPr>
        <w:t xml:space="preserve"> to </w:t>
      </w:r>
      <w:r w:rsidR="003540D9">
        <w:rPr>
          <w:color w:val="1D1C1D"/>
          <w:sz w:val="23"/>
          <w:szCs w:val="23"/>
          <w:u w:val="none"/>
          <w:shd w:val="clear" w:color="auto" w:fill="F8F8F8"/>
        </w:rPr>
        <w:t xml:space="preserve">a </w:t>
      </w:r>
      <w:r w:rsidR="005B182B" w:rsidRPr="005B182B">
        <w:rPr>
          <w:color w:val="1D1C1D"/>
          <w:sz w:val="23"/>
          <w:szCs w:val="23"/>
          <w:u w:val="none"/>
          <w:shd w:val="clear" w:color="auto" w:fill="F8F8F8"/>
        </w:rPr>
        <w:t xml:space="preserve">feature of </w:t>
      </w:r>
      <w:r w:rsidR="003540D9">
        <w:rPr>
          <w:color w:val="1D1C1D"/>
          <w:sz w:val="23"/>
          <w:szCs w:val="23"/>
          <w:u w:val="none"/>
          <w:shd w:val="clear" w:color="auto" w:fill="F8F8F8"/>
        </w:rPr>
        <w:t xml:space="preserve">the </w:t>
      </w:r>
      <w:r w:rsidR="005B182B" w:rsidRPr="005B182B">
        <w:rPr>
          <w:color w:val="1D1C1D"/>
          <w:sz w:val="23"/>
          <w:szCs w:val="23"/>
          <w:u w:val="none"/>
          <w:shd w:val="clear" w:color="auto" w:fill="F8F8F8"/>
        </w:rPr>
        <w:t xml:space="preserve">stimulus, whereas </w:t>
      </w:r>
      <w:r w:rsidR="005B182B">
        <w:rPr>
          <w:i/>
          <w:iCs/>
          <w:color w:val="1D1C1D"/>
          <w:sz w:val="23"/>
          <w:szCs w:val="23"/>
          <w:u w:val="none"/>
          <w:shd w:val="clear" w:color="auto" w:fill="F8F8F8"/>
        </w:rPr>
        <w:t>uncertainty</w:t>
      </w:r>
      <w:r w:rsidR="005B182B" w:rsidRPr="005B182B">
        <w:rPr>
          <w:color w:val="1D1C1D"/>
          <w:sz w:val="23"/>
          <w:szCs w:val="23"/>
          <w:u w:val="none"/>
          <w:shd w:val="clear" w:color="auto" w:fill="F8F8F8"/>
        </w:rPr>
        <w:t xml:space="preserve"> refers to a metacognitive assessment of one’s current state</w:t>
      </w:r>
      <w:r w:rsidR="005B182B" w:rsidRPr="003540D9">
        <w:rPr>
          <w:color w:val="1D1C1D"/>
          <w:sz w:val="23"/>
          <w:szCs w:val="23"/>
          <w:u w:val="none"/>
          <w:shd w:val="clear" w:color="auto" w:fill="F8F8F8"/>
        </w:rPr>
        <w:t>.</w:t>
      </w:r>
      <w:r w:rsidR="00EE44DD">
        <w:rPr>
          <w:u w:val="none"/>
        </w:rPr>
        <w:t xml:space="preserve"> Uncertainty generated from </w:t>
      </w:r>
      <w:r w:rsidR="003540D9">
        <w:rPr>
          <w:u w:val="none"/>
        </w:rPr>
        <w:t xml:space="preserve">ambiguity is distinct from uncertainty generated from </w:t>
      </w:r>
      <w:r w:rsidR="00EE44DD">
        <w:rPr>
          <w:u w:val="none"/>
        </w:rPr>
        <w:t>risk</w:t>
      </w:r>
      <w:r w:rsidR="003540D9">
        <w:rPr>
          <w:u w:val="none"/>
        </w:rPr>
        <w:t xml:space="preserve"> </w:t>
      </w:r>
      <w:r w:rsidR="003540D9" w:rsidRPr="00EE44DD">
        <w:rPr>
          <w:u w:val="none"/>
        </w:rPr>
        <w:t>(i.e., uncertain outcomes; known probabilities)</w:t>
      </w:r>
      <w:r w:rsidR="00BE0C17" w:rsidRPr="00EE44DD">
        <w:rPr>
          <w:u w:val="none"/>
        </w:rPr>
        <w:t xml:space="preserve"> </w:t>
      </w:r>
      <w:r w:rsidRPr="00EE44DD">
        <w:rPr>
          <w:u w:val="none"/>
        </w:rPr>
        <w:t xml:space="preserve">in neural </w:t>
      </w:r>
      <w:r w:rsidR="00D656EA" w:rsidRPr="00EE44DD">
        <w:rPr>
          <w:u w:val="none"/>
        </w:rPr>
        <w:fldChar w:fldCharType="begin"/>
      </w:r>
      <w:r w:rsidR="008769A8" w:rsidRPr="00EE44DD">
        <w:rPr>
          <w:u w:val="none"/>
        </w:rPr>
        <w:instrText xml:space="preserve"> ADDIN ZOTERO_ITEM CSL_CITATION {"citationID":"Xnrn6r2S","properties":{"formattedCitation":"\\super 23\\uc0\\u8211{}26\\nosupersub{}","plainCitation":"23–26","noteIndex":0},"citationItems":[{"id":12010,"uris":["http://zotero.org/users/6239255/items/X3V2MUNG"],"itemData":{"id":12010,"type":"article-journal","abstract":"Risk and ambiguity are two conditions in which the consequences of possible outcomes are not certain. Under risk, the probabilities of different outcomes can be estimated, whereas under ambiguity, even these probabilities are not known. Although most people exhibit at least some aversion to both risk and ambiguity, the degree of these aversions is largely uncorrelated across subjects, suggesting that risk aversion and ambiguity aversion are distinct phenomena. Previous studies have shown differences in brain activations for risky and ambiguous choices and have identified neural mechanisms that may mediate transitions from conditions of ambiguity to conditions of risk. Unknown, however, is whether the value of risky and ambiguous options is necessarily represented by two distinct systems or whether a common mechanism can be identified. To answer this question, we compared the neural representation of subjective value under risk and ambiguity. fMRI was used to track brain activation while subjects made choices regarding options that varied systematically in the amount of money offered and in either the probability of obtaining that amount or the level of ambiguity around that probability. A common system, consisting of at least the striatum and the medial prefrontal cortex, was found to represent subjective value under both conditions.","container-title":"Journal of Neurophysiology","DOI":"10.1152/jn.00853.2009","ISSN":"0022-3077, 1522-1598","issue":"2","journalAbbreviation":"Journal of Neurophysiology","language":"en","page":"1036-1047","source":"DOI.org (Crossref)","title":"Neural Representation of Subjective Value Under Risk and Ambiguity","volume":"103","author":[{"family":"Levy","given":"Ifat"},{"family":"Snell","given":"Jason"},{"family":"Nelson","given":"Amy J."},{"family":"Rustichini","given":"Aldo"},{"family":"Glimcher","given":"Paul W."}],"issued":{"date-parts":[["2010",2]]}}},{"id":12069,"uris":["http://zotero.org/users/6239255/items/38D6NKWA"],"itemData":{"id":12069,"type":"article-journal","abstract":"When making decisions in everyday life, we often have to choose between uncertain outcomes. Economic studies have demonstrated that healthy people tend to prefer options with known probabilities (risk) than those with unknown probabilities (ambiguity), which is referred to as “ambiguity aversion.” However, it remains unclear how patients with schizophrenia behave under ambiguity, despite growing evidence of their altered decisionmaking under uncertainty. In this study, combining economic tools and functional magnetic resonance imaging (fMRI), we assessed the attitudes toward risk/ambiguity and investigated the neural correlates during decisionmaking under risk/ambiguity in schizophrenia. Although no signiﬁcant difference in attitudes under risk was observed, patients with schizophrenia chose ambiguity signiﬁcantly more often than the healthy controls. Attitudes under risk and ambiguity did not correlate across patients with schizophrenia. Furthermore, unlike in the healthy controls, activation of the left lateral orbitofrontal cortex was not increased during decision-making under ambiguity compared to under risk in schizophrenia. These results suggest that ambiguity aversion, a well-established subjective bias, is attenuated in patients with schizophrenia, highlighting the need to distinguish between risk and ambiguity when assessing decision-making under these situations. Our ﬁndings, comprising important clinical implications, contribute to improved understanding of the mechanisms underlying altered decision-making in patients with schizophrenia.","container-title":"Schizophrenia Research","DOI":"10.1016/j.schres.2016.09.006","ISSN":"09209964","issue":"1-3","journalAbbreviation":"Schizophrenia Research","language":"en","page":"94-101","source":"DOI.org (Crossref)","title":"Ambiguity aversion in schizophrenia: An fMRI study of decision-making under risk and ambiguity","title-short":"Ambiguity aversion in schizophrenia","volume":"178","author":[{"family":"Fujino","given":"Junya"},{"family":"Hirose","given":"Kimito"},{"family":"Tei","given":"Shisei"},{"family":"Kawada","given":"Ryosaku"},{"family":"Tsurumi","given":"Kosuke"},{"family":"Matsukawa","given":"Noriko"},{"family":"Miyata","given":"Jun"},{"family":"Sugihara","given":"Genichi"},{"family":"Yoshihara","given":"Yujiro"},{"family":"Ideno","given":"Takashi"},{"family":"Aso","given":"Toshihiko"},{"family":"Takemura","given":"Kazuhisa"},{"family":"Fukuyama","given":"Hidenao"},{"family":"Murai","given":"Toshiya"},{"family":"Takahashi","given":"Hidehiko"}],"issued":{"date-parts":[["2016",12]]}}},{"id":12082,"uris":["http://zotero.org/users/6239255/items/RKRHJQLM"],"itemData":{"id":12082,"type":"article-journal","container-title":"NeuroImage","DOI":"10.1016/j.neuroimage.2022.119007","ISSN":"10538119","journalAbbreviation":"NeuroImage","language":"en","page":"119007","source":"DOI.org (Crossref)","title":"Beyond lottery-evoked ambiguity aversion: The neural signature of the types and the sources of uncertainty","title-short":"Beyond lottery-evoked ambiguity aversion","volume":"251","author":[{"family":"Fairley","given":"Kim"},{"family":"Vyrastekova","given":"Jana"},{"family":"Weitzel","given":"Utz"},{"family":"Sanfey","given":"Alan G."}],"issued":{"date-parts":[["2022",5]]}}},{"id":12009,"uris":["http://zotero.org/users/6239255/items/YJ72BI62"],"itemData":{"id":12009,"type":"article-journal","abstract":"People often prefer the known over the unknown, sometimes sacriﬁcing potential rewards for the sake of surety. Overcoming impulsive preferences for certainty in order to exploit uncertain but potentially lucrative options may require specialized neural mechanisms. Here, we demonstrate by functional magnetic resonance imaging (fMRI) that individuals’ preferences for risk (uncertainty with known probabilities) and ambiguity (uncertainty with unknown probabilities) predict brain activation associated with decision making. Activation within the lateral prefrontal cortex was predicted by ambiguity preference and was also negatively correlated with an independent clinical measure of behavioral impulsiveness, suggesting that this region implements contextual analysis and inhibits impulsive responses. In contrast, activation of the posterior parietal cortex was predicted by risk preference. Together, this novel double dissociation indicates that decision making under ambiguity does not represent a special, more complex case of risky decision making; instead, these two forms of uncertainty are supported by distinct mechanisms.","container-title":"Neuron","DOI":"10.1016/j.neuron.2006.01.024","ISSN":"08966273","issue":"5","journalAbbreviation":"Neuron","language":"en","page":"765-775","source":"DOI.org (Crossref)","title":"Neural Signatures of Economic Preferences for Risk and Ambiguity","volume":"49","author":[{"family":"Huettel","given":"Scott A."},{"family":"Stowe","given":"C. Jill"},{"family":"Gordon","given":"Evan M."},{"family":"Warner","given":"Brent T."},{"family":"Platt","given":"Michael L."}],"issued":{"date-parts":[["2006",3]]}}}],"schema":"https://github.com/citation-style-language/schema/raw/master/csl-citation.json"} </w:instrText>
      </w:r>
      <w:r w:rsidR="00D656EA" w:rsidRPr="00EE44DD">
        <w:rPr>
          <w:u w:val="none"/>
        </w:rPr>
        <w:fldChar w:fldCharType="separate"/>
      </w:r>
      <w:r w:rsidR="008769A8" w:rsidRPr="00EE44DD">
        <w:rPr>
          <w:szCs w:val="24"/>
          <w:vertAlign w:val="superscript"/>
        </w:rPr>
        <w:t>23–26</w:t>
      </w:r>
      <w:r w:rsidR="00D656EA" w:rsidRPr="00EE44DD">
        <w:rPr>
          <w:u w:val="none"/>
        </w:rPr>
        <w:fldChar w:fldCharType="end"/>
      </w:r>
      <w:r w:rsidR="00D656EA" w:rsidRPr="00EE44DD">
        <w:rPr>
          <w:u w:val="none"/>
        </w:rPr>
        <w:t xml:space="preserve"> </w:t>
      </w:r>
      <w:r w:rsidRPr="00EE44DD">
        <w:rPr>
          <w:u w:val="none"/>
        </w:rPr>
        <w:t xml:space="preserve">and behavioral </w:t>
      </w:r>
      <w:r w:rsidR="00D656EA" w:rsidRPr="00EE44DD">
        <w:rPr>
          <w:u w:val="none"/>
        </w:rPr>
        <w:fldChar w:fldCharType="begin"/>
      </w:r>
      <w:r w:rsidR="008769A8" w:rsidRPr="00EE44DD">
        <w:rPr>
          <w:u w:val="none"/>
        </w:rPr>
        <w:instrText xml:space="preserve"> ADDIN ZOTERO_ITEM CSL_CITATION {"citationID":"Q1VSjiWg","properties":{"formattedCitation":"\\super 3,27\\uc0\\u8211{}30\\nosupersub{}","plainCitation":"3,27–30","noteIndex":0},"citationItems":[{"id":12070,"uris":["http://zotero.org/users/6239255/items/QRW2EHWK"],"itemData":{"id":12070,"type":"article-journal","abstract":"Attitudes to risk (known probabilities) and attitudes to ambiguity (unknown probabilities) are separate constructs that influence decision making, but their development across adolescence remains elusive. We administered a choice task to a wide adolescent age-range (N = 157, 10–25 years) to disentangle risk- and ambiguity-attitudes using a model-based approach. Additionally, this task was played in a social context, presenting choices from a high risk-taking peer. We observed age-related changes in ambiguity-attitude, but not risk-attitude. Also, ambiguity-aversion was negatively related to real-life risk taking. Finally, the social context influenced only riskattitudes. These results highlight the importance of disentangling risk- and ambiguity-attitudes in adolescent risk taking.","container-title":"Developmental Neuropsychology","DOI":"10.1080/87565641.2016.1158265","ISSN":"8756-5641, 1532-6942","issue":"1-2","journalAbbreviation":"Developmental Neuropsychology","language":"en","page":"77-92","source":"DOI.org (Crossref)","title":"Dealing With Uncertainty: Testing Risk- and Ambiguity-Attitude Across Adolescence","title-short":"Dealing With Uncertainty","volume":"41","author":[{"family":"Blankenstein","given":"Neeltje E."},{"family":"Crone","given":"Eveline A."},{"family":"Bos","given":"Wouter","non-dropping-particle":"van den"},{"family":"Duijvenvoorde","given":"Anna C. K.","non-dropping-particle":"van"}],"issued":{"date-parts":[["2016",2,17]]}}},{"id":12075,"uris":["http://zotero.org/users/6239255/items/WM87XCMW"],"itemData":{"id":12075,"type":"article-journal","abstract":"In this paper we investigate a condition which is preliminary to attitude towards entrepreneurship and innovation, because we focus on human behaviour in condition of uncertainty. We analyse whether it exists a ‘biological’ difference, between females and male, when behaving under such condition.","container-title":"SSRN Electronic Journal","DOI":"10.2139/ssrn.2265502","ISSN":"1556-5068","journalAbbreviation":"SSRN Journal","language":"en","source":"DOI.org (Crossref)","title":"Does Gender Influence Risk Attitude and Ambiguity Aversion? When Psycho-Physiological Measurements Contradict Social Beliefs","title-short":"Does Gender Influence Risk Attitude and Ambiguity Aversion?","URL":"http://www.ssrn.com/abstract=2265502","author":[{"family":"Brighetti","given":"Gianni"},{"family":"Lucarelli","given":"Caterina"}],"accessed":{"date-parts":[["2022",12,6]]},"issued":{"date-parts":[["2013"]]}}},{"id":12072,"uris":["http://zotero.org/users/6239255/items/T6WKKLR2"],"itemData":{"id":12072,"type":"article-journal","abstract":"Economic decisions are often made in stressful situations (e.g., at the trading ﬂoor), but the effects of stress on economic decision making have not been systematically investigated so far. The present study examines how acute stress inﬂuences economic decision making under uncertainty (risk and ambiguity) using ﬁnancially incentivized lotteries. We varied the domain of decision making as well as the expected value of the risky prospect. Importantly, no feedback was provided to investigate risk taking and ambiguity aversion independent from learning processes. In a sample of 75 healthy young participants, 55 of whom underwent a stress induction protocol (Trier Social Stress Test for Groups), we observed more risk seeking for gains. This effect was restricted to a subgroup of participants that showed a robust cortisol response to acute stress (n = 26). Gambling under ambiguity, in contrast to gambling under risk, was not inﬂuenced by the cortisol response to stress. These results show that acute psychosocial stress affects economic decision making under risk, independent of learning processes. Our results further point to the importance of cortisol as a mediator of this effect.","container-title":"Frontiers in Neuroscience","DOI":"10.3389/fnins.2014.00082","ISSN":"1662-453X","journalAbbreviation":"Front. Neurosci.","language":"en","source":"DOI.org (Crossref)","title":"Acute stress affects risk taking but not ambiguity aversion","URL":"http://journal.frontiersin.org/article/10.3389/fnins.2014.00082/abstract","volume":"8","author":[{"family":"Buckert","given":"Magdalena"},{"family":"Schwieren","given":"Christiane"},{"family":"Kudielka","given":"Brigitte M."},{"family":"Fiebach","given":"Christian J."}],"accessed":{"date-parts":[["2022",12,6]]},"issued":{"date-parts":[["2014",5,6]]}}},{"id":12068,"uris":["http://zotero.org/users/6239255/items/URF3MELI"],"itemData":{"id":12068,"type":"article-journal","container-title":"Scientific Reports","DOI":"10.1038/srep40962","ISSN":"2045-2322","issue":"1","journalAbbreviation":"Sci Rep","language":"en","page":"40962","source":"DOI.org (Crossref)","title":"Adolescents display distinctive tolerance to ambiguity and to uncertainty during risky decision making","volume":"7","author":[{"family":"Bos","given":"Wouter","non-dropping-particle":"van den"},{"family":"Hertwig","given":"Ralph"}],"issued":{"date-parts":[["2017",3]]}}},{"id":12008,"uris":["http://zotero.org/users/6239255/items/P9KN9DVJ"],"itemData":{"id":12008,"type":"article-journal","abstract":"The relation between decision making under ambiguity and risky decision making was examined. In Studies 1 and 2, choices under ambiguity were measured for a large sample receiving an Ellsberg-type Ambiguity-Probability Tradeoﬀ Task. Participants with extreme scores were recruited for Part 2 of each study which consisted of a risky decision making task (Study 1) or a series of decisions under ambiguity in ‘‘real life’’ scenarios (Study 2). Despite a time gap of up to 2 months, individual diﬀerences in scores on Part 1 predicted scores on Part 2. In Study 3 participants received in a single session several risky decision making tasks, several measures of decision making under ambiguity, and several personality scales related to uncertainty and decision making style. Taken together, the ﬁndings support the existence of a stable dispositional trait to reduce uncertainty in decision making but also task-speciﬁc diﬀerences related to gains and losses.","container-title":"Organizational Behavior and Human Decision Processes","DOI":"10.1016/j.obhdp.2007.04.001","ISSN":"07495978","issue":"2","journalAbbreviation":"Organizational Behavior and Human Decision Processes","language":"en","page":"130-149","source":"DOI.org (Crossref)","title":"Common and distinct factors in decision making under ambiguity and risk: A psychometric study of individual differences","title-short":"Common and distinct factors in decision making under ambiguity and risk","volume":"104","author":[{"family":"Lauriola","given":"Marco"},{"family":"Levin","given":"Irwin P."},{"family":"Hart","given":"Stephanie S."}],"issued":{"date-parts":[["2007",11]]}}}],"schema":"https://github.com/citation-style-language/schema/raw/master/csl-citation.json"} </w:instrText>
      </w:r>
      <w:r w:rsidR="00D656EA" w:rsidRPr="00EE44DD">
        <w:rPr>
          <w:u w:val="none"/>
        </w:rPr>
        <w:fldChar w:fldCharType="separate"/>
      </w:r>
      <w:r w:rsidR="008769A8" w:rsidRPr="00EE44DD">
        <w:rPr>
          <w:szCs w:val="24"/>
          <w:vertAlign w:val="superscript"/>
        </w:rPr>
        <w:t>3,27–30</w:t>
      </w:r>
      <w:r w:rsidR="00D656EA" w:rsidRPr="00EE44DD">
        <w:rPr>
          <w:u w:val="none"/>
        </w:rPr>
        <w:fldChar w:fldCharType="end"/>
      </w:r>
      <w:r w:rsidR="00D656EA" w:rsidRPr="00EE44DD">
        <w:rPr>
          <w:u w:val="none"/>
        </w:rPr>
        <w:t xml:space="preserve"> </w:t>
      </w:r>
      <w:r w:rsidRPr="00EE44DD">
        <w:rPr>
          <w:u w:val="none"/>
        </w:rPr>
        <w:t xml:space="preserve">representations, and can occur in response to both social and non-social (e.g., economic, perceptual) sources </w:t>
      </w:r>
      <w:r w:rsidR="00D656EA" w:rsidRPr="00EE44DD">
        <w:rPr>
          <w:u w:val="none"/>
        </w:rPr>
        <w:fldChar w:fldCharType="begin"/>
      </w:r>
      <w:r w:rsidR="00587037" w:rsidRPr="00EE44DD">
        <w:rPr>
          <w:u w:val="none"/>
        </w:rPr>
        <w:instrText xml:space="preserve"> ADDIN ZOTERO_ITEM CSL_CITATION {"citationID":"L8iBE3U4","properties":{"formattedCitation":"\\super 3,25,31\\nosupersub{}","plainCitation":"3,25,31","noteIndex":0},"citationItems":[{"id":12082,"uris":["http://zotero.org/users/6239255/items/RKRHJQLM"],"itemData":{"id":12082,"type":"article-journal","container-title":"NeuroImage","DOI":"10.1016/j.neuroimage.2022.119007","ISSN":"10538119","journalAbbreviation":"NeuroImage","language":"en","page":"119007","source":"DOI.org (Crossref)","title":"Beyond lottery-evoked ambiguity aversion: The neural signature of the types and the sources of uncertainty","title-short":"Beyond lottery-evoked ambiguity aversion","volume":"251","author":[{"family":"Fairley","given":"Kim"},{"family":"Vyrastekova","given":"Jana"},{"family":"Weitzel","given":"Utz"},{"family":"Sanfey","given":"Alan G."}],"issued":{"date-parts":[["2022",5]]}}},{"id":12070,"uris":["http://zotero.org/users/6239255/items/QRW2EHWK"],"itemData":{"id":12070,"type":"article-journal","abstract":"Attitudes to risk (known probabilities) and attitudes to ambiguity (unknown probabilities) are separate constructs that influence decision making, but their development across adolescence remains elusive. We administered a choice task to a wide adolescent age-range (N = 157, 10–25 years) to disentangle risk- and ambiguity-attitudes using a model-based approach. Additionally, this task was played in a social context, presenting choices from a high risk-taking peer. We observed age-related changes in ambiguity-attitude, but not risk-attitude. Also, ambiguity-aversion was negatively related to real-life risk taking. Finally, the social context influenced only riskattitudes. These results highlight the importance of disentangling risk- and ambiguity-attitudes in adolescent risk taking.","container-title":"Developmental Neuropsychology","DOI":"10.1080/87565641.2016.1158265","ISSN":"8756-5641, 1532-6942","issue":"1-2","journalAbbreviation":"Developmental Neuropsychology","language":"en","page":"77-92","source":"DOI.org (Crossref)","title":"Dealing With Uncertainty: Testing Risk- and Ambiguity-Attitude Across Adolescence","title-short":"Dealing With Uncertainty","volume":"41","author":[{"family":"Blankenstein","given":"Neeltje E."},{"family":"Crone","given":"Eveline A."},{"family":"Bos","given":"Wouter","non-dropping-particle":"van den"},{"family":"Duijvenvoorde","given":"Anna C. K.","non-dropping-particle":"van"}],"issued":{"date-parts":[["2016",2,17]]}}},{"id":12080,"uris":["http://zotero.org/users/6239255/items/4ZRJQWGR"],"itemData":{"id":12080,"type":"article-journal","abstract":"Much of the uncertainty that clouds our understanding of the world springs from the covert values and intentions held by other people. Thus, it is plausible that specialized mechanisms that compute learning signals under uncertainty of exclusively social origin operate in the brain. To test this hypothesis, we scoured academic databases for neuroimaging studies involving learning under uncertainty, and performed a metaanalysis of brain activation maps that compared learning in the face of social versus nonsocial uncertainty. Although most of the brain activations associated with learning error signals were shared between social and nonsocial conditions, we found some evidence for functional segregation of error signals of exclusively social origin during learning in limited regions of ventrolateral prefrontal cortex and insula. This suggests that most behavioral adaptations to navigate social environments are reused from frontal and subcortical areas processing generic value representation and learning, but that a specialized circuitry might have evolved in prefrontal regions to deal with social context representation and strategic action.","container-title":"Human Brain Mapping","DOI":"10.1002/hbm.25948","ISSN":"1065-9471, 1097-0193","issue":"13","journalAbbreviation":"Human Brain Mapping","language":"en","page":"4185-4206","source":"DOI.org (Crossref)","title":"Learning under social versus nonsocial uncertainty: A meta</w:instrText>
      </w:r>
      <w:r w:rsidR="00587037" w:rsidRPr="00EE44DD">
        <w:rPr>
          <w:rFonts w:ascii="Cambria Math" w:hAnsi="Cambria Math" w:cs="Cambria Math"/>
          <w:u w:val="none"/>
        </w:rPr>
        <w:instrText>‐</w:instrText>
      </w:r>
      <w:r w:rsidR="00587037" w:rsidRPr="00EE44DD">
        <w:rPr>
          <w:u w:val="none"/>
        </w:rPr>
        <w:instrText>analytic approach","title-short":"Learning under social versus nonsocial uncertainty","volume":"43","author":[{"family":"Martinez</w:instrText>
      </w:r>
      <w:r w:rsidR="00587037" w:rsidRPr="00EE44DD">
        <w:rPr>
          <w:rFonts w:ascii="Cambria Math" w:hAnsi="Cambria Math" w:cs="Cambria Math"/>
          <w:u w:val="none"/>
        </w:rPr>
        <w:instrText>‐</w:instrText>
      </w:r>
      <w:r w:rsidR="00587037" w:rsidRPr="00EE44DD">
        <w:rPr>
          <w:u w:val="none"/>
        </w:rPr>
        <w:instrText xml:space="preserve">Saito","given":"Mario"},{"family":"Gorina","given":"Elena"}],"issued":{"date-parts":[["2022",9]]}}}],"schema":"https://github.com/citation-style-language/schema/raw/master/csl-citation.json"} </w:instrText>
      </w:r>
      <w:r w:rsidR="00D656EA" w:rsidRPr="00EE44DD">
        <w:rPr>
          <w:u w:val="none"/>
        </w:rPr>
        <w:fldChar w:fldCharType="separate"/>
      </w:r>
      <w:r w:rsidR="00587037" w:rsidRPr="00EE44DD">
        <w:rPr>
          <w:szCs w:val="24"/>
          <w:vertAlign w:val="superscript"/>
        </w:rPr>
        <w:t>3,25,31</w:t>
      </w:r>
      <w:r w:rsidR="00D656EA" w:rsidRPr="00EE44DD">
        <w:rPr>
          <w:u w:val="none"/>
        </w:rPr>
        <w:fldChar w:fldCharType="end"/>
      </w:r>
      <w:r w:rsidR="00BE0C17" w:rsidRPr="00EE44DD">
        <w:rPr>
          <w:u w:val="none"/>
        </w:rPr>
        <w:t xml:space="preserve">. </w:t>
      </w:r>
      <w:r w:rsidRPr="00EE44DD">
        <w:rPr>
          <w:u w:val="none"/>
        </w:rPr>
        <w:t>Trust games</w:t>
      </w:r>
      <w:r w:rsidR="00BE0C17" w:rsidRPr="00EE44DD">
        <w:rPr>
          <w:u w:val="none"/>
        </w:rPr>
        <w:t xml:space="preserve"> </w:t>
      </w:r>
      <w:r w:rsidR="00BE0C17" w:rsidRPr="00EE44DD">
        <w:rPr>
          <w:u w:val="none"/>
        </w:rPr>
        <w:fldChar w:fldCharType="begin"/>
      </w:r>
      <w:r w:rsidR="008769A8" w:rsidRPr="00EE44DD">
        <w:rPr>
          <w:u w:val="none"/>
        </w:rPr>
        <w:instrText xml:space="preserve"> ADDIN ZOTERO_ITEM CSL_CITATION {"citationID":"327Qtzoe","properties":{"formattedCitation":"\\super 32\\nosupersub{}","plainCitation":"32","noteIndex":0},"citationItems":[{"id":12101,"uris":["http://zotero.org/users/6239255/items/6B8I6LNK"],"itemData":{"id":12101,"type":"article-journal","abstract":"Trust is fundamental for the stability of human society. A large part of the experimental literature relies on the Trust Game as the workhorse to measure individual differences in trust and trustworthiness. In this review we highlight the difﬁculties and limitations of this popular paradigm, as well as the relations to alternative instruments ranging from survey measures to neurochemical manipulations and neuroimaging.","container-title":"Frontiers in Neuroscience","DOI":"10.3389/fnins.2019.00887","ISSN":"1662-453X","journalAbbreviation":"Front. Neurosci.","language":"en","page":"887","source":"DOI.org (Crossref)","title":"Trust Games and Beyond","volume":"13","author":[{"family":"Alós-Ferrer","given":"Carlos"},{"family":"Farolfi","given":"Federica"}],"issued":{"date-parts":[["2019",9,10]]}}}],"schema":"https://github.com/citation-style-language/schema/raw/master/csl-citation.json"} </w:instrText>
      </w:r>
      <w:r w:rsidR="00BE0C17" w:rsidRPr="00EE44DD">
        <w:rPr>
          <w:u w:val="none"/>
        </w:rPr>
        <w:fldChar w:fldCharType="separate"/>
      </w:r>
      <w:r w:rsidR="008769A8" w:rsidRPr="00EE44DD">
        <w:rPr>
          <w:szCs w:val="24"/>
          <w:vertAlign w:val="superscript"/>
        </w:rPr>
        <w:t>32</w:t>
      </w:r>
      <w:r w:rsidR="00BE0C17" w:rsidRPr="00EE44DD">
        <w:rPr>
          <w:u w:val="none"/>
        </w:rPr>
        <w:fldChar w:fldCharType="end"/>
      </w:r>
      <w:r w:rsidRPr="00EE44DD">
        <w:rPr>
          <w:u w:val="none"/>
        </w:rPr>
        <w:t>, in which a participant competes or collaborates with a real or fictitious other to make economic decisions, are a</w:t>
      </w:r>
      <w:r w:rsidR="00BE0C17" w:rsidRPr="00EE44DD">
        <w:rPr>
          <w:u w:val="none"/>
        </w:rPr>
        <w:t xml:space="preserve">n effective </w:t>
      </w:r>
      <w:r w:rsidRPr="00EE44DD">
        <w:rPr>
          <w:u w:val="none"/>
        </w:rPr>
        <w:t>means of socializing non-social uncertainty</w:t>
      </w:r>
      <w:r w:rsidR="00BE0C17" w:rsidRPr="00EE44DD">
        <w:rPr>
          <w:u w:val="none"/>
        </w:rPr>
        <w:t xml:space="preserve"> sources</w:t>
      </w:r>
      <w:r w:rsidRPr="00EE44DD">
        <w:rPr>
          <w:u w:val="none"/>
        </w:rPr>
        <w:t>, but</w:t>
      </w:r>
      <w:r w:rsidR="00BE0C17" w:rsidRPr="00EE44DD">
        <w:rPr>
          <w:u w:val="none"/>
        </w:rPr>
        <w:t xml:space="preserve"> </w:t>
      </w:r>
      <w:r w:rsidRPr="00EE44DD">
        <w:rPr>
          <w:u w:val="none"/>
        </w:rPr>
        <w:t>lack key features of a</w:t>
      </w:r>
      <w:r w:rsidR="00BE0C17" w:rsidRPr="00EE44DD">
        <w:rPr>
          <w:u w:val="none"/>
        </w:rPr>
        <w:t>n</w:t>
      </w:r>
      <w:r w:rsidRPr="00EE44DD">
        <w:rPr>
          <w:u w:val="none"/>
        </w:rPr>
        <w:t xml:space="preserve"> ambiguous social world</w:t>
      </w:r>
      <w:r w:rsidR="00CF63FE" w:rsidRPr="00EE44DD">
        <w:rPr>
          <w:u w:val="none"/>
        </w:rPr>
        <w:t xml:space="preserve">. Rather than being organized in neatly defined, unimodal trials, </w:t>
      </w:r>
      <w:r w:rsidR="00CF63FE" w:rsidRPr="00031660">
        <w:t>assessments of social sources of uncertainty</w:t>
      </w:r>
      <w:r w:rsidR="00CF63FE" w:rsidRPr="00EE44DD">
        <w:rPr>
          <w:u w:val="none"/>
        </w:rPr>
        <w:t xml:space="preserve"> (e.g., </w:t>
      </w:r>
      <w:r w:rsidR="003540D9">
        <w:rPr>
          <w:u w:val="none"/>
        </w:rPr>
        <w:t>assessing</w:t>
      </w:r>
      <w:r w:rsidRPr="00EE44DD">
        <w:rPr>
          <w:u w:val="none"/>
        </w:rPr>
        <w:t xml:space="preserve"> </w:t>
      </w:r>
      <w:r w:rsidR="003540D9">
        <w:rPr>
          <w:u w:val="none"/>
        </w:rPr>
        <w:t>a</w:t>
      </w:r>
      <w:r w:rsidRPr="00EE44DD">
        <w:rPr>
          <w:u w:val="none"/>
        </w:rPr>
        <w:t xml:space="preserve"> </w:t>
      </w:r>
      <w:r w:rsidR="00CF63FE" w:rsidRPr="00EE44DD">
        <w:rPr>
          <w:u w:val="none"/>
        </w:rPr>
        <w:t xml:space="preserve">farfetched </w:t>
      </w:r>
      <w:r w:rsidRPr="00EE44DD">
        <w:rPr>
          <w:u w:val="none"/>
        </w:rPr>
        <w:t>story</w:t>
      </w:r>
      <w:r w:rsidR="00A45818" w:rsidRPr="00EE44DD">
        <w:rPr>
          <w:u w:val="none"/>
        </w:rPr>
        <w:t>, narratives</w:t>
      </w:r>
      <w:r w:rsidR="00CF63FE" w:rsidRPr="00EE44DD">
        <w:rPr>
          <w:u w:val="none"/>
        </w:rPr>
        <w:t xml:space="preserve">) </w:t>
      </w:r>
      <w:r w:rsidR="00CF63FE" w:rsidRPr="00EE44DD">
        <w:rPr>
          <w:u w:val="none"/>
        </w:rPr>
        <w:fldChar w:fldCharType="begin"/>
      </w:r>
      <w:r w:rsidR="008769A8" w:rsidRPr="00EE44DD">
        <w:rPr>
          <w:u w:val="none"/>
        </w:rPr>
        <w:instrText xml:space="preserve"> ADDIN ZOTERO_ITEM CSL_CITATION {"citationID":"aSC5woZA","properties":{"formattedCitation":"\\super 33\\nosupersub{}","plainCitation":"33","noteIndex":0},"citationItems":[{"id":12085,"uris":["http://zotero.org/users/6239255/items/5UP25RJ7"],"itemData":{"id":12085,"type":"article-journal","container-title":"SSRN Electronic Journal","DOI":"10.2139/ssrn.3937388","ISSN":"1556-5068","journalAbbreviation":"SSRN Journal","language":"en","source":"DOI.org (Crossref)","title":"Behind the Veil of Ambiguity: Decision-Making under Social and Non-Social Sources of Uncertainty","title-short":"Behind the Veil of Ambiguity","URL":"https://www.ssrn.com/abstract=3937388","author":[{"family":"Lauharatanahirun","given":"Nina"},{"family":"Aimone","given":"Jason Anthony"},{"family":"Gately","given":"Jeffrey"}],"accessed":{"date-parts":[["2022",12,6]]},"issued":{"date-parts":[["2021"]]}}}],"schema":"https://github.com/citation-style-language/schema/raw/master/csl-citation.json"} </w:instrText>
      </w:r>
      <w:r w:rsidR="00CF63FE" w:rsidRPr="00EE44DD">
        <w:rPr>
          <w:u w:val="none"/>
        </w:rPr>
        <w:fldChar w:fldCharType="separate"/>
      </w:r>
      <w:r w:rsidR="008769A8" w:rsidRPr="00EE44DD">
        <w:rPr>
          <w:szCs w:val="24"/>
          <w:vertAlign w:val="superscript"/>
        </w:rPr>
        <w:t>33</w:t>
      </w:r>
      <w:r w:rsidR="00CF63FE" w:rsidRPr="00EE44DD">
        <w:rPr>
          <w:u w:val="none"/>
        </w:rPr>
        <w:fldChar w:fldCharType="end"/>
      </w:r>
      <w:r w:rsidR="00CF63FE" w:rsidRPr="00EE44DD">
        <w:rPr>
          <w:u w:val="none"/>
        </w:rPr>
        <w:t xml:space="preserve">, </w:t>
      </w:r>
      <w:r w:rsidR="00CF63FE" w:rsidRPr="00031660">
        <w:t>are continuously updated as relevant multimodal information is identified and sorted from irrelevant information and probabilities are rarely known</w:t>
      </w:r>
      <w:r w:rsidR="00CF63FE" w:rsidRPr="00EE44DD">
        <w:rPr>
          <w:u w:val="none"/>
        </w:rPr>
        <w:t xml:space="preserve"> </w:t>
      </w:r>
      <w:r w:rsidR="00CF63FE" w:rsidRPr="00EE44DD">
        <w:rPr>
          <w:u w:val="none"/>
        </w:rPr>
        <w:fldChar w:fldCharType="begin"/>
      </w:r>
      <w:r w:rsidR="004C4CAE" w:rsidRPr="00EE44DD">
        <w:rPr>
          <w:u w:val="none"/>
        </w:rPr>
        <w:instrText xml:space="preserve"> ADDIN ZOTERO_ITEM CSL_CITATION {"citationID":"rbcY7g75","properties":{"formattedCitation":"\\super 1\\nosupersub{}","plainCitation":"1","noteIndex":0},"citationItems":[{"id":11960,"uris":["http://zotero.org/users/6239255/items/PAB5DXAK"],"itemData":{"id":11960,"type":"article-journal","container-title":"Nature Human Behaviour","DOI":"10.1038/s41562-019-0590-x","ISSN":"2397-3374","issue":"5","journalAbbreviation":"Nat Hum Behav","language":"en","page":"426-435","source":"DOI.org (Crossref)","title":"Resolving uncertainty in a social world","volume":"3","author":[{"family":"FeldmanHall","given":"Oriel"},{"family":"Shenhav","given":"Amitai"}],"issued":{"date-parts":[["2019",5]]}}}],"schema":"https://github.com/citation-style-language/schema/raw/master/csl-citation.json"} </w:instrText>
      </w:r>
      <w:r w:rsidR="00CF63FE" w:rsidRPr="00EE44DD">
        <w:rPr>
          <w:u w:val="none"/>
        </w:rPr>
        <w:fldChar w:fldCharType="separate"/>
      </w:r>
      <w:r w:rsidR="004C4CAE" w:rsidRPr="00EE44DD">
        <w:rPr>
          <w:szCs w:val="24"/>
          <w:vertAlign w:val="superscript"/>
        </w:rPr>
        <w:t>1</w:t>
      </w:r>
      <w:r w:rsidR="00CF63FE" w:rsidRPr="00EE44DD">
        <w:rPr>
          <w:u w:val="none"/>
        </w:rPr>
        <w:fldChar w:fldCharType="end"/>
      </w:r>
      <w:r w:rsidR="00CF63FE" w:rsidRPr="00EE44DD">
        <w:rPr>
          <w:u w:val="none"/>
        </w:rPr>
        <w:t xml:space="preserve">. </w:t>
      </w:r>
      <w:r w:rsidR="00875B8E" w:rsidRPr="00EE44DD">
        <w:rPr>
          <w:u w:val="none"/>
        </w:rPr>
        <w:t>Crucially, social and non-social sources of ambiguity yield different behavioral responses as individual</w:t>
      </w:r>
      <w:r w:rsidR="003540D9">
        <w:rPr>
          <w:u w:val="none"/>
        </w:rPr>
        <w:t>s</w:t>
      </w:r>
      <w:r w:rsidR="00875B8E" w:rsidRPr="00EE44DD">
        <w:rPr>
          <w:u w:val="none"/>
        </w:rPr>
        <w:t xml:space="preserve"> attempt to resolve ambiguity</w:t>
      </w:r>
      <w:r w:rsidR="003540D9">
        <w:rPr>
          <w:u w:val="none"/>
        </w:rPr>
        <w:t xml:space="preserve"> </w:t>
      </w:r>
      <w:r w:rsidR="00875B8E" w:rsidRPr="00EE44DD">
        <w:rPr>
          <w:u w:val="none"/>
        </w:rPr>
        <w:fldChar w:fldCharType="begin"/>
      </w:r>
      <w:r w:rsidR="008769A8" w:rsidRPr="00EE44DD">
        <w:rPr>
          <w:u w:val="none"/>
        </w:rPr>
        <w:instrText xml:space="preserve"> ADDIN ZOTERO_ITEM CSL_CITATION {"citationID":"aM6mkmJ1","properties":{"formattedCitation":"\\super 33\\nosupersub{}","plainCitation":"33","noteIndex":0},"citationItems":[{"id":12085,"uris":["http://zotero.org/users/6239255/items/5UP25RJ7"],"itemData":{"id":12085,"type":"article-journal","container-title":"SSRN Electronic Journal","DOI":"10.2139/ssrn.3937388","ISSN":"1556-5068","journalAbbreviation":"SSRN Journal","language":"en","source":"DOI.org (Crossref)","title":"Behind the Veil of Ambiguity: Decision-Making under Social and Non-Social Sources of Uncertainty","title-short":"Behind the Veil of Ambiguity","URL":"https://www.ssrn.com/abstract=3937388","author":[{"family":"Lauharatanahirun","given":"Nina"},{"family":"Aimone","given":"Jason Anthony"},{"family":"Gately","given":"Jeffrey"}],"accessed":{"date-parts":[["2022",12,6]]},"issued":{"date-parts":[["2021"]]}}}],"schema":"https://github.com/citation-style-language/schema/raw/master/csl-citation.json"} </w:instrText>
      </w:r>
      <w:r w:rsidR="00875B8E" w:rsidRPr="00EE44DD">
        <w:rPr>
          <w:u w:val="none"/>
        </w:rPr>
        <w:fldChar w:fldCharType="separate"/>
      </w:r>
      <w:r w:rsidR="008769A8" w:rsidRPr="00EE44DD">
        <w:rPr>
          <w:szCs w:val="24"/>
          <w:vertAlign w:val="superscript"/>
        </w:rPr>
        <w:t>33</w:t>
      </w:r>
      <w:r w:rsidR="00875B8E" w:rsidRPr="00EE44DD">
        <w:rPr>
          <w:u w:val="none"/>
        </w:rPr>
        <w:fldChar w:fldCharType="end"/>
      </w:r>
      <w:r w:rsidR="00875B8E" w:rsidRPr="00EE44DD">
        <w:rPr>
          <w:u w:val="none"/>
        </w:rPr>
        <w:t>.</w:t>
      </w:r>
      <w:r w:rsidR="00875B8E" w:rsidRPr="00EE44DD">
        <w:t xml:space="preserve"> </w:t>
      </w:r>
    </w:p>
    <w:p w14:paraId="72467891" w14:textId="3B38C100" w:rsidR="00AA3F0D" w:rsidRPr="00AA3F0D" w:rsidRDefault="00875B8E" w:rsidP="00AA3F0D">
      <w:pPr>
        <w:pStyle w:val="Heading4"/>
        <w:keepNext w:val="0"/>
        <w:keepLines w:val="0"/>
        <w:widowControl w:val="0"/>
        <w:spacing w:before="0" w:line="240" w:lineRule="auto"/>
        <w:ind w:firstLine="720"/>
        <w:jc w:val="both"/>
        <w:rPr>
          <w:u w:val="none"/>
        </w:rPr>
      </w:pPr>
      <w:r w:rsidRPr="00EE44DD">
        <w:t>A.1.2. Social Ambiguity Aversion Has Significant Developmental Implications.</w:t>
      </w:r>
      <w:r w:rsidRPr="00EE44DD">
        <w:rPr>
          <w:u w:val="none"/>
        </w:rPr>
        <w:t xml:space="preserve"> Social ambiguity can </w:t>
      </w:r>
      <w:r w:rsidR="00D248DC" w:rsidRPr="00EE44DD">
        <w:rPr>
          <w:u w:val="none"/>
        </w:rPr>
        <w:t>be</w:t>
      </w:r>
      <w:r w:rsidRPr="00EE44DD">
        <w:rPr>
          <w:u w:val="none"/>
        </w:rPr>
        <w:t xml:space="preserve"> pernicious and aversive</w:t>
      </w:r>
      <w:r w:rsidRPr="00EE44DD">
        <w:rPr>
          <w:u w:val="none"/>
        </w:rPr>
        <w:fldChar w:fldCharType="begin"/>
      </w:r>
      <w:r w:rsidR="004C4CAE" w:rsidRPr="00EE44DD">
        <w:rPr>
          <w:u w:val="none"/>
        </w:rPr>
        <w:instrText xml:space="preserve"> ADDIN ZOTERO_ITEM CSL_CITATION {"citationID":"hLtvyeaB","properties":{"formattedCitation":"\\super 1\\nosupersub{}","plainCitation":"1","noteIndex":0},"citationItems":[{"id":11960,"uris":["http://zotero.org/users/6239255/items/PAB5DXAK"],"itemData":{"id":11960,"type":"article-journal","container-title":"Nature Human Behaviour","DOI":"10.1038/s41562-019-0590-x","ISSN":"2397-3374","issue":"5","journalAbbreviation":"Nat Hum Behav","language":"en","page":"426-435","source":"DOI.org (Crossref)","title":"Resolving uncertainty in a social world","volume":"3","author":[{"family":"FeldmanHall","given":"Oriel"},{"family":"Shenhav","given":"Amitai"}],"issued":{"date-parts":[["2019",5]]}}}],"schema":"https://github.com/citation-style-language/schema/raw/master/csl-citation.json"} </w:instrText>
      </w:r>
      <w:r w:rsidRPr="00EE44DD">
        <w:rPr>
          <w:u w:val="none"/>
        </w:rPr>
        <w:fldChar w:fldCharType="separate"/>
      </w:r>
      <w:r w:rsidR="004C4CAE" w:rsidRPr="00EE44DD">
        <w:rPr>
          <w:szCs w:val="24"/>
          <w:vertAlign w:val="superscript"/>
        </w:rPr>
        <w:t>1</w:t>
      </w:r>
      <w:r w:rsidRPr="00EE44DD">
        <w:rPr>
          <w:u w:val="none"/>
        </w:rPr>
        <w:fldChar w:fldCharType="end"/>
      </w:r>
      <w:r w:rsidRPr="00EE44DD">
        <w:rPr>
          <w:u w:val="none"/>
        </w:rPr>
        <w:t xml:space="preserve">. </w:t>
      </w:r>
      <w:r w:rsidR="00776B28" w:rsidRPr="00EE44DD">
        <w:rPr>
          <w:u w:val="none"/>
        </w:rPr>
        <w:t>For example, a</w:t>
      </w:r>
      <w:r w:rsidRPr="00EE44DD">
        <w:rPr>
          <w:u w:val="none"/>
        </w:rPr>
        <w:t xml:space="preserve">dult populations consistently demonstrate aversion to </w:t>
      </w:r>
      <w:r w:rsidR="00031660">
        <w:rPr>
          <w:u w:val="none"/>
        </w:rPr>
        <w:t xml:space="preserve">ambiguous </w:t>
      </w:r>
      <w:r w:rsidRPr="00EE44DD">
        <w:rPr>
          <w:u w:val="none"/>
        </w:rPr>
        <w:t xml:space="preserve">economic </w:t>
      </w:r>
      <w:r w:rsidRPr="00EE44DD">
        <w:rPr>
          <w:u w:val="none"/>
        </w:rPr>
        <w:fldChar w:fldCharType="begin"/>
      </w:r>
      <w:r w:rsidR="008769A8" w:rsidRPr="00EE44DD">
        <w:rPr>
          <w:u w:val="none"/>
        </w:rPr>
        <w:instrText xml:space="preserve"> ADDIN ZOTERO_ITEM CSL_CITATION {"citationID":"DlAYDp8t","properties":{"formattedCitation":"\\super 2,4,34\\nosupersub{}","plainCitation":"2,4,34","noteIndex":0},"citationItems":[{"id":12099,"uris":["http://zotero.org/users/6239255/items/MG7P3A42"],"itemData":{"id":12099,"type":"article-journal","container-title":"Quarterly Journal of Economics","DOI":"10.2307/1884324","issue":"27","journalAbbreviation":"Q J Econ","language":"en","page":"27","source":"Zotero","title":"Risk, Ambiguity, and the Savage Axioms","volume":"75","author":[{"family":"Ellsberg","given":"D."}],"issued":{"date-parts":[["1961"]]}}},{"id":12007,"uris":["http://zotero.org/users/6239255/items/R72GSB38"],"itemData":{"id":12007,"type":"article-journal","abstract":"The phenomenon of ambiguity aversion, in which risky gambles with known probabilities are preferred over ambiguous gambles with unknown probabilities, has been thoroughly documented in adults but never measured in children. Here, we use two distinct tasks to investigate ambiguity preferences of children (8- to 9-year-olds) and a comparison group of adults (19- to 27-year-olds). Across three separate measures, we found evidence for signiﬁcant ambiguity aversion in adults but not in children and for greater ambiguity aversion in adults compared to children. As ambiguity aversion in adults has been theorized to result from a preference to bet on the known and avoid the unfamiliar, we separately measured familiarity bias and found that children, like adults, are biased towards the familiar. Our ﬁndings indicate that ambiguity aversion emerges across the course of development between childhood and adolescence, while a familiarity bias is already present in childhood.","container-title":"Frontiers in Psychology","DOI":"10.3389/fpsyg.2014.01519","ISSN":"1664-1078","journalAbbreviation":"Front. Psychol.","language":"en","source":"DOI.org (Crossref)","title":"Children do not exhibit ambiguity aversion despite intact familiarity bias","URL":"http://journal.frontiersin.org/article/10.3389/fpsyg.2014.01519/abstract","volume":"5","author":[{"family":"Li","given":"Rosa"},{"family":"Brannon","given":"Elizabeth M."},{"family":"Huettel","given":"Scott A."}],"accessed":{"date-parts":[["2022",11,3]]},"issued":{"date-parts":[["2015",1,5]]}}},{"id":12076,"uris":["http://zotero.org/users/6239255/items/NJSQWLFZ"],"itemData":{"id":12076,"type":"article-journal","abstract":"Ambiguity aversion appears to have subtle psychological causes. Curley, Yates, and Abrams found that the fear of negative evaluation by others (FNE) increases ambiguity aversion. This paper introduces a design in which preferences can be private information of individuals, so that FNE can be avoided entirely. Thus, we can completely control for FNE and other social factors, and can determine exactly to what extent ambiguity aversion is driven by such social factors. In our experiment ambiguity aversion, while appearing as commonly found in the presence of FNE, disappears entirely if FNE is eliminated. Implications are discussed.","container-title":"Journal of Risk and Uncertainty","DOI":"10.1007/s11166-008-9038-9","ISSN":"0895-5646, 1573-0476","issue":"3","journalAbbreviation":"J Risk Uncertainty","language":"en","page":"225-243","source":"DOI.org (Crossref)","title":"Causes of ambiguity aversion: Known versus unknown preferences","title-short":"Causes of ambiguity aversion","volume":"36","author":[{"family":"Trautmann","given":"Stefan T."},{"family":"Vieider","given":"Ferdinand M."},{"family":"Wakker","given":"Peter P."}],"issued":{"date-parts":[["2008",6]]}}}],"schema":"https://github.com/citation-style-language/schema/raw/master/csl-citation.json"} </w:instrText>
      </w:r>
      <w:r w:rsidRPr="00EE44DD">
        <w:rPr>
          <w:u w:val="none"/>
        </w:rPr>
        <w:fldChar w:fldCharType="separate"/>
      </w:r>
      <w:r w:rsidR="008769A8" w:rsidRPr="00EE44DD">
        <w:rPr>
          <w:szCs w:val="24"/>
          <w:vertAlign w:val="superscript"/>
        </w:rPr>
        <w:t>2,4,34</w:t>
      </w:r>
      <w:r w:rsidRPr="00EE44DD">
        <w:rPr>
          <w:u w:val="none"/>
        </w:rPr>
        <w:fldChar w:fldCharType="end"/>
      </w:r>
      <w:r w:rsidR="004D3854" w:rsidRPr="00EE44DD">
        <w:rPr>
          <w:u w:val="none"/>
        </w:rPr>
        <w:t xml:space="preserve"> </w:t>
      </w:r>
      <w:r w:rsidR="00095EA9" w:rsidRPr="00EE44DD">
        <w:rPr>
          <w:u w:val="none"/>
        </w:rPr>
        <w:t xml:space="preserve">and social sources of </w:t>
      </w:r>
      <w:r w:rsidR="00031660">
        <w:rPr>
          <w:u w:val="none"/>
        </w:rPr>
        <w:t>uncertainty</w:t>
      </w:r>
      <w:r w:rsidR="004D3854" w:rsidRPr="00EE44DD">
        <w:rPr>
          <w:u w:val="none"/>
        </w:rPr>
        <w:t xml:space="preserve"> (e.g., </w:t>
      </w:r>
      <w:r w:rsidR="00095EA9" w:rsidRPr="00EE44DD">
        <w:rPr>
          <w:u w:val="none"/>
        </w:rPr>
        <w:t xml:space="preserve">individuals </w:t>
      </w:r>
      <w:r w:rsidR="00D248DC" w:rsidRPr="00EE44DD">
        <w:rPr>
          <w:u w:val="none"/>
        </w:rPr>
        <w:t xml:space="preserve">exchange </w:t>
      </w:r>
      <w:r w:rsidR="00095EA9" w:rsidRPr="00EE44DD">
        <w:rPr>
          <w:u w:val="none"/>
        </w:rPr>
        <w:t xml:space="preserve">reward to reduce ambiguity </w:t>
      </w:r>
      <w:r w:rsidR="00D248DC" w:rsidRPr="00EE44DD">
        <w:rPr>
          <w:u w:val="none"/>
        </w:rPr>
        <w:t xml:space="preserve">in </w:t>
      </w:r>
      <w:r w:rsidR="00095EA9" w:rsidRPr="00EE44DD">
        <w:rPr>
          <w:u w:val="none"/>
        </w:rPr>
        <w:t xml:space="preserve">influencing others </w:t>
      </w:r>
      <w:r w:rsidR="00095EA9" w:rsidRPr="00EE44DD">
        <w:rPr>
          <w:u w:val="none"/>
        </w:rPr>
        <w:fldChar w:fldCharType="begin"/>
      </w:r>
      <w:r w:rsidR="008769A8" w:rsidRPr="00EE44DD">
        <w:rPr>
          <w:u w:val="none"/>
        </w:rPr>
        <w:instrText xml:space="preserve"> ADDIN ZOTERO_ITEM CSL_CITATION {"citationID":"VbDvP1wz","properties":{"formattedCitation":"\\super 8\\nosupersub{}","plainCitation":"8","noteIndex":0},"citationItems":[{"id":12087,"uris":["http://zotero.org/users/6239255/items/FQS2J2P7"],"itemData":{"id":12087,"type":"article-journal","abstract":"Abstract\n            Theoretical works in social psychology and neuroscientific evidence have proposed that social rewards have intrinsic value, suggesting that people place a high premium on the ability to influence others. To test this hypothesis, we asked whether, and under what conditions, people are willing to forgo monetary reward for the sake of influencing others’ decisions. In four experiments, online and lab-based participants competed with a rival for influence over a client. The majority of participants sacrificed some of their financial reward to increase their chance of being selected over their rival within the experiment. Willingness to pay was affected by the participant’s current level of influence and performance, as participants were most likely to pay to promote their competence after having given good advice that had been ignored by the client using a situation where monetary incentives fail to explain human motivations, our experiments highlight the intrinsic value of social influence.","container-title":"Scientific Reports","DOI":"10.1038/s41598-020-74857-5","ISSN":"2045-2322","issue":"1","journalAbbreviation":"Sci Rep","language":"en","page":"17813","source":"DOI.org (Crossref)","title":"Self-competence increases the willingness to pay for social influence","volume":"10","author":[{"family":"Hertz","given":"Uri"},{"family":"Tyropoulou","given":"Evangelia"},{"family":"Traberg","given":"Cecilie"},{"family":"Bahrami","given":"Bahador"}],"issued":{"date-parts":[["2020",12]]}}}],"schema":"https://github.com/citation-style-language/schema/raw/master/csl-citation.json"} </w:instrText>
      </w:r>
      <w:r w:rsidR="00095EA9" w:rsidRPr="00EE44DD">
        <w:rPr>
          <w:u w:val="none"/>
        </w:rPr>
        <w:fldChar w:fldCharType="separate"/>
      </w:r>
      <w:r w:rsidR="008769A8" w:rsidRPr="00EE44DD">
        <w:rPr>
          <w:szCs w:val="24"/>
          <w:vertAlign w:val="superscript"/>
        </w:rPr>
        <w:t>8</w:t>
      </w:r>
      <w:r w:rsidR="00095EA9" w:rsidRPr="00EE44DD">
        <w:rPr>
          <w:u w:val="none"/>
        </w:rPr>
        <w:fldChar w:fldCharType="end"/>
      </w:r>
      <w:r w:rsidR="004D3854" w:rsidRPr="00EE44DD">
        <w:rPr>
          <w:u w:val="none"/>
        </w:rPr>
        <w:t>)</w:t>
      </w:r>
      <w:r w:rsidR="00095EA9" w:rsidRPr="00EE44DD">
        <w:rPr>
          <w:u w:val="none"/>
        </w:rPr>
        <w:t xml:space="preserve">. </w:t>
      </w:r>
      <w:r w:rsidR="00D248DC" w:rsidRPr="00EE44DD">
        <w:rPr>
          <w:u w:val="none"/>
        </w:rPr>
        <w:t>C</w:t>
      </w:r>
      <w:r w:rsidR="00776B28" w:rsidRPr="00EE44DD">
        <w:rPr>
          <w:u w:val="none"/>
        </w:rPr>
        <w:t xml:space="preserve">linical populations, including those with schizophrenia </w:t>
      </w:r>
      <w:r w:rsidR="00776B28" w:rsidRPr="00EE44DD">
        <w:rPr>
          <w:u w:val="none"/>
        </w:rPr>
        <w:fldChar w:fldCharType="begin"/>
      </w:r>
      <w:r w:rsidR="00587037" w:rsidRPr="00EE44DD">
        <w:rPr>
          <w:u w:val="none"/>
        </w:rPr>
        <w:instrText xml:space="preserve"> ADDIN ZOTERO_ITEM CSL_CITATION {"citationID":"VLXEPtA1","properties":{"formattedCitation":"\\super 24\\nosupersub{}","plainCitation":"24","noteIndex":0},"citationItems":[{"id":12069,"uris":["http://zotero.org/users/6239255/items/38D6NKWA"],"itemData":{"id":12069,"type":"article-journal","abstract":"When making decisions in everyday life, we often have to choose between uncertain outcomes. Economic studies have demonstrated that healthy people tend to prefer options with known probabilities (risk) than those with unknown probabilities (ambiguity), which is referred to as “ambiguity aversion.” However, it remains unclear how patients with schizophrenia behave under ambiguity, despite growing evidence of their altered decisionmaking under uncertainty. In this study, combining economic tools and functional magnetic resonance imaging (fMRI), we assessed the attitudes toward risk/ambiguity and investigated the neural correlates during decisionmaking under risk/ambiguity in schizophrenia. Although no signiﬁcant difference in attitudes under risk was observed, patients with schizophrenia chose ambiguity signiﬁcantly more often than the healthy controls. Attitudes under risk and ambiguity did not correlate across patients with schizophrenia. Furthermore, unlike in the healthy controls, activation of the left lateral orbitofrontal cortex was not increased during decision-making under ambiguity compared to under risk in schizophrenia. These results suggest that ambiguity aversion, a well-established subjective bias, is attenuated in patients with schizophrenia, highlighting the need to distinguish between risk and ambiguity when assessing decision-making under these situations. Our ﬁndings, comprising important clinical implications, contribute to improved understanding of the mechanisms underlying altered decision-making in patients with schizophrenia.","container-title":"Schizophrenia Research","DOI":"10.1016/j.schres.2016.09.006","ISSN":"09209964","issue":"1-3","journalAbbreviation":"Schizophrenia Research","language":"en","page":"94-101","source":"DOI.org (Crossref)","title":"Ambiguity aversion in schizophrenia: An fMRI study of decision-making under risk and ambiguity","title-short":"Ambiguity aversion in schizophrenia","volume":"178","author":[{"family":"Fujino","given":"Junya"},{"family":"Hirose","given":"Kimito"},{"family":"Tei","given":"Shisei"},{"family":"Kawada","given":"Ryosaku"},{"family":"Tsurumi","given":"Kosuke"},{"family":"Matsukawa","given":"Noriko"},{"family":"Miyata","given":"Jun"},{"family":"Sugihara","given":"Genichi"},{"family":"Yoshihara","given":"Yujiro"},{"family":"Ideno","given":"Takashi"},{"family":"Aso","given":"Toshihiko"},{"family":"Takemura","given":"Kazuhisa"},{"family":"Fukuyama","given":"Hidenao"},{"family":"Murai","given":"Toshiya"},{"family":"Takahashi","given":"Hidehiko"}],"issued":{"date-parts":[["2016",12]]}}}],"schema":"https://github.com/citation-style-language/schema/raw/master/csl-citation.json"} </w:instrText>
      </w:r>
      <w:r w:rsidR="00776B28" w:rsidRPr="00EE44DD">
        <w:rPr>
          <w:u w:val="none"/>
        </w:rPr>
        <w:fldChar w:fldCharType="separate"/>
      </w:r>
      <w:r w:rsidR="00587037" w:rsidRPr="00EE44DD">
        <w:rPr>
          <w:szCs w:val="24"/>
          <w:vertAlign w:val="superscript"/>
        </w:rPr>
        <w:t>24</w:t>
      </w:r>
      <w:r w:rsidR="00776B28" w:rsidRPr="00EE44DD">
        <w:rPr>
          <w:u w:val="none"/>
        </w:rPr>
        <w:fldChar w:fldCharType="end"/>
      </w:r>
      <w:r w:rsidR="00776B28" w:rsidRPr="00EE44DD">
        <w:rPr>
          <w:u w:val="none"/>
        </w:rPr>
        <w:t xml:space="preserve">, autism spectrum </w:t>
      </w:r>
      <w:r w:rsidR="00776B28" w:rsidRPr="00EE44DD">
        <w:rPr>
          <w:u w:val="none"/>
        </w:rPr>
        <w:fldChar w:fldCharType="begin"/>
      </w:r>
      <w:r w:rsidR="00702CA7" w:rsidRPr="00EE44DD">
        <w:rPr>
          <w:u w:val="none"/>
        </w:rPr>
        <w:instrText xml:space="preserve"> ADDIN ZOTERO_ITEM CSL_CITATION {"citationID":"LJIJbGub","properties":{"formattedCitation":"\\super 5\\nosupersub{}","plainCitation":"5","noteIndex":0},"citationItems":[{"id":11977,"uris":["http://zotero.org/users/6239255/items/HPULKJF9"],"itemData":{"id":11977,"type":"article-journal","abstract":"Sensory processing abnormalities, anxiety and restricted and repetitive behaviours (RRBs) frequently cooccur in Autism Spectrum Disorders (ASD). Though the relationship between these phenomena is not well understood, emerging evidence indicates intolerance of uncertainty (IU) may play an important role. This study aimed to determine pathways between sensory abnormalities and RRBs, and the role anxiety and IU may have. We gathered caregiver report data for 53 children with ASD aged 8–16 years. We found sensory under responsiveness and sensory over responsiveness were signiﬁcantly associated with repetitive motor and insistence on sameness behaviours, and the relationships signiﬁcantly mediated by IU and anxiety. Our ﬁndings indicate different mechanisms may underpin repetitive motor and insistence on sameness RRBs, which can inform treatment interventions.","container-title":"Journal of Autism and Developmental Disorders","DOI":"10.1007/s10803-014-2248-x","ISSN":"0162-3257, 1573-3432","issue":"4","journalAbbreviation":"J Autism Dev Disord","language":"en","page":"943-952","source":"DOI.org (Crossref)","title":"The Interplay Between Sensory Processing Abnormalities, Intolerance of Uncertainty, Anxiety and Restricted and Repetitive Behaviours in Autism Spectrum Disorder","volume":"45","author":[{"family":"Wigham","given":"Sarah"},{"family":"Rodgers","given":"Jacqui"},{"family":"South","given":"Mikle"},{"family":"McConachie","given":"Helen"},{"family":"Freeston","given":"Mark"}],"issued":{"date-parts":[["2015",4]]}}}],"schema":"https://github.com/citation-style-language/schema/raw/master/csl-citation.json"} </w:instrText>
      </w:r>
      <w:r w:rsidR="00776B28" w:rsidRPr="00EE44DD">
        <w:rPr>
          <w:u w:val="none"/>
        </w:rPr>
        <w:fldChar w:fldCharType="separate"/>
      </w:r>
      <w:r w:rsidR="00702CA7" w:rsidRPr="00EE44DD">
        <w:rPr>
          <w:szCs w:val="24"/>
          <w:vertAlign w:val="superscript"/>
        </w:rPr>
        <w:t>5</w:t>
      </w:r>
      <w:r w:rsidR="00776B28" w:rsidRPr="00EE44DD">
        <w:rPr>
          <w:u w:val="none"/>
        </w:rPr>
        <w:fldChar w:fldCharType="end"/>
      </w:r>
      <w:r w:rsidR="00776B28" w:rsidRPr="00EE44DD">
        <w:rPr>
          <w:u w:val="none"/>
        </w:rPr>
        <w:t xml:space="preserve">, and anxiety disorders </w:t>
      </w:r>
      <w:r w:rsidR="00776B28" w:rsidRPr="00EE44DD">
        <w:rPr>
          <w:u w:val="none"/>
        </w:rPr>
        <w:fldChar w:fldCharType="begin"/>
      </w:r>
      <w:r w:rsidR="00702CA7" w:rsidRPr="00EE44DD">
        <w:rPr>
          <w:u w:val="none"/>
        </w:rPr>
        <w:instrText xml:space="preserve"> ADDIN ZOTERO_ITEM CSL_CITATION {"citationID":"siFAURah","properties":{"formattedCitation":"\\super 5\\nosupersub{}","plainCitation":"5","noteIndex":0},"citationItems":[{"id":11977,"uris":["http://zotero.org/users/6239255/items/HPULKJF9"],"itemData":{"id":11977,"type":"article-journal","abstract":"Sensory processing abnormalities, anxiety and restricted and repetitive behaviours (RRBs) frequently cooccur in Autism Spectrum Disorders (ASD). Though the relationship between these phenomena is not well understood, emerging evidence indicates intolerance of uncertainty (IU) may play an important role. This study aimed to determine pathways between sensory abnormalities and RRBs, and the role anxiety and IU may have. We gathered caregiver report data for 53 children with ASD aged 8–16 years. We found sensory under responsiveness and sensory over responsiveness were signiﬁcantly associated with repetitive motor and insistence on sameness behaviours, and the relationships signiﬁcantly mediated by IU and anxiety. Our ﬁndings indicate different mechanisms may underpin repetitive motor and insistence on sameness RRBs, which can inform treatment interventions.","container-title":"Journal of Autism and Developmental Disorders","DOI":"10.1007/s10803-014-2248-x","ISSN":"0162-3257, 1573-3432","issue":"4","journalAbbreviation":"J Autism Dev Disord","language":"en","page":"943-952","source":"DOI.org (Crossref)","title":"The Interplay Between Sensory Processing Abnormalities, Intolerance of Uncertainty, Anxiety and Restricted and Repetitive Behaviours in Autism Spectrum Disorder","volume":"45","author":[{"family":"Wigham","given":"Sarah"},{"family":"Rodgers","given":"Jacqui"},{"family":"South","given":"Mikle"},{"family":"McConachie","given":"Helen"},{"family":"Freeston","given":"Mark"}],"issued":{"date-parts":[["2015",4]]}}}],"schema":"https://github.com/citation-style-language/schema/raw/master/csl-citation.json"} </w:instrText>
      </w:r>
      <w:r w:rsidR="00776B28" w:rsidRPr="00EE44DD">
        <w:rPr>
          <w:u w:val="none"/>
        </w:rPr>
        <w:fldChar w:fldCharType="separate"/>
      </w:r>
      <w:r w:rsidR="00702CA7" w:rsidRPr="00EE44DD">
        <w:rPr>
          <w:szCs w:val="24"/>
          <w:vertAlign w:val="superscript"/>
        </w:rPr>
        <w:t>5</w:t>
      </w:r>
      <w:r w:rsidR="00776B28" w:rsidRPr="00EE44DD">
        <w:rPr>
          <w:u w:val="none"/>
        </w:rPr>
        <w:fldChar w:fldCharType="end"/>
      </w:r>
      <w:r w:rsidR="00776B28" w:rsidRPr="00EE44DD">
        <w:rPr>
          <w:u w:val="none"/>
        </w:rPr>
        <w:t xml:space="preserve"> demonstrate even </w:t>
      </w:r>
      <w:r w:rsidR="00D248DC" w:rsidRPr="00EE44DD">
        <w:rPr>
          <w:u w:val="none"/>
        </w:rPr>
        <w:t xml:space="preserve">stronger </w:t>
      </w:r>
      <w:r w:rsidR="00776B28" w:rsidRPr="00EE44DD">
        <w:rPr>
          <w:u w:val="none"/>
        </w:rPr>
        <w:t xml:space="preserve">aversive responses than typical populations and high uncertainty intolerance is associated with emotion dysregulation </w:t>
      </w:r>
      <w:r w:rsidR="00776B28" w:rsidRPr="00EE44DD">
        <w:rPr>
          <w:u w:val="none"/>
        </w:rPr>
        <w:fldChar w:fldCharType="begin"/>
      </w:r>
      <w:r w:rsidR="008769A8" w:rsidRPr="00EE44DD">
        <w:rPr>
          <w:u w:val="none"/>
        </w:rPr>
        <w:instrText xml:space="preserve"> ADDIN ZOTERO_ITEM CSL_CITATION {"citationID":"OuiPTo3A","properties":{"formattedCitation":"\\super 35\\nosupersub{}","plainCitation":"35","noteIndex":0},"citationItems":[{"id":3506,"uris":["http://zotero.org/users/6239255/items/YPKCEKN7"],"itemData":{"id":3506,"type":"article-journal","abstract":"Little is understood about how emotion regulation strategies typically used to regulate one’s own emotions can be used to help others in distress, a process we refer to as social emotion regulation. We integrated research on social support, the self-regulation of emotion, and appraisal theories to hypothesize that different kinds of support and emotion regulation strategies should be differentially helpful for others, depending on the kind of emotion they are experiencing. Specifically, we predicted that helping others to actively modify their situation, as opposed to their appraisals and emotional responses, will be more effective for those experiencing anxiety as anxiety is a response to appraising threat in one’s environment. However, helping others to modify their appraisals and emotions should be more effective for those experiencing sadness as sadness is a response to an irrevocable loss. To test this, we created a novel paradigm in which regulation targets were recruited online to write about personal events causing anxiety or sadness and regulation providers were recruited to provide written help to the targets. Study 1 supported the hypothesis using strategies drawn from the social support literature (advice vs. emotional support). Study 2 used strategies drawn from the literature on the self-regulation of emotion (situation modification vs. reappraisal) to demonstrate that as predicted, different strategies are believed to be differentially helpful depending on the target’s emotion and when adjusting for individual differences in social and affective functioning, targets judge social emotion regulation strategies to be differentially helpful when implemented by providers. (PsycInfo Database Record (c) 2021 APA, all rights reserved)","archive":"pdh","archive_location":"2020-87571-001","container-title":"Emotion","DOI":"10.1037/emo0000921","ISSN":"1528-3542","issue":"6","journalAbbreviation":"Emotion","note":"publisher: American Psychological Association","page":"1144-1159","source":"EBSCOhost","title":"Social emotion regulation strategies are differentially helpful for anxiety and sadness","volume":"21","author":[{"family":"Shu","given":"Jocelyn"},{"family":"Bolger","given":"Niall"},{"family":"Ochsner","given":"Kevin N."}],"issued":{"date-parts":[["2021",9]]}}}],"schema":"https://github.com/citation-style-language/schema/raw/master/csl-citation.json"} </w:instrText>
      </w:r>
      <w:r w:rsidR="00776B28" w:rsidRPr="00EE44DD">
        <w:rPr>
          <w:u w:val="none"/>
        </w:rPr>
        <w:fldChar w:fldCharType="separate"/>
      </w:r>
      <w:r w:rsidR="008769A8" w:rsidRPr="00EE44DD">
        <w:rPr>
          <w:szCs w:val="24"/>
          <w:vertAlign w:val="superscript"/>
        </w:rPr>
        <w:t>35</w:t>
      </w:r>
      <w:r w:rsidR="00776B28" w:rsidRPr="00EE44DD">
        <w:rPr>
          <w:u w:val="none"/>
        </w:rPr>
        <w:fldChar w:fldCharType="end"/>
      </w:r>
      <w:r w:rsidR="00776B28" w:rsidRPr="00EE44DD">
        <w:rPr>
          <w:u w:val="none"/>
        </w:rPr>
        <w:t xml:space="preserve">. </w:t>
      </w:r>
      <w:r w:rsidR="009C0315" w:rsidRPr="00EE44DD">
        <w:rPr>
          <w:u w:val="none"/>
        </w:rPr>
        <w:t>S</w:t>
      </w:r>
      <w:r w:rsidR="00776B28" w:rsidRPr="00EE44DD">
        <w:rPr>
          <w:u w:val="none"/>
        </w:rPr>
        <w:t>ocial ambiguity appears to have significant health ramifications for adolescents as well</w:t>
      </w:r>
      <w:r w:rsidR="00057DEA" w:rsidRPr="00EE44DD">
        <w:rPr>
          <w:u w:val="none"/>
        </w:rPr>
        <w:t>, as the</w:t>
      </w:r>
      <w:r w:rsidR="009C0315" w:rsidRPr="00EE44DD">
        <w:rPr>
          <w:u w:val="none"/>
        </w:rPr>
        <w:t xml:space="preserve"> presence of social stressors </w:t>
      </w:r>
      <w:r w:rsidR="003C2851" w:rsidRPr="00EE44DD">
        <w:rPr>
          <w:u w:val="none"/>
        </w:rPr>
        <w:t xml:space="preserve">in early adolescence </w:t>
      </w:r>
      <w:r w:rsidR="009C0315" w:rsidRPr="00EE44DD">
        <w:rPr>
          <w:u w:val="none"/>
        </w:rPr>
        <w:t>predicts depression susceptibility two years late</w:t>
      </w:r>
      <w:r w:rsidR="003C2851" w:rsidRPr="00EE44DD">
        <w:rPr>
          <w:u w:val="none"/>
        </w:rPr>
        <w:t>r</w:t>
      </w:r>
      <w:r w:rsidR="009C0315" w:rsidRPr="00EE44DD">
        <w:rPr>
          <w:u w:val="none"/>
        </w:rPr>
        <w:t xml:space="preserve"> </w:t>
      </w:r>
      <w:r w:rsidR="009C0315" w:rsidRPr="00EE44DD">
        <w:rPr>
          <w:u w:val="none"/>
        </w:rPr>
        <w:fldChar w:fldCharType="begin"/>
      </w:r>
      <w:r w:rsidR="008769A8" w:rsidRPr="00EE44DD">
        <w:rPr>
          <w:u w:val="none"/>
        </w:rPr>
        <w:instrText xml:space="preserve"> ADDIN ZOTERO_ITEM CSL_CITATION {"citationID":"aGGi6fAd","properties":{"formattedCitation":"\\super 9\\nosupersub{}","plainCitation":"9","noteIndex":0},"citationItems":[{"id":12079,"uris":["http://zotero.org/users/6239255/items/QMR68UU5"],"itemData":{"id":12079,"type":"article-journal","container-title":"Journal of Child Psychology and Psychiatry","DOI":"10.1111/jcpp.13690","ISSN":"0021-9630, 1469-7610","journalAbbreviation":"Child Psychology Psychiatry","language":"en","page":"jcpp.13690","source":"DOI.org (Crossref)","title":"Neural sensitivity to peer feedback and depression symptoms in adolescents: a &lt;span style=\"font-variant:small-caps;\"&gt;2</w:instrText>
      </w:r>
      <w:r w:rsidR="008769A8" w:rsidRPr="00EE44DD">
        <w:rPr>
          <w:rFonts w:ascii="Cambria Math" w:hAnsi="Cambria Math" w:cs="Cambria Math"/>
          <w:u w:val="none"/>
        </w:rPr>
        <w:instrText>‐</w:instrText>
      </w:r>
      <w:r w:rsidR="008769A8" w:rsidRPr="00EE44DD">
        <w:rPr>
          <w:u w:val="none"/>
        </w:rPr>
        <w:instrText xml:space="preserve">year&lt;/span&gt; multiwave longitudinal study","title-short":"Neural sensitivity to peer feedback and depression symptoms in adolescents","author":[{"family":"Pagliaccio","given":"David"},{"family":"Kumar","given":"Poornima"},{"family":"Kamath","given":"Rahil A."},{"family":"Pizzagalli","given":"Diego A."},{"family":"Auerbach","given":"Randy P."}],"issued":{"date-parts":[["2022",9,9]]}}}],"schema":"https://github.com/citation-style-language/schema/raw/master/csl-citation.json"} </w:instrText>
      </w:r>
      <w:r w:rsidR="009C0315" w:rsidRPr="00EE44DD">
        <w:rPr>
          <w:u w:val="none"/>
        </w:rPr>
        <w:fldChar w:fldCharType="separate"/>
      </w:r>
      <w:r w:rsidR="008769A8" w:rsidRPr="00EE44DD">
        <w:rPr>
          <w:szCs w:val="24"/>
          <w:vertAlign w:val="superscript"/>
        </w:rPr>
        <w:t>9</w:t>
      </w:r>
      <w:r w:rsidR="009C0315" w:rsidRPr="00EE44DD">
        <w:rPr>
          <w:u w:val="none"/>
        </w:rPr>
        <w:fldChar w:fldCharType="end"/>
      </w:r>
      <w:r w:rsidR="009C0315" w:rsidRPr="00EE44DD">
        <w:rPr>
          <w:u w:val="none"/>
        </w:rPr>
        <w:t xml:space="preserve">. However, adolescents consistently fail to demonstrate ambiguity aversion to social and non-social outcomes </w:t>
      </w:r>
      <w:r w:rsidR="009C0315" w:rsidRPr="00EE44DD">
        <w:rPr>
          <w:u w:val="none"/>
        </w:rPr>
        <w:fldChar w:fldCharType="begin"/>
      </w:r>
      <w:r w:rsidR="00702CA7" w:rsidRPr="00EE44DD">
        <w:rPr>
          <w:u w:val="none"/>
        </w:rPr>
        <w:instrText xml:space="preserve"> ADDIN ZOTERO_ITEM CSL_CITATION {"citationID":"zIWWgeEY","properties":{"formattedCitation":"\\super 3,6\\nosupersub{}","plainCitation":"3,6","noteIndex":0},"citationItems":[{"id":12070,"uris":["http://zotero.org/users/6239255/items/QRW2EHWK"],"itemData":{"id":12070,"type":"article-journal","abstract":"Attitudes to risk (known probabilities) and attitudes to ambiguity (unknown probabilities) are separate constructs that influence decision making, but their development across adolescence remains elusive. We administered a choice task to a wide adolescent age-range (N = 157, 10–25 years) to disentangle risk- and ambiguity-attitudes using a model-based approach. Additionally, this task was played in a social context, presenting choices from a high risk-taking peer. We observed age-related changes in ambiguity-attitude, but not risk-attitude. Also, ambiguity-aversion was negatively related to real-life risk taking. Finally, the social context influenced only riskattitudes. These results highlight the importance of disentangling risk- and ambiguity-attitudes in adolescent risk taking.","container-title":"Developmental Neuropsychology","DOI":"10.1080/87565641.2016.1158265","ISSN":"8756-5641, 1532-6942","issue":"1-2","journalAbbreviation":"Developmental Neuropsychology","language":"en","page":"77-92","source":"DOI.org (Crossref)","title":"Dealing With Uncertainty: Testing Risk- and Ambiguity-Attitude Across Adolescence","title-short":"Dealing With Uncertainty","volume":"41","author":[{"family":"Blankenstein","given":"Neeltje E."},{"family":"Crone","given":"Eveline A."},{"family":"Bos","given":"Wouter","non-dropping-particle":"van den"},{"family":"Duijvenvoorde","given":"Anna C. K.","non-dropping-particle":"van"}],"issued":{"date-parts":[["2016",2,17]]}}},{"id":12011,"uris":["http://zotero.org/users/6239255/items/FTRIDRN9"],"itemData":{"id":12011,"type":"article-journal","abstract":"Adolescents engage in a wide range of risky behaviors that their older peers shun, and at an enormous cost. Despite being older, stronger, and healthier than children, adolescents face twice the risk of mortality and morbidity faced by their younger peers. Are adolescents really risk-seekers or does some richer underlying preference drive their love of the uncertain? To answer that question, we used standard experimental economic methods to assess the attitudes of 65 individuals ranging in age from 12 to 50 toward risk and ambiguity. Perhaps surprisingly, we found that adolescents were, if anything, more averse to clearly stated risks than their older peers. What distinguished adolescents was their willingness to accept ambiguous conditions—situations in which the likelihood of winning and losing is unknown. Though adults find ambiguous monetary lotteries undesirable, adolescents find them tolerable. This finding suggests that the higher level of risk-taking observed among adolescents may reflect a higher tolerance for the unknown. Biologically, such a tolerance may make sense, because it would allow young organisms to take better advantage of learning opportunities; it also suggests that policies that seek to inform adolescents of the risks, costs, and benefits of unexperienced dangerous behaviors may be effective and, when appropriate, could be used to complement policies that limit their experiences.","container-title":"Proceedings of the National Academy of Sciences","DOI":"10.1073/pnas.1207144109","ISSN":"0027-8424, 1091-6490","issue":"42","journalAbbreviation":"Proc. Natl. Acad. Sci. U.S.A.","language":"en","page":"17135-17140","source":"DOI.org (Crossref)","title":"Adolescents’ risk-taking behavior is driven by tolerance to ambiguity","volume":"109","author":[{"family":"Tymula","given":"Agnieszka"},{"family":"Rosenberg Belmaker","given":"Lior A."},{"family":"Roy","given":"Amy K."},{"family":"Ruderman","given":"Lital"},{"family":"Manson","given":"Kirk"},{"family":"Glimcher","given":"Paul W."},{"family":"Levy","given":"Ifat"}],"issued":{"date-parts":[["2012",10,16]]}}}],"schema":"https://github.com/citation-style-language/schema/raw/master/csl-citation.json"} </w:instrText>
      </w:r>
      <w:r w:rsidR="009C0315" w:rsidRPr="00EE44DD">
        <w:rPr>
          <w:u w:val="none"/>
        </w:rPr>
        <w:fldChar w:fldCharType="separate"/>
      </w:r>
      <w:r w:rsidR="00702CA7" w:rsidRPr="00EE44DD">
        <w:rPr>
          <w:szCs w:val="24"/>
          <w:vertAlign w:val="superscript"/>
        </w:rPr>
        <w:t>3,6</w:t>
      </w:r>
      <w:r w:rsidR="009C0315" w:rsidRPr="00EE44DD">
        <w:rPr>
          <w:u w:val="none"/>
        </w:rPr>
        <w:fldChar w:fldCharType="end"/>
      </w:r>
      <w:r w:rsidR="009C0315" w:rsidRPr="00EE44DD">
        <w:rPr>
          <w:u w:val="none"/>
        </w:rPr>
        <w:t xml:space="preserve">. </w:t>
      </w:r>
      <w:r w:rsidR="00EA2855" w:rsidRPr="00EE44DD">
        <w:rPr>
          <w:u w:val="none"/>
        </w:rPr>
        <w:t xml:space="preserve">These </w:t>
      </w:r>
      <w:r w:rsidR="00A45818" w:rsidRPr="00EE44DD">
        <w:rPr>
          <w:u w:val="none"/>
        </w:rPr>
        <w:t xml:space="preserve">two </w:t>
      </w:r>
      <w:r w:rsidR="00EA2855" w:rsidRPr="00EE44DD">
        <w:rPr>
          <w:u w:val="none"/>
        </w:rPr>
        <w:t>findings are hard to rectify with one another, but a</w:t>
      </w:r>
      <w:r w:rsidR="009C0315" w:rsidRPr="00EE44DD">
        <w:rPr>
          <w:u w:val="none"/>
        </w:rPr>
        <w:t xml:space="preserve"> limitation of </w:t>
      </w:r>
      <w:r w:rsidR="00A45818" w:rsidRPr="00EE44DD">
        <w:rPr>
          <w:u w:val="none"/>
        </w:rPr>
        <w:t xml:space="preserve">the </w:t>
      </w:r>
      <w:r w:rsidR="00EA2855" w:rsidRPr="00EE44DD">
        <w:rPr>
          <w:u w:val="none"/>
        </w:rPr>
        <w:t>latter</w:t>
      </w:r>
      <w:r w:rsidR="009C0315" w:rsidRPr="00EE44DD">
        <w:rPr>
          <w:u w:val="none"/>
        </w:rPr>
        <w:t xml:space="preserve"> studies is an absence of </w:t>
      </w:r>
      <w:r w:rsidR="00031660">
        <w:rPr>
          <w:u w:val="none"/>
        </w:rPr>
        <w:t xml:space="preserve">ambiguous </w:t>
      </w:r>
      <w:r w:rsidR="009C0315" w:rsidRPr="00EE44DD">
        <w:rPr>
          <w:u w:val="none"/>
        </w:rPr>
        <w:t xml:space="preserve">social sources of </w:t>
      </w:r>
      <w:r w:rsidR="00031660">
        <w:rPr>
          <w:u w:val="none"/>
        </w:rPr>
        <w:t>uncertainty</w:t>
      </w:r>
      <w:r w:rsidR="00A45818" w:rsidRPr="00EE44DD">
        <w:rPr>
          <w:u w:val="none"/>
        </w:rPr>
        <w:t xml:space="preserve"> as stimuli</w:t>
      </w:r>
      <w:r w:rsidR="00EA2855" w:rsidRPr="00EE44DD">
        <w:rPr>
          <w:u w:val="none"/>
        </w:rPr>
        <w:t xml:space="preserve">. Given the prominence and sensitivity adolescents characteristically demonstrate towards social reward </w:t>
      </w:r>
      <w:r w:rsidR="00EA2855" w:rsidRPr="00EE44DD">
        <w:rPr>
          <w:u w:val="none"/>
        </w:rPr>
        <w:fldChar w:fldCharType="begin"/>
      </w:r>
      <w:r w:rsidR="008769A8" w:rsidRPr="00EE44DD">
        <w:rPr>
          <w:u w:val="none"/>
        </w:rPr>
        <w:instrText xml:space="preserve"> ADDIN ZOTERO_ITEM CSL_CITATION {"citationID":"jv3D2eIO","properties":{"formattedCitation":"\\super 10,11\\nosupersub{}","plainCitation":"10,11","noteIndex":0},"citationItems":[{"id":12073,"uris":["http://zotero.org/users/6239255/items/BU6ECP9J"],"itemData":{"id":12073,"type":"article-journal","abstract":"Relative to childhood, peer relationships take on a heightened importance during adolescence. Might adolescents be highly attuned to information that concerns when and how they are being evaluated and what their peers think of them? This review evaluates how continuing brain development—which influences brain function—partially explains and reflects adolescents’ attunement to social evaluation. Though preliminary, evidence is mounting to suggest that while processing information relevant to social evaluation and the internal states of other people, adolescents respond with heightened emotional intensity and corresponding nonlinear recruitment of socioaffective brain circuitry. This review highlights research findings that relate trajectories of brain development to social behavior and discusses promising avenues of future research that will inform how brain development might lead adolescents to be sensitized to social evaluation.","container-title":"Current Directions in Psychological Science","DOI":"10.1177/0963721413476512","ISSN":"0963-7214, 1467-8721","issue":"2","journalAbbreviation":"Curr Dir Psychol Sci","language":"en","page":"121-127","source":"DOI.org (Crossref)","title":"The Teenage Brain: Sensitivity to Social Evaluation","title-short":"The Teenage Brain","volume":"22","author":[{"family":"Somerville","given":"Leah H."}],"issued":{"date-parts":[["2013",4]]}}},{"id":12089,"uris":["http://zotero.org/users/6239255/items/JBI43MVR"],"itemData":{"id":12089,"type":"article-journal","abstract":"Adolescence is a period of life during which peers play a pivotal role in decision-making. The narrative of social inﬂuence during adolescence often revolves around risky and maladaptive decisions, like driving under the inﬂuence, and using illegal substances (Steinberg, 2005). However, research has also shown that social inﬂuence can lead to increased prosocial behaviors (Van Hoorn et al., 2017) and a reduction in risk-taking (Braams et al., 2019). While many studies support the notion that adolescents are more sensitive to peer inﬂuence than children or adults, the developmental processes that underlie this sensitivity remain poorly understood. We argue that one important reason for this lack of understanding is the absence of precisely formulated models. To make a ﬁrst step toward formal models of social inﬂuence during adolescence, we ﬁrst identify three prominent verbal models of social inﬂuence in the literature: (1) social motivation, (2) reward sensitivity, and (3) distraction. We then illustrate how these can be translated into formal models, and how such formal models can inform experimental design and help identify developmental processes. Finally, by applying our formal models to existing datasets, we demonstrate the usefulness of formalization by synthesizing different studies with seemingly disparate results. We conclude with a discussion on how formal modeling can be utilized to better investigate the development of peer inﬂuence in adolescence.","container-title":"Frontiers in Psychology","DOI":"10.3389/fpsyg.2019.01915","ISSN":"1664-1078","journalAbbreviation":"Front. Psychol.","language":"en","page":"1915","source":"DOI.org (Crossref)","title":"Social Influence in Adolescent Decision-Making: A Formal Framework","title-short":"Social Influence in Adolescent Decision-Making","volume":"10","author":[{"family":"Ciranka","given":"Simon"},{"family":"Bos","given":"Wouter","non-dropping-particle":"van den"}],"issued":{"date-parts":[["2019",8,29]]}}}],"schema":"https://github.com/citation-style-language/schema/raw/master/csl-citation.json"} </w:instrText>
      </w:r>
      <w:r w:rsidR="00EA2855" w:rsidRPr="00EE44DD">
        <w:rPr>
          <w:u w:val="none"/>
        </w:rPr>
        <w:fldChar w:fldCharType="separate"/>
      </w:r>
      <w:r w:rsidR="008769A8" w:rsidRPr="00EE44DD">
        <w:rPr>
          <w:szCs w:val="24"/>
          <w:vertAlign w:val="superscript"/>
        </w:rPr>
        <w:t>10,11</w:t>
      </w:r>
      <w:r w:rsidR="00EA2855" w:rsidRPr="00EE44DD">
        <w:rPr>
          <w:u w:val="none"/>
        </w:rPr>
        <w:fldChar w:fldCharType="end"/>
      </w:r>
      <w:r w:rsidR="00EA2855" w:rsidRPr="00EE44DD">
        <w:rPr>
          <w:u w:val="none"/>
        </w:rPr>
        <w:t xml:space="preserve">, apathy towards social ambiguity </w:t>
      </w:r>
      <w:r w:rsidR="003540D9">
        <w:rPr>
          <w:u w:val="none"/>
        </w:rPr>
        <w:t>sh</w:t>
      </w:r>
      <w:r w:rsidR="00031660">
        <w:rPr>
          <w:u w:val="none"/>
        </w:rPr>
        <w:t xml:space="preserve">ould </w:t>
      </w:r>
      <w:r w:rsidR="00EA2855" w:rsidRPr="00EE44DD">
        <w:rPr>
          <w:u w:val="none"/>
        </w:rPr>
        <w:t xml:space="preserve">be </w:t>
      </w:r>
      <w:r w:rsidR="00A45818" w:rsidRPr="00EE44DD">
        <w:rPr>
          <w:u w:val="none"/>
        </w:rPr>
        <w:t>surprising</w:t>
      </w:r>
      <w:r w:rsidR="00D248DC" w:rsidRPr="00EE44DD">
        <w:rPr>
          <w:u w:val="none"/>
        </w:rPr>
        <w:t xml:space="preserve">. </w:t>
      </w:r>
      <w:r w:rsidR="00D248DC" w:rsidRPr="00031660">
        <w:t>A</w:t>
      </w:r>
      <w:r w:rsidR="00EA2855" w:rsidRPr="00031660">
        <w:t xml:space="preserve"> paradigm</w:t>
      </w:r>
      <w:r w:rsidR="00D248DC" w:rsidRPr="00031660">
        <w:t xml:space="preserve"> </w:t>
      </w:r>
      <w:r w:rsidR="00EA2855" w:rsidRPr="00031660">
        <w:t>us</w:t>
      </w:r>
      <w:r w:rsidR="00D248DC" w:rsidRPr="00031660">
        <w:t>ing</w:t>
      </w:r>
      <w:r w:rsidR="00EA2855" w:rsidRPr="00031660">
        <w:t xml:space="preserve"> social source</w:t>
      </w:r>
      <w:r w:rsidR="00D248DC" w:rsidRPr="00031660">
        <w:t>s</w:t>
      </w:r>
      <w:r w:rsidR="00EA2855" w:rsidRPr="00031660">
        <w:t xml:space="preserve"> of ambiguity might </w:t>
      </w:r>
      <w:r w:rsidR="00A45818" w:rsidRPr="00031660">
        <w:t>find evidence of ambiguity aversion</w:t>
      </w:r>
      <w:r w:rsidR="00D248DC" w:rsidRPr="00031660">
        <w:t xml:space="preserve"> among adolescents, as adolescents</w:t>
      </w:r>
      <w:r w:rsidR="00AD515A" w:rsidRPr="00031660">
        <w:t xml:space="preserve"> readily review and make use of complex social information when making decisions under social ambiguity</w:t>
      </w:r>
      <w:r w:rsidR="00AD515A" w:rsidRPr="00EE44DD">
        <w:rPr>
          <w:u w:val="none"/>
        </w:rPr>
        <w:t xml:space="preserve"> </w:t>
      </w:r>
      <w:r w:rsidR="00AD515A" w:rsidRPr="00EE44DD">
        <w:rPr>
          <w:u w:val="none"/>
        </w:rPr>
        <w:fldChar w:fldCharType="begin"/>
      </w:r>
      <w:r w:rsidR="008769A8" w:rsidRPr="00EE44DD">
        <w:rPr>
          <w:u w:val="none"/>
        </w:rPr>
        <w:instrText xml:space="preserve"> ADDIN ZOTERO_ITEM CSL_CITATION {"citationID":"DWV8IRMe","properties":{"formattedCitation":"\\super 36\\nosupersub{}","plainCitation":"36","noteIndex":0},"citationItems":[{"id":12097,"uris":["http://zotero.org/users/6239255/items/3BN8QFLB"],"itemData":{"id":12097,"type":"article-journal","container-title":"Journal of Experimental Psychology: General","DOI":"10.1037/xge0001299","journalAbbreviation":"J Exp Psych Gen","language":"English","title":"Adolescents Seek Social Information Under Uncertainty","author":[{"family":"Slager","given":"Scarlett K."},{"family":"Duijvenvoorde","given":"Anna C.K.","non-dropping-particle":"van"},{"family":"Bos","given":"Wouter","non-dropping-particle":"van den"}],"issued":{"date-parts":[["2022"]]}}}],"schema":"https://github.com/citation-style-language/schema/raw/master/csl-citation.json"} </w:instrText>
      </w:r>
      <w:r w:rsidR="00AD515A" w:rsidRPr="00EE44DD">
        <w:rPr>
          <w:u w:val="none"/>
        </w:rPr>
        <w:fldChar w:fldCharType="separate"/>
      </w:r>
      <w:r w:rsidR="008769A8" w:rsidRPr="00EE44DD">
        <w:rPr>
          <w:szCs w:val="24"/>
          <w:vertAlign w:val="superscript"/>
        </w:rPr>
        <w:t>36</w:t>
      </w:r>
      <w:r w:rsidR="00AD515A" w:rsidRPr="00EE44DD">
        <w:rPr>
          <w:u w:val="none"/>
        </w:rPr>
        <w:fldChar w:fldCharType="end"/>
      </w:r>
      <w:r w:rsidR="00AD515A" w:rsidRPr="00EE44DD">
        <w:rPr>
          <w:u w:val="none"/>
        </w:rPr>
        <w:t>.</w:t>
      </w:r>
      <w:r w:rsidR="00A45818" w:rsidRPr="00EE44DD">
        <w:rPr>
          <w:u w:val="none"/>
        </w:rPr>
        <w:t xml:space="preserve"> </w:t>
      </w:r>
      <w:r w:rsidR="00A45818" w:rsidRPr="00031660">
        <w:rPr>
          <w:u w:val="none"/>
        </w:rPr>
        <w:t>Regardless</w:t>
      </w:r>
      <w:r w:rsidR="00AD515A" w:rsidRPr="00031660">
        <w:rPr>
          <w:u w:val="none"/>
        </w:rPr>
        <w:t xml:space="preserve"> of aversion response</w:t>
      </w:r>
      <w:r w:rsidR="00A45818" w:rsidRPr="00031660">
        <w:rPr>
          <w:u w:val="none"/>
        </w:rPr>
        <w:t>, what</w:t>
      </w:r>
      <w:r w:rsidR="00AD515A" w:rsidRPr="00031660">
        <w:rPr>
          <w:u w:val="none"/>
        </w:rPr>
        <w:t xml:space="preserve"> is </w:t>
      </w:r>
      <w:r w:rsidR="00A45818" w:rsidRPr="00031660">
        <w:rPr>
          <w:u w:val="none"/>
        </w:rPr>
        <w:t>important to note is</w:t>
      </w:r>
      <w:r w:rsidR="00AD515A" w:rsidRPr="00031660">
        <w:rPr>
          <w:u w:val="none"/>
        </w:rPr>
        <w:t xml:space="preserve"> that performance in experimental paradigms</w:t>
      </w:r>
      <w:r w:rsidR="00B9797E">
        <w:rPr>
          <w:u w:val="none"/>
        </w:rPr>
        <w:t xml:space="preserve"> using ambiguous stimuli</w:t>
      </w:r>
      <w:r w:rsidR="00AD515A" w:rsidRPr="00031660">
        <w:rPr>
          <w:u w:val="none"/>
        </w:rPr>
        <w:t xml:space="preserve"> ha</w:t>
      </w:r>
      <w:r w:rsidR="00B9797E">
        <w:rPr>
          <w:u w:val="none"/>
        </w:rPr>
        <w:t>ve</w:t>
      </w:r>
      <w:r w:rsidR="00AD515A" w:rsidRPr="00031660">
        <w:rPr>
          <w:u w:val="none"/>
        </w:rPr>
        <w:t xml:space="preserve"> predict</w:t>
      </w:r>
      <w:r w:rsidR="00B9797E">
        <w:rPr>
          <w:u w:val="none"/>
        </w:rPr>
        <w:t>ed</w:t>
      </w:r>
      <w:r w:rsidR="00AD515A" w:rsidRPr="00031660">
        <w:rPr>
          <w:u w:val="none"/>
        </w:rPr>
        <w:t xml:space="preserve"> adolescents’ </w:t>
      </w:r>
      <w:r w:rsidR="007153B1" w:rsidRPr="00031660">
        <w:rPr>
          <w:u w:val="none"/>
        </w:rPr>
        <w:t xml:space="preserve">real-world </w:t>
      </w:r>
      <w:r w:rsidR="00AD515A" w:rsidRPr="00031660">
        <w:rPr>
          <w:u w:val="none"/>
        </w:rPr>
        <w:t xml:space="preserve">risk-tasking behavior </w:t>
      </w:r>
      <w:r w:rsidR="00AD515A" w:rsidRPr="00031660">
        <w:rPr>
          <w:u w:val="none"/>
        </w:rPr>
        <w:fldChar w:fldCharType="begin"/>
      </w:r>
      <w:r w:rsidR="008769A8" w:rsidRPr="00031660">
        <w:rPr>
          <w:u w:val="none"/>
        </w:rPr>
        <w:instrText xml:space="preserve"> ADDIN ZOTERO_ITEM CSL_CITATION {"citationID":"TQZa6UIf","properties":{"formattedCitation":"\\super 3,14\\nosupersub{}","plainCitation":"3,14","noteIndex":0},"citationItems":[{"id":12070,"uris":["http://zotero.org/users/6239255/items/QRW2EHWK"],"itemData":{"id":12070,"type":"article-journal","abstract":"Attitudes to risk (known probabilities) and attitudes to ambiguity (unknown probabilities) are separate constructs that influence decision making, but their development across adolescence remains elusive. We administered a choice task to a wide adolescent age-range (N = 157, 10–25 years) to disentangle risk- and ambiguity-attitudes using a model-based approach. Additionally, this task was played in a social context, presenting choices from a high risk-taking peer. We observed age-related changes in ambiguity-attitude, but not risk-attitude. Also, ambiguity-aversion was negatively related to real-life risk taking. Finally, the social context influenced only riskattitudes. These results highlight the importance of disentangling risk- and ambiguity-attitudes in adolescent risk taking.","container-title":"Developmental Neuropsychology","DOI":"10.1080/87565641.2016.1158265","ISSN":"8756-5641, 1532-6942","issue":"1-2","journalAbbreviation":"Developmental Neuropsychology","language":"en","page":"77-92","source":"DOI.org (Crossref)","title":"Dealing With Uncertainty: Testing Risk- and Ambiguity-Attitude Across Adolescence","title-short":"Dealing With Uncertainty","volume":"41","author":[{"family":"Blankenstein","given":"Neeltje E."},{"family":"Crone","given":"Eveline A."},{"family":"Bos","given":"Wouter","non-dropping-particle":"van den"},{"family":"Duijvenvoorde","given":"Anna C. K.","non-dropping-particle":"van"}],"issued":{"date-parts":[["2016",2,17]]}}},{"id":12006,"uris":["http://zotero.org/users/6239255/items/HGUA2C92"],"itemData":{"id":12006,"type":"article-journal","abstract":"We study risk attitudes, ambiguity attitudes, and time preferences of 661 children and adolescents, aged ten to eighteen years, in an incentivized experiment and relate experimental choices to field behavior. Experimental measures of impatience are found to be significant predictors of health-related field behavior, saving decisions, and conduct at school. In particular, more impatient children and adolescents are more likely to spend money on alcohol and cigarettes, have a higher body mass index, are less likely to save money, and show worse conduct at school. Experimental measures for risk and ambiguity attitudes are only weak predictors of field behavior.","container-title":"American Economic Review","DOI":"10.1257/aer.103.1.510","ISSN":"0002-8282","issue":"1","journalAbbreviation":"American Economic Review","language":"en","page":"510-531","source":"DOI.org (Crossref)","title":"Impatience and Uncertainty: Experimental Decisions Predict Adolescents' Field Behavior","title-short":"Impatience and Uncertainty","volume":"103","author":[{"family":"Sutter","given":"Matthias"},{"family":"Kocher","given":"Martin G"},{"family":"Glätzle-Rützler","given":"Daniela"},{"family":"Trautmann","given":"Stefan T"}],"issued":{"date-parts":[["2013",2,1]]}}}],"schema":"https://github.com/citation-style-language/schema/raw/master/csl-citation.json"} </w:instrText>
      </w:r>
      <w:r w:rsidR="00AD515A" w:rsidRPr="00031660">
        <w:rPr>
          <w:u w:val="none"/>
        </w:rPr>
        <w:fldChar w:fldCharType="separate"/>
      </w:r>
      <w:r w:rsidR="008769A8" w:rsidRPr="00031660">
        <w:rPr>
          <w:szCs w:val="24"/>
          <w:u w:val="none"/>
          <w:vertAlign w:val="superscript"/>
        </w:rPr>
        <w:t>3,14</w:t>
      </w:r>
      <w:r w:rsidR="00AD515A" w:rsidRPr="00031660">
        <w:rPr>
          <w:u w:val="none"/>
        </w:rPr>
        <w:fldChar w:fldCharType="end"/>
      </w:r>
      <w:r w:rsidR="007153B1" w:rsidRPr="00031660">
        <w:rPr>
          <w:u w:val="none"/>
        </w:rPr>
        <w:t xml:space="preserve"> and </w:t>
      </w:r>
      <w:r w:rsidR="00B9797E">
        <w:rPr>
          <w:u w:val="none"/>
        </w:rPr>
        <w:t>ambiguity responses often undergo greater maturation through early development than responses to</w:t>
      </w:r>
      <w:r w:rsidR="007153B1" w:rsidRPr="00EE44DD">
        <w:rPr>
          <w:u w:val="none"/>
        </w:rPr>
        <w:t xml:space="preserve"> risk </w:t>
      </w:r>
      <w:r w:rsidR="007153B1" w:rsidRPr="00EE44DD">
        <w:rPr>
          <w:u w:val="none"/>
        </w:rPr>
        <w:fldChar w:fldCharType="begin"/>
      </w:r>
      <w:r w:rsidR="00702CA7" w:rsidRPr="00EE44DD">
        <w:rPr>
          <w:u w:val="none"/>
        </w:rPr>
        <w:instrText xml:space="preserve"> ADDIN ZOTERO_ITEM CSL_CITATION {"citationID":"c4Cdsdj5","properties":{"formattedCitation":"\\super 3\\nosupersub{}","plainCitation":"3","noteIndex":0},"citationItems":[{"id":12070,"uris":["http://zotero.org/users/6239255/items/QRW2EHWK"],"itemData":{"id":12070,"type":"article-journal","abstract":"Attitudes to risk (known probabilities) and attitudes to ambiguity (unknown probabilities) are separate constructs that influence decision making, but their development across adolescence remains elusive. We administered a choice task to a wide adolescent age-range (N = 157, 10–25 years) to disentangle risk- and ambiguity-attitudes using a model-based approach. Additionally, this task was played in a social context, presenting choices from a high risk-taking peer. We observed age-related changes in ambiguity-attitude, but not risk-attitude. Also, ambiguity-aversion was negatively related to real-life risk taking. Finally, the social context influenced only riskattitudes. These results highlight the importance of disentangling risk- and ambiguity-attitudes in adolescent risk taking.","container-title":"Developmental Neuropsychology","DOI":"10.1080/87565641.2016.1158265","ISSN":"8756-5641, 1532-6942","issue":"1-2","journalAbbreviation":"Developmental Neuropsychology","language":"en","page":"77-92","source":"DOI.org (Crossref)","title":"Dealing With Uncertainty: Testing Risk- and Ambiguity-Attitude Across Adolescence","title-short":"Dealing With Uncertainty","volume":"41","author":[{"family":"Blankenstein","given":"Neeltje E."},{"family":"Crone","given":"Eveline A."},{"family":"Bos","given":"Wouter","non-dropping-particle":"van den"},{"family":"Duijvenvoorde","given":"Anna C. K.","non-dropping-particle":"van"}],"issued":{"date-parts":[["2016",2,17]]}}}],"schema":"https://github.com/citation-style-language/schema/raw/master/csl-citation.json"} </w:instrText>
      </w:r>
      <w:r w:rsidR="007153B1" w:rsidRPr="00EE44DD">
        <w:rPr>
          <w:u w:val="none"/>
        </w:rPr>
        <w:fldChar w:fldCharType="separate"/>
      </w:r>
      <w:r w:rsidR="00702CA7" w:rsidRPr="00EE44DD">
        <w:rPr>
          <w:szCs w:val="24"/>
          <w:vertAlign w:val="superscript"/>
        </w:rPr>
        <w:t>3</w:t>
      </w:r>
      <w:r w:rsidR="007153B1" w:rsidRPr="00EE44DD">
        <w:rPr>
          <w:u w:val="none"/>
        </w:rPr>
        <w:fldChar w:fldCharType="end"/>
      </w:r>
      <w:r w:rsidR="007153B1" w:rsidRPr="00EE44DD">
        <w:rPr>
          <w:u w:val="none"/>
        </w:rPr>
        <w:t xml:space="preserve">. Means of regulating aversive reactions to ambiguity are also limited during this developmental stage </w:t>
      </w:r>
      <w:r w:rsidR="007153B1" w:rsidRPr="00EE44DD">
        <w:rPr>
          <w:u w:val="none"/>
        </w:rPr>
        <w:fldChar w:fldCharType="begin"/>
      </w:r>
      <w:r w:rsidR="008769A8" w:rsidRPr="00EE44DD">
        <w:rPr>
          <w:u w:val="none"/>
        </w:rPr>
        <w:instrText xml:space="preserve"> ADDIN ZOTERO_ITEM CSL_CITATION {"citationID":"7tMk4IRA","properties":{"formattedCitation":"\\super 22\\nosupersub{}","plainCitation":"22","noteIndex":0},"citationItems":[{"id":12024,"uris":["http://zotero.org/users/6239255/items/H62IT33N"],"itemData":{"id":12024,"type":"article-journal","abstract":"Cognitive reappraisal is an important emotion regulation strategy that shows considerable developmental change in its use and effectiveness. This paper presents a systematic review of the evidence base regarding the development of cognitive reappraisal from early childhood through adolescence and provides methodological recommendations for future research. We searched Scopus, PsycINFO, and ERIC for empirical papers measuring cognitive reappraisal in normative samples of children and youth between the ages of 3 and 18 years published in peer-reviewed journals through August 9th, 2018. We identiﬁed 118 studies that met our inclusion criteria. We ﬁrst present a quantitative review of the methodologies used to investigate cognitive reappraisal in children and adolescents, with attention to variations in methodologies by the sample age range. We then present a qualitative review of ﬁndings with attention to: (1) the age at which children begin to effectively use cognitive reappraisal to regulate their emotions, and (2) developmental changes in cognitive reappraisal from early childhood through adolescence. We consider how methodological differences may contribute to inconsistencies in ﬁndings, highlight gaps in the literature that remain to be addressed, and make recommendations for future directions.","container-title":"Frontiers in Psychology","DOI":"10.3389/fpsyg.2022.875964","ISSN":"1664-1078","journalAbbreviation":"Front. Psychol.","language":"en","page":"875964","source":"DOI.org (Crossref)","title":"The Development of Cognitive Reappraisal From Early Childhood Through Adolescence: A Systematic Review and Methodological Recommendations","title-short":"The Development of Cognitive Reappraisal From Early Childhood Through Adolescence","volume":"13","author":[{"family":"Willner","given":"Cynthia J."},{"family":"Hoffmann","given":"Jessica D."},{"family":"Bailey","given":"Craig S."},{"family":"Harrison","given":"Alexandra P."},{"family":"Garcia","given":"Beatris"},{"family":"Ng","given":"Zi Jia"},{"family":"Cipriano","given":"Christina"},{"family":"Brackett","given":"Marc A."}],"issued":{"date-parts":[["2022",6,22]]}}}],"schema":"https://github.com/citation-style-language/schema/raw/master/csl-citation.json"} </w:instrText>
      </w:r>
      <w:r w:rsidR="007153B1" w:rsidRPr="00EE44DD">
        <w:rPr>
          <w:u w:val="none"/>
        </w:rPr>
        <w:fldChar w:fldCharType="separate"/>
      </w:r>
      <w:r w:rsidR="008769A8" w:rsidRPr="00EE44DD">
        <w:rPr>
          <w:szCs w:val="24"/>
          <w:vertAlign w:val="superscript"/>
        </w:rPr>
        <w:t>22</w:t>
      </w:r>
      <w:r w:rsidR="007153B1" w:rsidRPr="00EE44DD">
        <w:rPr>
          <w:u w:val="none"/>
        </w:rPr>
        <w:fldChar w:fldCharType="end"/>
      </w:r>
      <w:r w:rsidR="007153B1" w:rsidRPr="00EE44DD">
        <w:rPr>
          <w:u w:val="none"/>
        </w:rPr>
        <w:t xml:space="preserve"> as</w:t>
      </w:r>
      <w:r w:rsidR="006431D5" w:rsidRPr="00EE44DD">
        <w:rPr>
          <w:u w:val="none"/>
        </w:rPr>
        <w:t xml:space="preserve"> development of self-regulatory and affective networks are still ongoing through early adulthood </w:t>
      </w:r>
      <w:r w:rsidR="006431D5" w:rsidRPr="00EE44DD">
        <w:rPr>
          <w:u w:val="none"/>
        </w:rPr>
        <w:fldChar w:fldCharType="begin"/>
      </w:r>
      <w:r w:rsidR="008769A8" w:rsidRPr="00EE44DD">
        <w:rPr>
          <w:u w:val="none"/>
        </w:rPr>
        <w:instrText xml:space="preserve"> ADDIN ZOTERO_ITEM CSL_CITATION {"citationID":"cWrro9nY","properties":{"formattedCitation":"\\super 15\\uc0\\u8211{}19\\nosupersub{}","plainCitation":"15–19","noteIndex":0},"citationItems":[{"id":49,"uris":["http://zotero.org/users/6239255/items/48AK6IAC"],"itemData":{"id":49,"type":"article-journal","abstract":"Although adolescents’ emotional lives are thought to be more turbulent than those of adults, it is unknown whether this difference is attributable to developmental changes in emotional reactivity or emotion regulation. Study 1 addressed this question by presenting healthy individuals aged 10 –23 with negative and neutral pictures and asking them to respond naturally or use cognitive reappraisal to down-regulate their responses on a trial-by-trial basis. Results indicated that age exerted both linear and quadratic effects on regulation success but was unrelated to emotional reactivity. Study 2 replicated and extended these findings using a different reappraisal task and further showed that situational (i.e., social vs. nonsocial stimuli) and dispositional (i.e., level of rejection sensitivity) social factors interacted with age to predict regulation success: young adolescents were less successful at regulating responses to social than to nonsocial stimuli, particularly if the adolescents were high in rejection sensitivity. Taken together, these results have important implications for the inclusion of emotion regulation in models of emotional and cognitive development.","container-title":"Emotion","DOI":"10.1037/a0028297","ISSN":"1931-1516, 1528-3542","issue":"6","journalAbbreviation":"Emotion","language":"en","page":"1235-1247","source":"DOI.org (Crossref)","title":"Age-related differences in emotional reactivity, regulation, and rejection sensitivity in adolescence.","volume":"12","author":[{"family":"Silvers","given":"Jennifer A."},{"family":"McRae","given":"Kateri"},{"family":"Gabrieli","given":"John D. E."},{"family":"Gross","given":"James J."},{"family":"Remy","given":"Katherine A."},{"family":"Ochsner","given":"Kevin N."}],"issued":{"date-parts":[["2012"]]}}},{"id":646,"uris":["http://zotero.org/users/6239255/items/IRZKFY2A"],"itemData":{"id":646,"type":"article-journal","abstract":"Emotion regulation is a critical life skill that develops throughout childhood and adolescence. Despite this development in emotional processes, little is known about how the underlying brain systems develop with age. This study examined emotion regulation in 112 individuals (aged 6–23 years) as they viewed aversive and neutral images using a reappraisal task. On “reappraisal” trials, participants were instructed to view the images as distant, a strategy that has been previously shown to reduce negative affect. On “reactivity” trials, participants were instructed to view the images without regulating emotions to assess baseline emotional responding. During reappraisal, age predicted less negative affect, reduced amygdala responses and inverse coupling between the ventromedial prefrontal cortex (vmPFC) and amygdala. Moreover, left ventrolateral prefrontal (vlPFC) recruitment mediated the relationship between increasing age and diminishing amygdala responses. This negative vlPFC–amygdala association was stronger for individuals with inverse coupling between the amygdala and vmPFC. These data provide evidence that vmPFC–amygdala connectivity facilitates vlPFC-related amygdala modulation across development.","container-title":"Cerebral Cortex","DOI":"https://doi-org.libproxy.temple.edu/10.1093/cercor/bhw073","issue":"7","language":"en","page":"3502-3514","source":"Zotero","title":"vlPFC–vmPFC–Amygdala Interactions Underlie Age-Related Differences in Cognitive Regulation of Emotion","volume":"27","author":[{"family":"Silvers","given":"Jennifer A"},{"family":"Insel","given":"Catherine"},{"family":"Powers","given":"Alisa"},{"family":"Franz","given":"Peter"},{"family":"Helion","given":"Chelsea"},{"family":"Martin","given":"Rebecca E"},{"family":"Weber","given":"Jochen"},{"family":"Mischel","given":"Walter"},{"family":"Casey","given":"B J"},{"family":"Ochsner","given":"Kevin N"}],"issued":{"date-parts":[["2017"]]}}},{"id":3060,"uris":["http://zotero.org/users/6239255/items/R6SMTXAF"],"itemData":{"id":3060,"type":"article-journal","abstract":"Recently, an animal model for neurodevelopmental disorders has been developed. In this model, the effects of an early neonatal (postnatal day 7 [Pd 7]) basolateral amygdala lesion are compared with the effects of a lesion later in life (Pd 21). The reported data indicate that amygdala damage at a speciﬁc point early in life results in enduring behavioral disturbances that become more manifest after puberty, for example, only an early lesion resulted in a disruption of the prepulse inhibition, which is also observed in people suffering from schizophrenia. Accordingly, it was postulated that the early damage may affect the neuroanatomic and neurochemical organization and functioning of other brain structures. This was studied by use of the anterograde tracers biotinylated dextran amine and Phaseolus vulgarisleucoagglutinin. At neonatal days 7, 9, 11, 13, and 26, amygdaloid ﬁbers were in particular present in the mediodorsal thalamus (MDT), nucleus accumbens (Acb), and prefrontal cortex (PFC). The development of the topography of the amygdaloid innervation, however, differed markedly for the MDT and Acb compared with the PFC. For the MDT and Acb, no major changes in innervation were observed between Pd 7 and Pd 26, whereas the innervation of the PFC reorganized from a neonatal diffuse (Pd 7 and 9) to a restricted pattern (Pd 11, 13, and 26). In addition, the innervation changed to an adult-like bilaminar pattern. These data provide information on the circuitry that may be involved in the aberrant neurodevelopment of neonatally amygdala-lesioned rats, which have been proposed as an animal model for neurodevelopmental psychopathological disorders. J. Comp. Neurol. 442:239 –249, 2002. © 2001 Wiley-Liss, Inc.","container-title":"The Journal of Comparative Neurology","DOI":"10.1002/cne.10084","ISSN":"0021-9967, 1096-9861","issue":"3","journalAbbreviation":"J. Comp. Neurol.","language":"en","page":"239-249","source":"DOI.org (Crossref)","title":"Neonatal development of projections from the basolateral amygdala to prefrontal, striatal, and thalamic structures in the rat","volume":"442","author":[{"family":"Bouwmeester","given":"Hans"},{"family":"Wolterink","given":"Gerrit"},{"family":"Van Ree","given":"Jan M."}],"issued":{"date-parts":[["2002",1,14]]}}},{"id":3062,"uris":["http://zotero.org/users/6239255/items/XRDHUD32"],"itemData":{"id":3062,"type":"article-journal","abstract":"Recently an animal model for neurodevelopmental disorders has been developed. In this model the effects of an early neonatal [postnatal day 7 (Pd7)] basolateral amygdala lesion are compared with the effects of a lesion later in life (Pd21). Early amygdala damage results in enduring behavioral disturbances that become more manifest after puberty. These disturbances were not present in animals lesioned at Pd21. Accordingly it was postulated that the early damage may affect the neuroanatomical and neurochemical organization and functioning of other brain structures. To obtain information on the innervation of the amygdala during normal development, we used the retrograde tracer ﬂuoro-gold. From neonatal day 7 onward (studied until Pd19), retrogradely labeled cells were present in the caudal and rostral thalamus, the substantia innominata, and the prefrontal but not the caudal cortex. Development of the topography of the projecting cells differed substantially for the thalamic regions and substantia innominata vs. the cortical regions. In thalamic regions and substantia innominata. no changes were observed during the studied period (Pd7–Pd9). In the prefrontal cortex, the number of labeled cells increased (from Pd7 to Pd13), the topography of the location of the cells changed from unilateral to bilaminar (from Pd9 to Pd13), and the number of subareas in which the cells were present increased (from Pd7 to Pd13). In the caudal cortex, relatively few cells were present up to Pd15. From Pd17 onward, a bilaminar topography of the location of the cells was observed. These data provide information on the circuitry that may be involved in the aberrant neurodevelopment of neonatally amygdalalesioned rats, which has been proposed as an animal model for neurodevelopmental psychopathological disorders. J. Comp. Neurol. 450:241–255, 2002. © 2002 Wiley-Liss, Inc.","container-title":"The Journal of Comparative Neurology","DOI":"10.1002/cne.10321","ISSN":"0021-9967, 1096-9861","issue":"3","journalAbbreviation":"J. Comp. Neurol.","language":"en","page":"241-255","source":"DOI.org (Crossref)","title":"Neonatal development of projections to the basolateral amygdala from prefrontal and thalamic structures in rat","volume":"450","author":[{"family":"Bouwmeester","given":"Hans"},{"family":"Smits","given":"Kim"},{"family":"Van Ree","given":"Jan M."}],"issued":{"date-parts":[["2002",8,26]]}}},{"id":3223,"uris":["http://zotero.org/users/6239255/items/VBQ3GZZM"],"itemData":{"id":3223,"type":"article-journal","container-title":"Journal of Neuroscience","DOI":"10.1523/JNEUROSCI.3446-12.2013","ISSN":"0270-6474, 1529-2401","issue":"10","journalAbbreviation":"Journal of Neuroscience","language":"en","page":"4584-4593","source":"DOI.org (Crossref)","title":"A Developmental Shift from Positive to Negative Connectivity in Human Amygdala-Prefrontal Circuitry","volume":"33","author":[{"family":"Gee","given":"D. G."},{"family":"Humphreys","given":"K. L."},{"family":"Flannery","given":"J."},{"family":"Goff","given":"B."},{"family":"Telzer","given":"E. H."},{"family":"Shapiro","given":"M."},{"family":"Hare","given":"T. A."},{"family":"Bookheimer","given":"S. Y."},{"family":"Tottenham","given":"N."}],"issued":{"date-parts":[["2013",3,6]]}}}],"schema":"https://github.com/citation-style-language/schema/raw/master/csl-citation.json"} </w:instrText>
      </w:r>
      <w:r w:rsidR="006431D5" w:rsidRPr="00EE44DD">
        <w:rPr>
          <w:u w:val="none"/>
        </w:rPr>
        <w:fldChar w:fldCharType="separate"/>
      </w:r>
      <w:r w:rsidR="008769A8" w:rsidRPr="00EE44DD">
        <w:rPr>
          <w:szCs w:val="24"/>
          <w:vertAlign w:val="superscript"/>
        </w:rPr>
        <w:t>15–19</w:t>
      </w:r>
      <w:r w:rsidR="006431D5" w:rsidRPr="00EE44DD">
        <w:rPr>
          <w:u w:val="none"/>
        </w:rPr>
        <w:fldChar w:fldCharType="end"/>
      </w:r>
      <w:r w:rsidR="006431D5" w:rsidRPr="00EE44DD">
        <w:rPr>
          <w:u w:val="none"/>
        </w:rPr>
        <w:t xml:space="preserve"> leading adolescents to dangerous or detrimental coping behaviors, </w:t>
      </w:r>
      <w:r w:rsidR="00AD515A" w:rsidRPr="00EE44DD">
        <w:rPr>
          <w:u w:val="none"/>
        </w:rPr>
        <w:t xml:space="preserve">further emphasizing the </w:t>
      </w:r>
      <w:r w:rsidR="007153B1" w:rsidRPr="00EE44DD">
        <w:rPr>
          <w:u w:val="none"/>
        </w:rPr>
        <w:t xml:space="preserve"> </w:t>
      </w:r>
      <w:r w:rsidR="00AD515A" w:rsidRPr="00EE44DD">
        <w:rPr>
          <w:u w:val="none"/>
        </w:rPr>
        <w:t>importance of understand</w:t>
      </w:r>
      <w:r w:rsidR="00C04421" w:rsidRPr="00EE44DD">
        <w:rPr>
          <w:u w:val="none"/>
        </w:rPr>
        <w:t>ing</w:t>
      </w:r>
      <w:r w:rsidR="00AD515A" w:rsidRPr="00EE44DD">
        <w:rPr>
          <w:u w:val="none"/>
        </w:rPr>
        <w:t xml:space="preserve"> ambiguity assessments during this </w:t>
      </w:r>
      <w:r w:rsidR="007153B1" w:rsidRPr="00EE44DD">
        <w:rPr>
          <w:u w:val="none"/>
        </w:rPr>
        <w:t xml:space="preserve">specific </w:t>
      </w:r>
      <w:r w:rsidR="00AD515A" w:rsidRPr="00EE44DD">
        <w:rPr>
          <w:u w:val="none"/>
        </w:rPr>
        <w:t xml:space="preserve">developmental stage.  </w:t>
      </w:r>
    </w:p>
    <w:p w14:paraId="42B95B21" w14:textId="0517288B" w:rsidR="00AA3F0D" w:rsidRPr="00AA3F0D" w:rsidRDefault="00AD515A" w:rsidP="00AA3F0D">
      <w:pPr>
        <w:pStyle w:val="Heading4"/>
        <w:keepNext w:val="0"/>
        <w:keepLines w:val="0"/>
        <w:widowControl w:val="0"/>
        <w:spacing w:before="0" w:line="240" w:lineRule="auto"/>
        <w:ind w:firstLine="720"/>
        <w:jc w:val="both"/>
        <w:rPr>
          <w:u w:val="none"/>
        </w:rPr>
      </w:pPr>
      <w:r w:rsidRPr="00EE44DD">
        <w:t xml:space="preserve">A.1.3. </w:t>
      </w:r>
      <w:r w:rsidR="007153B1" w:rsidRPr="00EE44DD">
        <w:t xml:space="preserve">Reasons Social and Non-Social Ambiguity </w:t>
      </w:r>
      <w:r w:rsidR="000C02BA" w:rsidRPr="00EE44DD">
        <w:t>Assessments</w:t>
      </w:r>
      <w:r w:rsidR="007153B1" w:rsidRPr="00EE44DD">
        <w:t xml:space="preserve"> </w:t>
      </w:r>
      <w:r w:rsidR="000C02BA" w:rsidRPr="00EE44DD">
        <w:t xml:space="preserve">May </w:t>
      </w:r>
      <w:r w:rsidR="007153B1" w:rsidRPr="00EE44DD">
        <w:t>Differ</w:t>
      </w:r>
      <w:r w:rsidR="007153B1" w:rsidRPr="00EE44DD">
        <w:rPr>
          <w:u w:val="none"/>
        </w:rPr>
        <w:t xml:space="preserve">. </w:t>
      </w:r>
      <w:r w:rsidR="006431D5" w:rsidRPr="00EE44DD">
        <w:rPr>
          <w:u w:val="none"/>
        </w:rPr>
        <w:t xml:space="preserve">Social Exchange Theories posit that social decisions are subject to similar cost-benefit analyses as economic decisions </w:t>
      </w:r>
      <w:r w:rsidR="006431D5" w:rsidRPr="00EE44DD">
        <w:rPr>
          <w:u w:val="none"/>
        </w:rPr>
        <w:fldChar w:fldCharType="begin"/>
      </w:r>
      <w:r w:rsidR="008769A8" w:rsidRPr="00EE44DD">
        <w:rPr>
          <w:u w:val="none"/>
        </w:rPr>
        <w:instrText xml:space="preserve"> ADDIN ZOTERO_ITEM CSL_CITATION {"citationID":"XkEN1nIn","properties":{"formattedCitation":"\\super 7\\nosupersub{}","plainCitation":"7","noteIndex":0},"citationItems":[{"id":12093,"uris":["http://zotero.org/users/6239255/items/65C39E2H"],"itemData":{"id":12093,"type":"article-journal","abstract":"Social decisions in risky contexts raise a number of difficult questions, such as: (1) Should social decisions be more or less risk averse than the average person? (2) Should we try to avoid large catastrophes more than frequent but limited harms with similar expected impact? (3) Should social decisions be ambiguity averse or stick to the expected utility canon? This paper reviews the welfare economics of risk and uncertainty and examines possible answers to these questions, based on the pros and cons of utilitarianism, ex ante egalitarianism and ex post egalitarianism.","container-title":"Canadian Journal of Economics/Revue canadienne d'économique","DOI":"10.1111/caje.12314","ISSN":"0008-4085, 1540-5982","issue":"1","journalAbbreviation":"Canadian Journal of Economics/Revue canadienne d'économique","language":"en","page":"5-40","source":"DOI.org (Crossref)","title":"Welfare economics, risk and uncertainty","volume":"51","author":[{"family":"Fleurbaey","given":"Marc"}],"issued":{"date-parts":[["2018",2]]}}}],"schema":"https://github.com/citation-style-language/schema/raw/master/csl-citation.json"} </w:instrText>
      </w:r>
      <w:r w:rsidR="006431D5" w:rsidRPr="00EE44DD">
        <w:rPr>
          <w:u w:val="none"/>
        </w:rPr>
        <w:fldChar w:fldCharType="separate"/>
      </w:r>
      <w:r w:rsidR="008769A8" w:rsidRPr="00EE44DD">
        <w:rPr>
          <w:szCs w:val="24"/>
          <w:vertAlign w:val="superscript"/>
        </w:rPr>
        <w:t>7</w:t>
      </w:r>
      <w:r w:rsidR="006431D5" w:rsidRPr="00EE44DD">
        <w:rPr>
          <w:u w:val="none"/>
        </w:rPr>
        <w:fldChar w:fldCharType="end"/>
      </w:r>
      <w:r w:rsidR="00D248DC" w:rsidRPr="00EE44DD">
        <w:rPr>
          <w:u w:val="none"/>
        </w:rPr>
        <w:t>, arguing against social/non-social domain specificity</w:t>
      </w:r>
      <w:r w:rsidR="0082071E" w:rsidRPr="00EE44DD">
        <w:rPr>
          <w:u w:val="none"/>
        </w:rPr>
        <w:t>. S</w:t>
      </w:r>
      <w:r w:rsidR="006D5FE3" w:rsidRPr="00EE44DD">
        <w:rPr>
          <w:u w:val="none"/>
        </w:rPr>
        <w:t xml:space="preserve">ome trends in the literature, though inconclusive, may suggest that </w:t>
      </w:r>
      <w:r w:rsidR="0082071E" w:rsidRPr="00EE44DD">
        <w:rPr>
          <w:u w:val="none"/>
        </w:rPr>
        <w:t xml:space="preserve">adolescent-to-adult development is characterized by </w:t>
      </w:r>
      <w:r w:rsidR="006D5FE3" w:rsidRPr="00EE44DD">
        <w:rPr>
          <w:u w:val="none"/>
        </w:rPr>
        <w:t xml:space="preserve">greater domain </w:t>
      </w:r>
      <w:r w:rsidR="0082071E" w:rsidRPr="00EE44DD">
        <w:rPr>
          <w:u w:val="none"/>
        </w:rPr>
        <w:t>generality</w:t>
      </w:r>
      <w:r w:rsidR="006D5FE3" w:rsidRPr="00EE44DD">
        <w:rPr>
          <w:u w:val="none"/>
        </w:rPr>
        <w:t xml:space="preserve"> </w:t>
      </w:r>
      <w:r w:rsidR="0082071E" w:rsidRPr="00EE44DD">
        <w:rPr>
          <w:u w:val="none"/>
        </w:rPr>
        <w:t xml:space="preserve">in uncertainty-related cognition </w:t>
      </w:r>
      <w:r w:rsidR="0082071E" w:rsidRPr="00EE44DD">
        <w:rPr>
          <w:u w:val="none"/>
        </w:rPr>
        <w:fldChar w:fldCharType="begin"/>
      </w:r>
      <w:r w:rsidR="008769A8" w:rsidRPr="00EE44DD">
        <w:rPr>
          <w:u w:val="none"/>
        </w:rPr>
        <w:instrText xml:space="preserve"> ADDIN ZOTERO_ITEM CSL_CITATION {"citationID":"MsYqcfbG","properties":{"formattedCitation":"\\super 37\\nosupersub{}","plainCitation":"37","noteIndex":0},"citationItems":[{"id":12084,"uris":["http://zotero.org/users/6239255/items/C3ZR62TY"],"itemData":{"id":12084,"type":"article-journal","container-title":"Trends in Cognitive Sciences","DOI":"10.1016/j.tics.2022.07.010","ISSN":"13646613","issue":"10","journalAbbreviation":"Trends in Cognitive Sciences","language":"en","page":"887-896","source":"DOI.org (Crossref)","title":"Learning with certainty in childhood","volume":"26","author":[{"family":"Baer","given":"Carolyn"},{"family":"Kidd","given":"Celeste"}],"issued":{"date-parts":[["2022",10]]}}}],"schema":"https://github.com/citation-style-language/schema/raw/master/csl-citation.json"} </w:instrText>
      </w:r>
      <w:r w:rsidR="0082071E" w:rsidRPr="00EE44DD">
        <w:rPr>
          <w:u w:val="none"/>
        </w:rPr>
        <w:fldChar w:fldCharType="separate"/>
      </w:r>
      <w:r w:rsidR="008769A8" w:rsidRPr="00EE44DD">
        <w:rPr>
          <w:szCs w:val="24"/>
          <w:vertAlign w:val="superscript"/>
        </w:rPr>
        <w:t>37</w:t>
      </w:r>
      <w:r w:rsidR="0082071E" w:rsidRPr="00EE44DD">
        <w:rPr>
          <w:u w:val="none"/>
        </w:rPr>
        <w:fldChar w:fldCharType="end"/>
      </w:r>
      <w:r w:rsidR="0082071E" w:rsidRPr="00EE44DD">
        <w:rPr>
          <w:u w:val="none"/>
        </w:rPr>
        <w:t xml:space="preserve">. Adults, but not </w:t>
      </w:r>
      <w:r w:rsidR="00036663" w:rsidRPr="00EE44DD">
        <w:rPr>
          <w:u w:val="none"/>
        </w:rPr>
        <w:t xml:space="preserve">young </w:t>
      </w:r>
      <w:r w:rsidR="0082071E" w:rsidRPr="00EE44DD">
        <w:rPr>
          <w:u w:val="none"/>
        </w:rPr>
        <w:t>children, can readily exchange certainty judgments across various sensory</w:t>
      </w:r>
      <w:r w:rsidR="00845EFF" w:rsidRPr="00EE44DD">
        <w:rPr>
          <w:u w:val="none"/>
        </w:rPr>
        <w:t xml:space="preserve"> </w:t>
      </w:r>
      <w:r w:rsidR="0082071E" w:rsidRPr="00EE44DD">
        <w:rPr>
          <w:u w:val="none"/>
        </w:rPr>
        <w:t>modalities</w:t>
      </w:r>
      <w:r w:rsidR="00845EFF" w:rsidRPr="00EE44DD">
        <w:rPr>
          <w:u w:val="none"/>
        </w:rPr>
        <w:t xml:space="preserve"> (e.g., visual, auditory) </w:t>
      </w:r>
      <w:r w:rsidR="00036663" w:rsidRPr="00EE44DD">
        <w:rPr>
          <w:u w:val="none"/>
        </w:rPr>
        <w:fldChar w:fldCharType="begin"/>
      </w:r>
      <w:r w:rsidR="008769A8" w:rsidRPr="00EE44DD">
        <w:rPr>
          <w:u w:val="none"/>
        </w:rPr>
        <w:instrText xml:space="preserve"> ADDIN ZOTERO_ITEM CSL_CITATION {"citationID":"jisWGVbR","properties":{"formattedCitation":"\\super 38\\nosupersub{}","plainCitation":"38","noteIndex":0},"citationItems":[{"id":12106,"uris":["http://zotero.org/users/6239255/items/BW8S9PMK"],"itemData":{"id":12106,"type":"article-journal","container-title":"Developmental Psychology","DOI":"10.1037/dev0001100","ISSN":"1939-0599, 0012-1649","issue":"11","journalAbbreviation":"Developmental Psychology","language":"en","page":"2095-2101","source":"DOI.org (Crossref)","title":"Children flexibly compare their confidence within and across perceptual domains.","volume":"56","author":[{"family":"Baer","given":"Carolyn"},{"family":"Odic","given":"Darko"}],"issued":{"date-parts":[["2020",11]]}}}],"schema":"https://github.com/citation-style-language/schema/raw/master/csl-citation.json"} </w:instrText>
      </w:r>
      <w:r w:rsidR="00036663" w:rsidRPr="00EE44DD">
        <w:rPr>
          <w:u w:val="none"/>
        </w:rPr>
        <w:fldChar w:fldCharType="separate"/>
      </w:r>
      <w:r w:rsidR="008769A8" w:rsidRPr="00EE44DD">
        <w:rPr>
          <w:szCs w:val="24"/>
          <w:vertAlign w:val="superscript"/>
        </w:rPr>
        <w:t>38</w:t>
      </w:r>
      <w:r w:rsidR="00036663" w:rsidRPr="00EE44DD">
        <w:rPr>
          <w:u w:val="none"/>
        </w:rPr>
        <w:fldChar w:fldCharType="end"/>
      </w:r>
      <w:r w:rsidR="0082071E" w:rsidRPr="00EE44DD">
        <w:rPr>
          <w:u w:val="none"/>
        </w:rPr>
        <w:t xml:space="preserve"> and can more flexibly appl</w:t>
      </w:r>
      <w:r w:rsidR="00036663" w:rsidRPr="00EE44DD">
        <w:rPr>
          <w:u w:val="none"/>
        </w:rPr>
        <w:t>y certainty judgments</w:t>
      </w:r>
      <w:r w:rsidR="0082071E" w:rsidRPr="00EE44DD">
        <w:rPr>
          <w:u w:val="none"/>
        </w:rPr>
        <w:t xml:space="preserve"> across modalities as a common metric through which </w:t>
      </w:r>
      <w:r w:rsidR="00036663" w:rsidRPr="00EE44DD">
        <w:rPr>
          <w:u w:val="none"/>
        </w:rPr>
        <w:t xml:space="preserve">a </w:t>
      </w:r>
      <w:r w:rsidR="0082071E" w:rsidRPr="00EE44DD">
        <w:rPr>
          <w:u w:val="none"/>
        </w:rPr>
        <w:t>target’s quality</w:t>
      </w:r>
      <w:r w:rsidR="00036663" w:rsidRPr="00EE44DD">
        <w:rPr>
          <w:u w:val="none"/>
        </w:rPr>
        <w:t xml:space="preserve"> can be evaluated </w:t>
      </w:r>
      <w:r w:rsidR="00036663" w:rsidRPr="00EE44DD">
        <w:rPr>
          <w:u w:val="none"/>
        </w:rPr>
        <w:fldChar w:fldCharType="begin"/>
      </w:r>
      <w:r w:rsidR="008769A8" w:rsidRPr="00EE44DD">
        <w:rPr>
          <w:u w:val="none"/>
        </w:rPr>
        <w:instrText xml:space="preserve"> ADDIN ZOTERO_ITEM CSL_CITATION {"citationID":"I5hFhEmO","properties":{"formattedCitation":"\\super 39\\uc0\\u8211{}41\\nosupersub{}","plainCitation":"39–41","noteIndex":0},"citationItems":[{"id":12109,"uris":["http://zotero.org/users/6239255/items/Z6GCIWX8"],"itemData":{"id":12109,"type":"report","abstract":"Abstract\n          Perceptual decisions are typically accompanied by a subjective sense of (un)certainty. There is robust evidence that observers have access to a reliable estimate of their own uncertainty and can judge the validity of their perceptual decisions. However, there is still a debate to what extent these meta-perceptual judgements underly a common mechanism that can monitor perceptual decisions across different sensory modalities. It has been suggested that perceptual confidence can be evaluated on an abstract scale that is not only task-independent but also modality-independent. We aimed to scrutinize these findings by measuring visual contrast and tactile vibration discrimination thresholds in a confidence forced-choice task. A total of 56 participants took part in our study. We determined thresholds for trials in which perceptual decisions were chosen as confident and for those that were declined as confident. Confidence comparisons were made between perceptual decisions either within the visual and tactile modality, respectively, or across both modalities. Furthermore, we assessed executive functions to explore a possible link between cognitive control and meta-perceptual capacities. We found that perceptual performance was a good predictor of confidence judgments and that the threshold modulation was similarly pronounced in both modalities. Most importantly, participants compared their perceptual confidence across visual and tactile decisions with the same precision as within the same modality. Cognitive control capacities were not related to meta-perceptual performance. In conclusion, our findings corroborate that perceptual uncertainty can be accessed on an abstract scale, allowing for confidence comparisons across sensory modalities.","genre":"preprint","language":"en","note":"DOI: 10.1101/2021.07.07.451428","publisher":"Neuroscience","source":"DOI.org (Crossref)","title":"Crossmodal metaperception: Visual and tactile confidence share a common scale","title-short":"Crossmodal metaperception","URL":"http://biorxiv.org/lookup/doi/10.1101/2021.07.07.451428","author":[{"family":"Klever","given":"Lena"},{"family":"Mosebach","given":"Marie"},{"family":"Fiehler","given":"Katja"},{"family":"Mamassian","given":"Pascal"},{"family":"Billino","given":"Jutta"}],"accessed":{"date-parts":[["2022",12,6]]},"issued":{"date-parts":[["2021",7,8]]}}},{"id":12105,"uris":["http://zotero.org/users/6239255/items/SSESVXQX"],"itemData":{"id":12105,"type":"article-journal","container-title":"Psychological Science","DOI":"10.1177/0956797614528956","ISSN":"0956-7976, 1467-9280","issue":"6","journalAbbreviation":"Psychol Sci","language":"en","page":"1286-1288","source":"DOI.org (Crossref)","title":"Does Confidence Use a Common Currency Across Two Visual Tasks?","volume":"25","author":[{"family":"Gardelle","given":"Vincent","non-dropping-particle":"de"},{"family":"Mamassian","given":"Pascal"}],"issued":{"date-parts":[["2014",6]]}}},{"id":12107,"uris":["http://zotero.org/users/6239255/items/2FP9QHU4"],"itemData":{"id":12107,"type":"article-journal","container-title":"PLOS ONE","DOI":"10.1371/journal.pone.0147901","ISSN":"1932-6203","issue":"1","journalAbbreviation":"PLoS ONE","language":"en","page":"e0147901","source":"DOI.org (Crossref)","title":"Confidence as a Common Currency between Vision and Audition","volume":"11","author":[{"family":"Gardelle","given":"Vincent","non-dropping-particle":"de"},{"family":"Le Corre","given":"François"},{"family":"Mamassian","given":"Pascal"}],"editor":[{"family":"Ben Hamed","given":"Suliann"}],"issued":{"date-parts":[["2016",1,25]]}}}],"schema":"https://github.com/citation-style-language/schema/raw/master/csl-citation.json"} </w:instrText>
      </w:r>
      <w:r w:rsidR="00036663" w:rsidRPr="00EE44DD">
        <w:rPr>
          <w:u w:val="none"/>
        </w:rPr>
        <w:fldChar w:fldCharType="separate"/>
      </w:r>
      <w:r w:rsidR="008769A8" w:rsidRPr="00EE44DD">
        <w:rPr>
          <w:szCs w:val="24"/>
          <w:vertAlign w:val="superscript"/>
        </w:rPr>
        <w:t>39–41</w:t>
      </w:r>
      <w:r w:rsidR="00036663" w:rsidRPr="00EE44DD">
        <w:rPr>
          <w:u w:val="none"/>
        </w:rPr>
        <w:fldChar w:fldCharType="end"/>
      </w:r>
      <w:r w:rsidR="0082071E" w:rsidRPr="00EE44DD">
        <w:rPr>
          <w:u w:val="none"/>
        </w:rPr>
        <w:t xml:space="preserve">. </w:t>
      </w:r>
      <w:r w:rsidR="006431D5" w:rsidRPr="00EE44DD">
        <w:rPr>
          <w:u w:val="none"/>
        </w:rPr>
        <w:t xml:space="preserve">While social and non-social reward </w:t>
      </w:r>
      <w:r w:rsidR="00D248DC" w:rsidRPr="00EE44DD">
        <w:rPr>
          <w:u w:val="none"/>
        </w:rPr>
        <w:t xml:space="preserve">do </w:t>
      </w:r>
      <w:r w:rsidR="006431D5" w:rsidRPr="00EE44DD">
        <w:rPr>
          <w:u w:val="none"/>
        </w:rPr>
        <w:t xml:space="preserve">demonstrate overlap in neural representations </w:t>
      </w:r>
      <w:r w:rsidR="006431D5" w:rsidRPr="00EE44DD">
        <w:rPr>
          <w:u w:val="none"/>
        </w:rPr>
        <w:fldChar w:fldCharType="begin"/>
      </w:r>
      <w:r w:rsidR="00587037" w:rsidRPr="00EE44DD">
        <w:rPr>
          <w:u w:val="none"/>
        </w:rPr>
        <w:instrText xml:space="preserve"> ADDIN ZOTERO_ITEM CSL_CITATION {"citationID":"O0cAtR3M","properties":{"formattedCitation":"\\super 23\\nosupersub{}","plainCitation":"23","noteIndex":0},"citationItems":[{"id":12010,"uris":["http://zotero.org/users/6239255/items/X3V2MUNG"],"itemData":{"id":12010,"type":"article-journal","abstract":"Risk and ambiguity are two conditions in which the consequences of possible outcomes are not certain. Under risk, the probabilities of different outcomes can be estimated, whereas under ambiguity, even these probabilities are not known. Although most people exhibit at least some aversion to both risk and ambiguity, the degree of these aversions is largely uncorrelated across subjects, suggesting that risk aversion and ambiguity aversion are distinct phenomena. Previous studies have shown differences in brain activations for risky and ambiguous choices and have identified neural mechanisms that may mediate transitions from conditions of ambiguity to conditions of risk. Unknown, however, is whether the value of risky and ambiguous options is necessarily represented by two distinct systems or whether a common mechanism can be identified. To answer this question, we compared the neural representation of subjective value under risk and ambiguity. fMRI was used to track brain activation while subjects made choices regarding options that varied systematically in the amount of money offered and in either the probability of obtaining that amount or the level of ambiguity around that probability. A common system, consisting of at least the striatum and the medial prefrontal cortex, was found to represent subjective value under both conditions.","container-title":"Journal of Neurophysiology","DOI":"10.1152/jn.00853.2009","ISSN":"0022-3077, 1522-1598","issue":"2","journalAbbreviation":"Journal of Neurophysiology","language":"en","page":"1036-1047","source":"DOI.org (Crossref)","title":"Neural Representation of Subjective Value Under Risk and Ambiguity","volume":"103","author":[{"family":"Levy","given":"Ifat"},{"family":"Snell","given":"Jason"},{"family":"Nelson","given":"Amy J."},{"family":"Rustichini","given":"Aldo"},{"family":"Glimcher","given":"Paul W."}],"issued":{"date-parts":[["2010",2]]}}}],"schema":"https://github.com/citation-style-language/schema/raw/master/csl-citation.json"} </w:instrText>
      </w:r>
      <w:r w:rsidR="006431D5" w:rsidRPr="00EE44DD">
        <w:rPr>
          <w:u w:val="none"/>
        </w:rPr>
        <w:fldChar w:fldCharType="separate"/>
      </w:r>
      <w:r w:rsidR="00587037" w:rsidRPr="00EE44DD">
        <w:rPr>
          <w:szCs w:val="24"/>
          <w:vertAlign w:val="superscript"/>
        </w:rPr>
        <w:t>23</w:t>
      </w:r>
      <w:r w:rsidR="006431D5" w:rsidRPr="00EE44DD">
        <w:rPr>
          <w:u w:val="none"/>
        </w:rPr>
        <w:fldChar w:fldCharType="end"/>
      </w:r>
      <w:r w:rsidR="006431D5" w:rsidRPr="00EE44DD">
        <w:rPr>
          <w:u w:val="none"/>
        </w:rPr>
        <w:t>,</w:t>
      </w:r>
      <w:r w:rsidR="00BE658C" w:rsidRPr="00EE44DD">
        <w:rPr>
          <w:u w:val="none"/>
        </w:rPr>
        <w:t xml:space="preserve"> a</w:t>
      </w:r>
      <w:r w:rsidR="00BE2015" w:rsidRPr="00EE44DD">
        <w:rPr>
          <w:u w:val="none"/>
        </w:rPr>
        <w:t>ssessing</w:t>
      </w:r>
      <w:r w:rsidR="00031660">
        <w:rPr>
          <w:u w:val="none"/>
        </w:rPr>
        <w:t xml:space="preserve"> </w:t>
      </w:r>
      <w:r w:rsidR="00BE658C" w:rsidRPr="00EE44DD">
        <w:rPr>
          <w:u w:val="none"/>
        </w:rPr>
        <w:t xml:space="preserve">social and non-social ambiguity recruits different circuitry with social evaluations </w:t>
      </w:r>
      <w:r w:rsidR="00BE2015" w:rsidRPr="00EE44DD">
        <w:rPr>
          <w:u w:val="none"/>
        </w:rPr>
        <w:t xml:space="preserve">uniquely </w:t>
      </w:r>
      <w:r w:rsidR="00BE658C" w:rsidRPr="00EE44DD">
        <w:rPr>
          <w:u w:val="none"/>
        </w:rPr>
        <w:t>relying</w:t>
      </w:r>
      <w:r w:rsidR="00BE2015" w:rsidRPr="00EE44DD">
        <w:rPr>
          <w:u w:val="none"/>
        </w:rPr>
        <w:t xml:space="preserve"> </w:t>
      </w:r>
      <w:r w:rsidR="00BE658C" w:rsidRPr="00EE44DD">
        <w:rPr>
          <w:u w:val="none"/>
        </w:rPr>
        <w:t>on the inferior frontal gyrus (IFG), ventrolateral prefrontal cortex (vlPFC), and anterior insula (AI), and non-social evaluations relying on the i</w:t>
      </w:r>
      <w:r w:rsidR="00397B2B" w:rsidRPr="00EE44DD">
        <w:rPr>
          <w:u w:val="none"/>
        </w:rPr>
        <w:t>ntra</w:t>
      </w:r>
      <w:r w:rsidR="00BE658C" w:rsidRPr="00EE44DD">
        <w:rPr>
          <w:u w:val="none"/>
        </w:rPr>
        <w:t xml:space="preserve">parietal sulcus (IPS) </w:t>
      </w:r>
      <w:r w:rsidR="00BE658C" w:rsidRPr="00EE44DD">
        <w:rPr>
          <w:u w:val="none"/>
        </w:rPr>
        <w:fldChar w:fldCharType="begin"/>
      </w:r>
      <w:r w:rsidR="00587037" w:rsidRPr="00EE44DD">
        <w:rPr>
          <w:u w:val="none"/>
        </w:rPr>
        <w:instrText xml:space="preserve"> ADDIN ZOTERO_ITEM CSL_CITATION {"citationID":"eE2UNkEM","properties":{"formattedCitation":"\\super 25,31\\nosupersub{}","plainCitation":"25,31","noteIndex":0},"citationItems":[{"id":12082,"uris":["http://zotero.org/users/6239255/items/RKRHJQLM"],"itemData":{"id":12082,"type":"article-journal","container-title":"NeuroImage","DOI":"10.1016/j.neuroimage.2022.119007","ISSN":"10538119","journalAbbreviation":"NeuroImage","language":"en","page":"119007","source":"DOI.org (Crossref)","title":"Beyond lottery-evoked ambiguity aversion: The neural signature of the types and the sources of uncertainty","title-short":"Beyond lottery-evoked ambiguity aversion","volume":"251","author":[{"family":"Fairley","given":"Kim"},{"family":"Vyrastekova","given":"Jana"},{"family":"Weitzel","given":"Utz"},{"family":"Sanfey","given":"Alan G."}],"issued":{"date-parts":[["2022",5]]}}},{"id":12080,"uris":["http://zotero.org/users/6239255/items/4ZRJQWGR"],"itemData":{"id":12080,"type":"article-journal","abstract":"Much of the uncertainty that clouds our understanding of the world springs from the covert values and intentions held by other people. Thus, it is plausible that specialized mechanisms that compute learning signals under uncertainty of exclusively social origin operate in the brain. To test this hypothesis, we scoured academic databases for neuroimaging studies involving learning under uncertainty, and performed a metaanalysis of brain activation maps that compared learning in the face of social versus nonsocial uncertainty. Although most of the brain activations associated with learning error signals were shared between social and nonsocial conditions, we found some evidence for functional segregation of error signals of exclusively social origin during learning in limited regions of ventrolateral prefrontal cortex and insula. This suggests that most behavioral adaptations to navigate social environments are reused from frontal and subcortical areas processing generic value representation and learning, but that a specialized circuitry might have evolved in prefrontal regions to deal with social context representation and strategic action.","container-title":"Human Brain Mapping","DOI":"10.1002/hbm.25948","ISSN":"1065-9471, 1097-0193","issue":"13","journalAbbreviation":"Human Brain Mapping","language":"en","page":"4185-4206","source":"DOI.org (Crossref)","title":"Learning under social versus nonsocial uncertainty: A meta</w:instrText>
      </w:r>
      <w:r w:rsidR="00587037" w:rsidRPr="00EE44DD">
        <w:rPr>
          <w:rFonts w:ascii="Cambria Math" w:hAnsi="Cambria Math" w:cs="Cambria Math"/>
          <w:u w:val="none"/>
        </w:rPr>
        <w:instrText>‐</w:instrText>
      </w:r>
      <w:r w:rsidR="00587037" w:rsidRPr="00EE44DD">
        <w:rPr>
          <w:u w:val="none"/>
        </w:rPr>
        <w:instrText>analytic approach","title-short":"Learning under social versus nonsocial uncertainty","volume":"43","author":[{"family":"Martinez</w:instrText>
      </w:r>
      <w:r w:rsidR="00587037" w:rsidRPr="00EE44DD">
        <w:rPr>
          <w:rFonts w:ascii="Cambria Math" w:hAnsi="Cambria Math" w:cs="Cambria Math"/>
          <w:u w:val="none"/>
        </w:rPr>
        <w:instrText>‐</w:instrText>
      </w:r>
      <w:r w:rsidR="00587037" w:rsidRPr="00EE44DD">
        <w:rPr>
          <w:u w:val="none"/>
        </w:rPr>
        <w:instrText xml:space="preserve">Saito","given":"Mario"},{"family":"Gorina","given":"Elena"}],"issued":{"date-parts":[["2022",9]]}}}],"schema":"https://github.com/citation-style-language/schema/raw/master/csl-citation.json"} </w:instrText>
      </w:r>
      <w:r w:rsidR="00BE658C" w:rsidRPr="00EE44DD">
        <w:rPr>
          <w:u w:val="none"/>
        </w:rPr>
        <w:fldChar w:fldCharType="separate"/>
      </w:r>
      <w:r w:rsidR="00587037" w:rsidRPr="00EE44DD">
        <w:rPr>
          <w:szCs w:val="24"/>
          <w:vertAlign w:val="superscript"/>
        </w:rPr>
        <w:t>25,31</w:t>
      </w:r>
      <w:r w:rsidR="00BE658C" w:rsidRPr="00EE44DD">
        <w:rPr>
          <w:u w:val="none"/>
        </w:rPr>
        <w:fldChar w:fldCharType="end"/>
      </w:r>
      <w:r w:rsidR="00BE658C" w:rsidRPr="00EE44DD">
        <w:rPr>
          <w:u w:val="none"/>
        </w:rPr>
        <w:t xml:space="preserve">. Such differences may stem from differences in goals or outcomes </w:t>
      </w:r>
      <w:r w:rsidR="000C02BA" w:rsidRPr="00EE44DD">
        <w:rPr>
          <w:u w:val="none"/>
        </w:rPr>
        <w:t xml:space="preserve">associated with social and non-social ambiguity assessments, as non-social </w:t>
      </w:r>
      <w:r w:rsidR="00BE2015" w:rsidRPr="00EE44DD">
        <w:rPr>
          <w:u w:val="none"/>
        </w:rPr>
        <w:t>assessments</w:t>
      </w:r>
      <w:r w:rsidR="000C02BA" w:rsidRPr="00EE44DD">
        <w:rPr>
          <w:u w:val="none"/>
        </w:rPr>
        <w:t xml:space="preserve"> may demand greater focus on unimodal sensory details and quantifiable calculations </w:t>
      </w:r>
      <w:r w:rsidR="00BE2015" w:rsidRPr="00EE44DD">
        <w:rPr>
          <w:u w:val="none"/>
        </w:rPr>
        <w:t>while</w:t>
      </w:r>
      <w:r w:rsidR="000C02BA" w:rsidRPr="00EE44DD">
        <w:rPr>
          <w:u w:val="none"/>
        </w:rPr>
        <w:t xml:space="preserve"> social </w:t>
      </w:r>
      <w:r w:rsidR="00BE2015" w:rsidRPr="00EE44DD">
        <w:rPr>
          <w:u w:val="none"/>
        </w:rPr>
        <w:t>assessments</w:t>
      </w:r>
      <w:r w:rsidR="000C02BA" w:rsidRPr="00EE44DD">
        <w:rPr>
          <w:u w:val="none"/>
        </w:rPr>
        <w:t xml:space="preserve"> may demand greater focus on heuristics and prior experiences </w:t>
      </w:r>
      <w:r w:rsidR="000C02BA" w:rsidRPr="00EE44DD">
        <w:rPr>
          <w:u w:val="none"/>
        </w:rPr>
        <w:fldChar w:fldCharType="begin"/>
      </w:r>
      <w:r w:rsidR="008769A8" w:rsidRPr="00EE44DD">
        <w:rPr>
          <w:u w:val="none"/>
        </w:rPr>
        <w:instrText xml:space="preserve"> ADDIN ZOTERO_ITEM CSL_CITATION {"citationID":"LddJy0k1","properties":{"formattedCitation":"\\super 31,42\\nosupersub{}","plainCitation":"31,42","noteIndex":0},"citationItems":[{"id":12080,"uris":["http://zotero.org/users/6239255/items/4ZRJQWGR"],"itemData":{"id":12080,"type":"article-journal","abstract":"Much of the uncertainty that clouds our understanding of the world springs from the covert values and intentions held by other people. Thus, it is plausible that specialized mechanisms that compute learning signals under uncertainty of exclusively social origin operate in the brain. To test this hypothesis, we scoured academic databases for neuroimaging studies involving learning under uncertainty, and performed a metaanalysis of brain activation maps that compared learning in the face of social versus nonsocial uncertainty. Although most of the brain activations associated with learning error signals were shared between social and nonsocial conditions, we found some evidence for functional segregation of error signals of exclusively social origin during learning in limited regions of ventrolateral prefrontal cortex and insula. This suggests that most behavioral adaptations to navigate social environments are reused from frontal and subcortical areas processing generic value representation and learning, but that a specialized circuitry might have evolved in prefrontal regions to deal with social context representation and strategic action.","container-title":"Human Brain Mapping","DOI":"10.1002/hbm.25948","ISSN":"1065-9471, 1097-0193","issue":"13","journalAbbreviation":"Human Brain Mapping","language":"en","page":"4185-4206","source":"DOI.org (Crossref)","title":"Learning under social versus nonsocial uncertainty: A meta</w:instrText>
      </w:r>
      <w:r w:rsidR="008769A8" w:rsidRPr="00EE44DD">
        <w:rPr>
          <w:rFonts w:ascii="Cambria Math" w:hAnsi="Cambria Math" w:cs="Cambria Math"/>
          <w:u w:val="none"/>
        </w:rPr>
        <w:instrText>‐</w:instrText>
      </w:r>
      <w:r w:rsidR="008769A8" w:rsidRPr="00EE44DD">
        <w:rPr>
          <w:u w:val="none"/>
        </w:rPr>
        <w:instrText>analytic approach","title-short":"Learning under social versus nonsocial uncertainty","volume":"43","author":[{"family":"Martinez</w:instrText>
      </w:r>
      <w:r w:rsidR="008769A8" w:rsidRPr="00EE44DD">
        <w:rPr>
          <w:rFonts w:ascii="Cambria Math" w:hAnsi="Cambria Math" w:cs="Cambria Math"/>
          <w:u w:val="none"/>
        </w:rPr>
        <w:instrText>‐</w:instrText>
      </w:r>
      <w:r w:rsidR="008769A8" w:rsidRPr="00EE44DD">
        <w:rPr>
          <w:u w:val="none"/>
        </w:rPr>
        <w:instrText xml:space="preserve">Saito","given":"Mario"},{"family":"Gorina","given":"Elena"}],"issued":{"date-parts":[["2022",9]]}}},{"id":12081,"uris":["http://zotero.org/users/6239255/items/55TAD9SE"],"itemData":{"id":12081,"type":"article-journal","abstract":"Abstract\n            \n              Adolescence is a key life phase for developing well-adjusted social behaviour. An essential component of well-adjusted social behaviour is the ability to update our beliefs about the trustworthiness of others based on gathered information. Here, we examined how adolescents (\n              n\n               = 157, 10–24 years) sequentially sampled information about the trustworthiness of peers and how they used this information to update their beliefs about others’ trustworthiness. Our Bayesian computational modelling approach revealed an adolescence-emergent increase in uncertainty of prior beliefs about others’ trustworthiness. As a consequence, early to mid-adolescents (ages 10–16) gradually relied less on their prior beliefs and more on the gathered evidence when deciding to sample more information, and when deciding to trust. We propose that these age-related differences could be adaptive to the rapidly changing social environment of early and mid-adolescents. Together, these findings contribute to the understanding of adolescent social development by revealing adolescent-emergent flexibility in prior beliefs about others that drives adolescents’ information sampling and trust decisions.","container-title":"Scientific Reports","DOI":"10.1038/s41598-022-09477-2","ISSN":"2045-2322","issue":"1","journalAbbreviation":"Sci Rep","language":"en","page":"7634","source":"DOI.org (Crossref)","title":"Uncertainty about others’ trustworthiness increases during adolescence and guides social information sampling","volume":"12","author":[{"family":"Ma","given":"I."},{"family":"Westhoff","given":"B."},{"family":"Duijvenvoorde","given":"A. C. K.","non-dropping-particle":"van"}],"issued":{"date-parts":[["2022",5,10]]}}}],"schema":"https://github.com/citation-style-language/schema/raw/master/csl-citation.json"} </w:instrText>
      </w:r>
      <w:r w:rsidR="000C02BA" w:rsidRPr="00EE44DD">
        <w:rPr>
          <w:u w:val="none"/>
        </w:rPr>
        <w:fldChar w:fldCharType="separate"/>
      </w:r>
      <w:r w:rsidR="008769A8" w:rsidRPr="00EE44DD">
        <w:rPr>
          <w:szCs w:val="24"/>
          <w:vertAlign w:val="superscript"/>
        </w:rPr>
        <w:t>31,42</w:t>
      </w:r>
      <w:r w:rsidR="000C02BA" w:rsidRPr="00EE44DD">
        <w:rPr>
          <w:u w:val="none"/>
        </w:rPr>
        <w:fldChar w:fldCharType="end"/>
      </w:r>
      <w:r w:rsidR="000C02BA" w:rsidRPr="00EE44DD">
        <w:rPr>
          <w:u w:val="none"/>
        </w:rPr>
        <w:t xml:space="preserve">. </w:t>
      </w:r>
      <w:r w:rsidR="000C02BA" w:rsidRPr="00A00E66">
        <w:t>As such, the features of a given stimulus and, more importantly, what features individual</w:t>
      </w:r>
      <w:r w:rsidR="00BE2015" w:rsidRPr="00A00E66">
        <w:t>s</w:t>
      </w:r>
      <w:r w:rsidR="000C02BA" w:rsidRPr="00A00E66">
        <w:t xml:space="preserve"> attend to likely have a significant influence upon certainty assessments</w:t>
      </w:r>
      <w:r w:rsidR="000C02BA" w:rsidRPr="00EE44DD">
        <w:rPr>
          <w:u w:val="none"/>
        </w:rPr>
        <w:t xml:space="preserve">. Perceptual information plays a key role in </w:t>
      </w:r>
      <w:r w:rsidR="00D248DC" w:rsidRPr="00EE44DD">
        <w:rPr>
          <w:u w:val="none"/>
        </w:rPr>
        <w:t xml:space="preserve">directing </w:t>
      </w:r>
      <w:r w:rsidR="000C02BA" w:rsidRPr="00EE44DD">
        <w:rPr>
          <w:u w:val="none"/>
        </w:rPr>
        <w:t xml:space="preserve">higher cognition </w:t>
      </w:r>
      <w:r w:rsidR="000C02BA" w:rsidRPr="00EE44DD">
        <w:rPr>
          <w:u w:val="none"/>
        </w:rPr>
        <w:fldChar w:fldCharType="begin"/>
      </w:r>
      <w:r w:rsidR="008769A8" w:rsidRPr="00EE44DD">
        <w:rPr>
          <w:u w:val="none"/>
        </w:rPr>
        <w:instrText xml:space="preserve"> ADDIN ZOTERO_ITEM CSL_CITATION {"citationID":"11qMuExn","properties":{"formattedCitation":"\\super 43\\nosupersub{}","plainCitation":"43","noteIndex":0},"citationItems":[{"id":12071,"uris":["http://zotero.org/users/6239255/items/YV7SMHXY"],"itemData":{"id":12071,"type":"article-journal","abstract":"Previous research has shown that perceptual information such as font size has an impact on learners’ judgments of their own learning. The present study extended the font-size effect to examine the influence of font size on how people decide which items to study first. Across three experiments, we showed that participants preferred to first select items presented in a large font size (48 pt) more than items presented in a small font size (18 pt), and that this effect continued even when more diagnostic cues (difficulty and reward value of items) were presented, suggesting that perceptual cues can strongly influence control process involved in self-regulated learning. These results provide evidence that perceptual information plays a key role in higher cognition. Moreover, our results also suggest that control processes are influenced by multiple cues, including font size, difficulty of items, and the reward value of items.","container-title":"Psychonomic Bulletin &amp; Review","DOI":"10.3758/s13423-014-0762-7","ISSN":"1069-9384, 1531-5320","issue":"4","journalAbbreviation":"Psychon Bull Rev","language":"en","page":"1007-1013","source":"DOI.org (Crossref)","title":"The influence of perceptual information on control processes involved in self-regulated learning: evidence from item selection","title-short":"The influence of perceptual information on control processes involved in self-regulated learning","volume":"22","author":[{"family":"Li","given":"Fengying"},{"family":"Xie","given":"Ruibo"},{"family":"Li","given":"Xinyu"},{"family":"Li","given":"Weijian"}],"issued":{"date-parts":[["2015",8]]}}}],"schema":"https://github.com/citation-style-language/schema/raw/master/csl-citation.json"} </w:instrText>
      </w:r>
      <w:r w:rsidR="000C02BA" w:rsidRPr="00EE44DD">
        <w:rPr>
          <w:u w:val="none"/>
        </w:rPr>
        <w:fldChar w:fldCharType="separate"/>
      </w:r>
      <w:r w:rsidR="008769A8" w:rsidRPr="00EE44DD">
        <w:rPr>
          <w:szCs w:val="24"/>
          <w:vertAlign w:val="superscript"/>
        </w:rPr>
        <w:t>43</w:t>
      </w:r>
      <w:r w:rsidR="000C02BA" w:rsidRPr="00EE44DD">
        <w:rPr>
          <w:u w:val="none"/>
        </w:rPr>
        <w:fldChar w:fldCharType="end"/>
      </w:r>
      <w:r w:rsidR="000C02BA" w:rsidRPr="00EE44DD">
        <w:rPr>
          <w:u w:val="none"/>
        </w:rPr>
        <w:t xml:space="preserve"> and research suggests attention may be a stronger predictor of real-world decision-making than working memory </w:t>
      </w:r>
      <w:r w:rsidR="000C02BA" w:rsidRPr="00EE44DD">
        <w:rPr>
          <w:u w:val="none"/>
        </w:rPr>
        <w:fldChar w:fldCharType="begin"/>
      </w:r>
      <w:r w:rsidR="008769A8" w:rsidRPr="00EE44DD">
        <w:rPr>
          <w:u w:val="none"/>
        </w:rPr>
        <w:instrText xml:space="preserve"> ADDIN ZOTERO_ITEM CSL_CITATION {"citationID":"lwNldy3S","properties":{"formattedCitation":"\\super 44\\nosupersub{}","plainCitation":"44","noteIndex":0},"citationItems":[{"id":12032,"uris":["http://zotero.org/users/6239255/items/R5A276HG"],"itemData":{"id":12032,"type":"article-journal","abstract":"Working memory capacity is an important psychological construct, and many real-world phenomena are strongly associated with individual differences in working memory functioning. Although working memory and attention are intertwined, several studies have recently shown that individual differences in the general ability to control attention is more strongly predictive of human behavior than working memory capacity. In this review, we argue that researchers would therefore generally be better suited to studying the role of attention control rather than memory-based abilities in explaining real-world behavior and performance in humans. The review begins with a discussion of relevant literature on the nature and measurement of both working memory capacity and attention control, including recent developments in the study of individual differences of attention control. We then selectively review existing literature on the role of both working memory and attention in various applied settings and explain, in each case, why a switch in emphasis to attention control is warranted. Topics covered include psychological testing, cognitive training, education, sports, police decision-making, human factors, and disorders within clinical psychology. The review concludes with general recommendations and best practices for researchers interested in conducting studies of individual differences in attention control.","container-title":"Psychonomic Bulletin &amp; Review","DOI":"10.3758/s13423-021-02052-2","ISSN":"1069-9384, 1531-5320","issue":"4","journalAbbreviation":"Psychon Bull Rev","language":"en","page":"1143-1197","source":"DOI.org (Crossref)","title":"The role of attention control in complex real-world tasks","volume":"29","author":[{"family":"Draheim","given":"Christopher"},{"family":"Pak","given":"Richard"},{"family":"Draheim","given":"Amanda A."},{"family":"Engle","given":"Randall W."}],"issued":{"date-parts":[["2022",8]]}}}],"schema":"https://github.com/citation-style-language/schema/raw/master/csl-citation.json"} </w:instrText>
      </w:r>
      <w:r w:rsidR="000C02BA" w:rsidRPr="00EE44DD">
        <w:rPr>
          <w:u w:val="none"/>
        </w:rPr>
        <w:fldChar w:fldCharType="separate"/>
      </w:r>
      <w:r w:rsidR="008769A8" w:rsidRPr="00EE44DD">
        <w:rPr>
          <w:szCs w:val="24"/>
          <w:vertAlign w:val="superscript"/>
        </w:rPr>
        <w:t>44</w:t>
      </w:r>
      <w:r w:rsidR="000C02BA" w:rsidRPr="00EE44DD">
        <w:rPr>
          <w:u w:val="none"/>
        </w:rPr>
        <w:fldChar w:fldCharType="end"/>
      </w:r>
      <w:r w:rsidR="000C02BA" w:rsidRPr="00EE44DD">
        <w:rPr>
          <w:u w:val="none"/>
        </w:rPr>
        <w:t>.</w:t>
      </w:r>
      <w:r w:rsidR="006D5FE3" w:rsidRPr="00EE44DD">
        <w:rPr>
          <w:u w:val="none"/>
        </w:rPr>
        <w:t xml:space="preserve"> It should be noted that uncertainty directs attention from an early age </w:t>
      </w:r>
      <w:r w:rsidR="006D5FE3" w:rsidRPr="00EE44DD">
        <w:rPr>
          <w:u w:val="none"/>
        </w:rPr>
        <w:fldChar w:fldCharType="begin"/>
      </w:r>
      <w:r w:rsidR="008769A8" w:rsidRPr="00EE44DD">
        <w:rPr>
          <w:u w:val="none"/>
        </w:rPr>
        <w:instrText xml:space="preserve"> ADDIN ZOTERO_ITEM CSL_CITATION {"citationID":"u8skJZWz","properties":{"formattedCitation":"\\super 45\\nosupersub{}","plainCitation":"45","noteIndex":0},"citationItems":[{"id":12103,"uris":["http://zotero.org/users/6239255/items/VZBFFXML"],"itemData":{"id":12103,"type":"article-journal","abstract":"Humans adapt their behavior not only by observing the consequences of their actions but also by internally monitoring their performance. This capacity, termed metacognitive sensitivity [1, 2], has traditionally been denied to young children because they have poor capacities in verbally reporting their own mental states [3–5]. Yet, these observations might reﬂect children’s limited capacities for explicit self-reports, rather than limitations in metacognition per se. Indeed, metacognitive sensitivity has been shown to reﬂect simple computational mechanisms [1, 6–8], and can be found in various non-verbal species [7–10]. Thus, it might be that this faculty is present early in development, although it would be discernible through implicit behaviors and neural indices rather than explicit self-reports. Here, by relying on such non-verbal indices, we show that 12- and 18-monthold infants internally monitor the accuracy of their own decisions. At the behavioral level, infants showed increased persistence in their initial choice after making a correct as compared to an incorrect response, evidencing an appropriate evaluation of decision conﬁdence. Moreover, infants were able to use decision conﬁdence adaptively to either conﬁrm their initial choice or change their mind. At the neural level, we found that a well-established electrophysiological signature of error monitoring in adults, the errorrelated negativity, is similarly elicited when infants make an incorrect choice. Hence, although explicit forms of metacognition mature later during childhood, infants already estimate decision conﬁdence, monitor their errors, and use these metacognitive evaluations to regulate subsequent behavior.","container-title":"Current Biology","DOI":"10.1016/j.cub.2016.09.004","ISSN":"09609822","issue":"22","journalAbbreviation":"Current Biology","language":"en","page":"3038-3045","source":"DOI.org (Crossref)","title":"Behavioral and Neural Indices of Metacognitive Sensitivity in Preverbal Infants","volume":"26","author":[{"family":"Goupil","given":"Louise"},{"family":"Kouider","given":"Sid"}],"issued":{"date-parts":[["2016",11]]}}}],"schema":"https://github.com/citation-style-language/schema/raw/master/csl-citation.json"} </w:instrText>
      </w:r>
      <w:r w:rsidR="006D5FE3" w:rsidRPr="00EE44DD">
        <w:rPr>
          <w:u w:val="none"/>
        </w:rPr>
        <w:fldChar w:fldCharType="separate"/>
      </w:r>
      <w:r w:rsidR="008769A8" w:rsidRPr="00EE44DD">
        <w:rPr>
          <w:szCs w:val="24"/>
          <w:vertAlign w:val="superscript"/>
        </w:rPr>
        <w:t>45</w:t>
      </w:r>
      <w:r w:rsidR="006D5FE3" w:rsidRPr="00EE44DD">
        <w:rPr>
          <w:u w:val="none"/>
        </w:rPr>
        <w:fldChar w:fldCharType="end"/>
      </w:r>
      <w:r w:rsidR="006D5FE3" w:rsidRPr="00EE44DD">
        <w:rPr>
          <w:u w:val="none"/>
        </w:rPr>
        <w:t xml:space="preserve"> but that the relevance of information is better assessed as individuals age and gain more experience</w:t>
      </w:r>
      <w:r w:rsidR="0082071E" w:rsidRPr="00EE44DD">
        <w:rPr>
          <w:u w:val="none"/>
        </w:rPr>
        <w:t xml:space="preserve"> </w:t>
      </w:r>
      <w:r w:rsidR="0082071E" w:rsidRPr="00EE44DD">
        <w:rPr>
          <w:u w:val="none"/>
        </w:rPr>
        <w:fldChar w:fldCharType="begin"/>
      </w:r>
      <w:r w:rsidR="008769A8" w:rsidRPr="00EE44DD">
        <w:rPr>
          <w:u w:val="none"/>
        </w:rPr>
        <w:instrText xml:space="preserve"> ADDIN ZOTERO_ITEM CSL_CITATION {"citationID":"eXosVA06","properties":{"formattedCitation":"\\super 37\\nosupersub{}","plainCitation":"37","noteIndex":0},"citationItems":[{"id":12084,"uris":["http://zotero.org/users/6239255/items/C3ZR62TY"],"itemData":{"id":12084,"type":"article-journal","container-title":"Trends in Cognitive Sciences","DOI":"10.1016/j.tics.2022.07.010","ISSN":"13646613","issue":"10","journalAbbreviation":"Trends in Cognitive Sciences","language":"en","page":"887-896","source":"DOI.org (Crossref)","title":"Learning with certainty in childhood","volume":"26","author":[{"family":"Baer","given":"Carolyn"},{"family":"Kidd","given":"Celeste"}],"issued":{"date-parts":[["2022",10]]}}}],"schema":"https://github.com/citation-style-language/schema/raw/master/csl-citation.json"} </w:instrText>
      </w:r>
      <w:r w:rsidR="0082071E" w:rsidRPr="00EE44DD">
        <w:rPr>
          <w:u w:val="none"/>
        </w:rPr>
        <w:fldChar w:fldCharType="separate"/>
      </w:r>
      <w:r w:rsidR="008769A8" w:rsidRPr="00EE44DD">
        <w:rPr>
          <w:szCs w:val="24"/>
          <w:vertAlign w:val="superscript"/>
        </w:rPr>
        <w:t>37</w:t>
      </w:r>
      <w:r w:rsidR="0082071E" w:rsidRPr="00EE44DD">
        <w:rPr>
          <w:u w:val="none"/>
        </w:rPr>
        <w:fldChar w:fldCharType="end"/>
      </w:r>
      <w:r w:rsidR="006D5FE3" w:rsidRPr="00EE44DD">
        <w:rPr>
          <w:u w:val="none"/>
        </w:rPr>
        <w:t>.</w:t>
      </w:r>
    </w:p>
    <w:p w14:paraId="785E7AFD" w14:textId="22C8C3DA" w:rsidR="00A54775" w:rsidRPr="00AA3F0D" w:rsidRDefault="00A54775" w:rsidP="00AA3F0D">
      <w:pPr>
        <w:pStyle w:val="Heading4"/>
        <w:keepNext w:val="0"/>
        <w:keepLines w:val="0"/>
        <w:widowControl w:val="0"/>
        <w:spacing w:before="0" w:line="240" w:lineRule="auto"/>
        <w:ind w:firstLine="720"/>
        <w:jc w:val="both"/>
        <w:rPr>
          <w:u w:val="none"/>
        </w:rPr>
      </w:pPr>
      <w:r w:rsidRPr="00EE44DD">
        <w:t>A.1.</w:t>
      </w:r>
      <w:r w:rsidR="000C02BA" w:rsidRPr="00EE44DD">
        <w:t>4</w:t>
      </w:r>
      <w:r w:rsidRPr="00EE44DD">
        <w:t xml:space="preserve">. </w:t>
      </w:r>
      <w:r w:rsidR="000C02BA" w:rsidRPr="00EE44DD">
        <w:t xml:space="preserve">Reasons Adolescent </w:t>
      </w:r>
      <w:r w:rsidR="00BE2015" w:rsidRPr="00EE44DD">
        <w:t>and Adult Ambiguity Assessments May Differ</w:t>
      </w:r>
      <w:r w:rsidRPr="00EE44DD">
        <w:t>.</w:t>
      </w:r>
      <w:r w:rsidR="00BE2015" w:rsidRPr="00EE44DD">
        <w:rPr>
          <w:u w:val="none"/>
        </w:rPr>
        <w:t xml:space="preserve"> Most literature differentiating adult and adolescent ambiguity-related cognition has focused on responses to ambiguity. In these cases, neither </w:t>
      </w:r>
      <w:r w:rsidR="00BE2015" w:rsidRPr="00EE44DD">
        <w:rPr>
          <w:u w:val="none"/>
        </w:rPr>
        <w:lastRenderedPageBreak/>
        <w:t>familiarity biases (indicative of exploratory behaviors; e.g., ordering a new meal or your menu-favorite)</w:t>
      </w:r>
      <w:r w:rsidR="00CC7101" w:rsidRPr="00EE44DD">
        <w:rPr>
          <w:u w:val="none"/>
        </w:rPr>
        <w:fldChar w:fldCharType="begin"/>
      </w:r>
      <w:r w:rsidR="00702CA7" w:rsidRPr="00EE44DD">
        <w:rPr>
          <w:u w:val="none"/>
        </w:rPr>
        <w:instrText xml:space="preserve"> ADDIN ZOTERO_ITEM CSL_CITATION {"citationID":"6ZHFWU0U","properties":{"formattedCitation":"\\super 4\\nosupersub{}","plainCitation":"4","noteIndex":0},"citationItems":[{"id":12007,"uris":["http://zotero.org/users/6239255/items/R72GSB38"],"itemData":{"id":12007,"type":"article-journal","abstract":"The phenomenon of ambiguity aversion, in which risky gambles with known probabilities are preferred over ambiguous gambles with unknown probabilities, has been thoroughly documented in adults but never measured in children. Here, we use two distinct tasks to investigate ambiguity preferences of children (8- to 9-year-olds) and a comparison group of adults (19- to 27-year-olds). Across three separate measures, we found evidence for signiﬁcant ambiguity aversion in adults but not in children and for greater ambiguity aversion in adults compared to children. As ambiguity aversion in adults has been theorized to result from a preference to bet on the known and avoid the unfamiliar, we separately measured familiarity bias and found that children, like adults, are biased towards the familiar. Our ﬁndings indicate that ambiguity aversion emerges across the course of development between childhood and adolescence, while a familiarity bias is already present in childhood.","container-title":"Frontiers in Psychology","DOI":"10.3389/fpsyg.2014.01519","ISSN":"1664-1078","journalAbbreviation":"Front. Psychol.","language":"en","source":"DOI.org (Crossref)","title":"Children do not exhibit ambiguity aversion despite intact familiarity bias","URL":"http://journal.frontiersin.org/article/10.3389/fpsyg.2014.01519/abstract","volume":"5","author":[{"family":"Li","given":"Rosa"},{"family":"Brannon","given":"Elizabeth M."},{"family":"Huettel","given":"Scott A."}],"accessed":{"date-parts":[["2022",11,3]]},"issued":{"date-parts":[["2015",1,5]]}}}],"schema":"https://github.com/citation-style-language/schema/raw/master/csl-citation.json"} </w:instrText>
      </w:r>
      <w:r w:rsidR="00CC7101" w:rsidRPr="00EE44DD">
        <w:rPr>
          <w:u w:val="none"/>
        </w:rPr>
        <w:fldChar w:fldCharType="separate"/>
      </w:r>
      <w:r w:rsidR="00702CA7" w:rsidRPr="00EE44DD">
        <w:rPr>
          <w:szCs w:val="24"/>
          <w:vertAlign w:val="superscript"/>
        </w:rPr>
        <w:t>4</w:t>
      </w:r>
      <w:r w:rsidR="00CC7101" w:rsidRPr="00EE44DD">
        <w:rPr>
          <w:u w:val="none"/>
        </w:rPr>
        <w:fldChar w:fldCharType="end"/>
      </w:r>
      <w:r w:rsidR="00BE2015" w:rsidRPr="00EE44DD">
        <w:rPr>
          <w:u w:val="none"/>
        </w:rPr>
        <w:t xml:space="preserve"> nor pessimistic attitudes towards outcomes</w:t>
      </w:r>
      <w:r w:rsidR="00CC7101" w:rsidRPr="00EE44DD">
        <w:rPr>
          <w:u w:val="none"/>
        </w:rPr>
        <w:t xml:space="preserve"> </w:t>
      </w:r>
      <w:r w:rsidR="00CC7101" w:rsidRPr="00EE44DD">
        <w:rPr>
          <w:u w:val="none"/>
        </w:rPr>
        <w:fldChar w:fldCharType="begin"/>
      </w:r>
      <w:r w:rsidR="008769A8" w:rsidRPr="00EE44DD">
        <w:rPr>
          <w:u w:val="none"/>
        </w:rPr>
        <w:instrText xml:space="preserve"> ADDIN ZOTERO_ITEM CSL_CITATION {"citationID":"9HAXPgmb","properties":{"formattedCitation":"\\super 46\\nosupersub{}","plainCitation":"46","noteIndex":0},"citationItems":[{"id":12090,"uris":["http://zotero.org/users/6239255/items/P6WCCFJY"],"itemData":{"id":12090,"type":"article-journal","container-title":"Scientific Reports","DOI":"10.1038/s41598-019-48707-y","ISSN":"2045-2322","issue":"1","journalAbbreviation":"Sci Rep","language":"en","page":"12177","source":"DOI.org (Crossref)","title":"Pessimistic outcome expectancy does not explain ambiguity aversion in decision-making under uncertainty","volume":"9","author":[{"family":"Ahrends","given":"C."},{"family":"Bravo","given":"F."},{"family":"Kringelbach","given":"M. L."},{"family":"Vuust","given":"P."},{"family":"Rohrmeier","given":"M. A."}],"issued":{"date-parts":[["2019",12]]}}}],"schema":"https://github.com/citation-style-language/schema/raw/master/csl-citation.json"} </w:instrText>
      </w:r>
      <w:r w:rsidR="00CC7101" w:rsidRPr="00EE44DD">
        <w:rPr>
          <w:u w:val="none"/>
        </w:rPr>
        <w:fldChar w:fldCharType="separate"/>
      </w:r>
      <w:r w:rsidR="008769A8" w:rsidRPr="00EE44DD">
        <w:rPr>
          <w:szCs w:val="24"/>
          <w:vertAlign w:val="superscript"/>
        </w:rPr>
        <w:t>46</w:t>
      </w:r>
      <w:r w:rsidR="00CC7101" w:rsidRPr="00EE44DD">
        <w:rPr>
          <w:u w:val="none"/>
        </w:rPr>
        <w:fldChar w:fldCharType="end"/>
      </w:r>
      <w:r w:rsidR="00BE2015" w:rsidRPr="00EE44DD">
        <w:rPr>
          <w:u w:val="none"/>
        </w:rPr>
        <w:t xml:space="preserve"> explain why adults and adolescents differ in ambiguity aversion.</w:t>
      </w:r>
      <w:r w:rsidR="00CC7101" w:rsidRPr="00EE44DD">
        <w:rPr>
          <w:u w:val="none"/>
        </w:rPr>
        <w:t xml:space="preserve"> Some research suggests fear of others’ negative evaluations </w:t>
      </w:r>
      <w:r w:rsidR="00CC7101" w:rsidRPr="00EE44DD">
        <w:rPr>
          <w:u w:val="none"/>
        </w:rPr>
        <w:fldChar w:fldCharType="begin"/>
      </w:r>
      <w:r w:rsidR="008769A8" w:rsidRPr="00EE44DD">
        <w:rPr>
          <w:u w:val="none"/>
        </w:rPr>
        <w:instrText xml:space="preserve"> ADDIN ZOTERO_ITEM CSL_CITATION {"citationID":"5KzrYQen","properties":{"formattedCitation":"\\super 34\\nosupersub{}","plainCitation":"34","noteIndex":0},"citationItems":[{"id":12076,"uris":["http://zotero.org/users/6239255/items/NJSQWLFZ"],"itemData":{"id":12076,"type":"article-journal","abstract":"Ambiguity aversion appears to have subtle psychological causes. Curley, Yates, and Abrams found that the fear of negative evaluation by others (FNE) increases ambiguity aversion. This paper introduces a design in which preferences can be private information of individuals, so that FNE can be avoided entirely. Thus, we can completely control for FNE and other social factors, and can determine exactly to what extent ambiguity aversion is driven by such social factors. In our experiment ambiguity aversion, while appearing as commonly found in the presence of FNE, disappears entirely if FNE is eliminated. Implications are discussed.","container-title":"Journal of Risk and Uncertainty","DOI":"10.1007/s11166-008-9038-9","ISSN":"0895-5646, 1573-0476","issue":"3","journalAbbreviation":"J Risk Uncertainty","language":"en","page":"225-243","source":"DOI.org (Crossref)","title":"Causes of ambiguity aversion: Known versus unknown preferences","title-short":"Causes of ambiguity aversion","volume":"36","author":[{"family":"Trautmann","given":"Stefan T."},{"family":"Vieider","given":"Ferdinand M."},{"family":"Wakker","given":"Peter P."}],"issued":{"date-parts":[["2008",6]]}}}],"schema":"https://github.com/citation-style-language/schema/raw/master/csl-citation.json"} </w:instrText>
      </w:r>
      <w:r w:rsidR="00CC7101" w:rsidRPr="00EE44DD">
        <w:rPr>
          <w:u w:val="none"/>
        </w:rPr>
        <w:fldChar w:fldCharType="separate"/>
      </w:r>
      <w:r w:rsidR="008769A8" w:rsidRPr="00EE44DD">
        <w:rPr>
          <w:szCs w:val="24"/>
          <w:vertAlign w:val="superscript"/>
        </w:rPr>
        <w:t>34</w:t>
      </w:r>
      <w:r w:rsidR="00CC7101" w:rsidRPr="00EE44DD">
        <w:rPr>
          <w:u w:val="none"/>
        </w:rPr>
        <w:fldChar w:fldCharType="end"/>
      </w:r>
      <w:r w:rsidR="00CC7101" w:rsidRPr="00EE44DD">
        <w:rPr>
          <w:u w:val="none"/>
        </w:rPr>
        <w:t xml:space="preserve"> may predict aversion ambiguity, which may disproportionately affect adolescents relative to adults</w:t>
      </w:r>
      <w:r w:rsidR="00D248DC" w:rsidRPr="00EE44DD">
        <w:rPr>
          <w:u w:val="none"/>
        </w:rPr>
        <w:t>, given their focus on social others</w:t>
      </w:r>
      <w:r w:rsidR="00CC7101" w:rsidRPr="00EE44DD">
        <w:rPr>
          <w:u w:val="none"/>
        </w:rPr>
        <w:t xml:space="preserve"> </w:t>
      </w:r>
      <w:r w:rsidR="00CC7101" w:rsidRPr="00EE44DD">
        <w:rPr>
          <w:u w:val="none"/>
        </w:rPr>
        <w:fldChar w:fldCharType="begin"/>
      </w:r>
      <w:r w:rsidR="008769A8" w:rsidRPr="00EE44DD">
        <w:rPr>
          <w:u w:val="none"/>
        </w:rPr>
        <w:instrText xml:space="preserve"> ADDIN ZOTERO_ITEM CSL_CITATION {"citationID":"XoTZYZ0k","properties":{"formattedCitation":"\\super 10\\nosupersub{}","plainCitation":"10","noteIndex":0},"citationItems":[{"id":12073,"uris":["http://zotero.org/users/6239255/items/BU6ECP9J"],"itemData":{"id":12073,"type":"article-journal","abstract":"Relative to childhood, peer relationships take on a heightened importance during adolescence. Might adolescents be highly attuned to information that concerns when and how they are being evaluated and what their peers think of them? This review evaluates how continuing brain development—which influences brain function—partially explains and reflects adolescents’ attunement to social evaluation. Though preliminary, evidence is mounting to suggest that while processing information relevant to social evaluation and the internal states of other people, adolescents respond with heightened emotional intensity and corresponding nonlinear recruitment of socioaffective brain circuitry. This review highlights research findings that relate trajectories of brain development to social behavior and discusses promising avenues of future research that will inform how brain development might lead adolescents to be sensitized to social evaluation.","container-title":"Current Directions in Psychological Science","DOI":"10.1177/0963721413476512","ISSN":"0963-7214, 1467-8721","issue":"2","journalAbbreviation":"Curr Dir Psychol Sci","language":"en","page":"121-127","source":"DOI.org (Crossref)","title":"The Teenage Brain: Sensitivity to Social Evaluation","title-short":"The Teenage Brain","volume":"22","author":[{"family":"Somerville","given":"Leah H."}],"issued":{"date-parts":[["2013",4]]}}}],"schema":"https://github.com/citation-style-language/schema/raw/master/csl-citation.json"} </w:instrText>
      </w:r>
      <w:r w:rsidR="00CC7101" w:rsidRPr="00EE44DD">
        <w:rPr>
          <w:u w:val="none"/>
        </w:rPr>
        <w:fldChar w:fldCharType="separate"/>
      </w:r>
      <w:r w:rsidR="008769A8" w:rsidRPr="00EE44DD">
        <w:rPr>
          <w:szCs w:val="24"/>
          <w:vertAlign w:val="superscript"/>
        </w:rPr>
        <w:t>10</w:t>
      </w:r>
      <w:r w:rsidR="00CC7101" w:rsidRPr="00EE44DD">
        <w:rPr>
          <w:u w:val="none"/>
        </w:rPr>
        <w:fldChar w:fldCharType="end"/>
      </w:r>
      <w:r w:rsidR="00CC7101" w:rsidRPr="00EE44DD">
        <w:rPr>
          <w:u w:val="none"/>
        </w:rPr>
        <w:t xml:space="preserve">. Regardless, we are only aware of a single study which directly probed ambiguity-related cognition in adolescents using social sources </w:t>
      </w:r>
      <w:r w:rsidR="00CC7101" w:rsidRPr="00EE44DD">
        <w:rPr>
          <w:u w:val="none"/>
        </w:rPr>
        <w:fldChar w:fldCharType="begin"/>
      </w:r>
      <w:r w:rsidR="008769A8" w:rsidRPr="00EE44DD">
        <w:rPr>
          <w:u w:val="none"/>
        </w:rPr>
        <w:instrText xml:space="preserve"> ADDIN ZOTERO_ITEM CSL_CITATION {"citationID":"4VfB5au7","properties":{"formattedCitation":"\\super 42\\nosupersub{}","plainCitation":"42","noteIndex":0},"citationItems":[{"id":12081,"uris":["http://zotero.org/users/6239255/items/55TAD9SE"],"itemData":{"id":12081,"type":"article-journal","abstract":"Abstract\n            \n              Adolescence is a key life phase for developing well-adjusted social behaviour. An essential component of well-adjusted social behaviour is the ability to update our beliefs about the trustworthiness of others based on gathered information. Here, we examined how adolescents (\n              n\n               = 157, 10–24 years) sequentially sampled information about the trustworthiness of peers and how they used this information to update their beliefs about others’ trustworthiness. Our Bayesian computational modelling approach revealed an adolescence-emergent increase in uncertainty of prior beliefs about others’ trustworthiness. As a consequence, early to mid-adolescents (ages 10–16) gradually relied less on their prior beliefs and more on the gathered evidence when deciding to sample more information, and when deciding to trust. We propose that these age-related differences could be adaptive to the rapidly changing social environment of early and mid-adolescents. Together, these findings contribute to the understanding of adolescent social development by revealing adolescent-emergent flexibility in prior beliefs about others that drives adolescents’ information sampling and trust decisions.","container-title":"Scientific Reports","DOI":"10.1038/s41598-022-09477-2","ISSN":"2045-2322","issue":"1","journalAbbreviation":"Sci Rep","language":"en","page":"7634","source":"DOI.org (Crossref)","title":"Uncertainty about others’ trustworthiness increases during adolescence and guides social information sampling","volume":"12","author":[{"family":"Ma","given":"I."},{"family":"Westhoff","given":"B."},{"family":"Duijvenvoorde","given":"A. C. K.","non-dropping-particle":"van"}],"issued":{"date-parts":[["2022",5,10]]}}}],"schema":"https://github.com/citation-style-language/schema/raw/master/csl-citation.json"} </w:instrText>
      </w:r>
      <w:r w:rsidR="00CC7101" w:rsidRPr="00EE44DD">
        <w:rPr>
          <w:u w:val="none"/>
        </w:rPr>
        <w:fldChar w:fldCharType="separate"/>
      </w:r>
      <w:r w:rsidR="008769A8" w:rsidRPr="00EE44DD">
        <w:rPr>
          <w:szCs w:val="24"/>
          <w:vertAlign w:val="superscript"/>
        </w:rPr>
        <w:t>42</w:t>
      </w:r>
      <w:r w:rsidR="00CC7101" w:rsidRPr="00EE44DD">
        <w:rPr>
          <w:u w:val="none"/>
        </w:rPr>
        <w:fldChar w:fldCharType="end"/>
      </w:r>
      <w:r w:rsidR="00D248DC" w:rsidRPr="00EE44DD">
        <w:rPr>
          <w:u w:val="none"/>
        </w:rPr>
        <w:t>. Ma et al.</w:t>
      </w:r>
      <w:r w:rsidR="00CC7101" w:rsidRPr="00EE44DD">
        <w:rPr>
          <w:u w:val="none"/>
        </w:rPr>
        <w:t xml:space="preserve"> found that between 10 and</w:t>
      </w:r>
      <w:r w:rsidR="0053727D" w:rsidRPr="00EE44DD">
        <w:rPr>
          <w:u w:val="none"/>
        </w:rPr>
        <w:t xml:space="preserve"> </w:t>
      </w:r>
      <w:r w:rsidR="00CC7101" w:rsidRPr="00EE44DD">
        <w:rPr>
          <w:u w:val="none"/>
        </w:rPr>
        <w:t xml:space="preserve">16 years old, </w:t>
      </w:r>
      <w:r w:rsidR="00CC7101" w:rsidRPr="00A00E66">
        <w:t>children’s decisions to trust others gradually become</w:t>
      </w:r>
      <w:r w:rsidR="0053727D" w:rsidRPr="00A00E66">
        <w:t xml:space="preserve"> </w:t>
      </w:r>
      <w:r w:rsidR="00CC7101" w:rsidRPr="00A00E66">
        <w:t xml:space="preserve">determined more by </w:t>
      </w:r>
      <w:proofErr w:type="gramStart"/>
      <w:r w:rsidR="00CC7101" w:rsidRPr="00A00E66">
        <w:t>empirically-based</w:t>
      </w:r>
      <w:proofErr w:type="gramEnd"/>
      <w:r w:rsidR="00CC7101" w:rsidRPr="00A00E66">
        <w:t xml:space="preserve"> information than internal heuristics</w:t>
      </w:r>
      <w:r w:rsidR="00CC7101" w:rsidRPr="00EE44DD">
        <w:rPr>
          <w:u w:val="none"/>
        </w:rPr>
        <w:t>.</w:t>
      </w:r>
      <w:r w:rsidR="0053727D" w:rsidRPr="00EE44DD">
        <w:rPr>
          <w:u w:val="none"/>
        </w:rPr>
        <w:t xml:space="preserve"> Other developmental explorations of certainty have highlighted that our</w:t>
      </w:r>
      <w:r w:rsidRPr="00EE44DD">
        <w:rPr>
          <w:u w:val="none"/>
        </w:rPr>
        <w:t xml:space="preserve"> sensitivity to varying degrees of uncertainty</w:t>
      </w:r>
      <w:r w:rsidR="0061607C" w:rsidRPr="00EE44DD">
        <w:rPr>
          <w:u w:val="none"/>
        </w:rPr>
        <w:t xml:space="preserve"> </w:t>
      </w:r>
      <w:r w:rsidR="0061607C" w:rsidRPr="00EE44DD">
        <w:rPr>
          <w:u w:val="none"/>
        </w:rPr>
        <w:fldChar w:fldCharType="begin"/>
      </w:r>
      <w:r w:rsidR="008769A8" w:rsidRPr="00EE44DD">
        <w:rPr>
          <w:u w:val="none"/>
        </w:rPr>
        <w:instrText xml:space="preserve"> ADDIN ZOTERO_ITEM CSL_CITATION {"citationID":"BzbKPliQ","properties":{"formattedCitation":"\\super 47\\nosupersub{}","plainCitation":"47","noteIndex":0},"citationItems":[{"id":12111,"uris":["http://zotero.org/users/6239255/items/C6LWBHJN"],"itemData":{"id":12111,"type":"article-journal","container-title":"Cognitive Development","DOI":"10.1016/j.cogdev.2019.100817","ISSN":"08852014","journalAbbreviation":"Cognitive Development","language":"en","page":"100817","source":"DOI.org (Crossref)","title":"Certainty in numerical judgments develops independently of the approximate number system","volume":"52","author":[{"family":"Baer","given":"Carolyn"},{"family":"Odic","given":"Darko"}],"issued":{"date-parts":[["2019",10]]}}}],"schema":"https://github.com/citation-style-language/schema/raw/master/csl-citation.json"} </w:instrText>
      </w:r>
      <w:r w:rsidR="0061607C" w:rsidRPr="00EE44DD">
        <w:rPr>
          <w:u w:val="none"/>
        </w:rPr>
        <w:fldChar w:fldCharType="separate"/>
      </w:r>
      <w:r w:rsidR="008769A8" w:rsidRPr="00EE44DD">
        <w:rPr>
          <w:szCs w:val="24"/>
          <w:vertAlign w:val="superscript"/>
        </w:rPr>
        <w:t>47</w:t>
      </w:r>
      <w:r w:rsidR="0061607C" w:rsidRPr="00EE44DD">
        <w:rPr>
          <w:u w:val="none"/>
        </w:rPr>
        <w:fldChar w:fldCharType="end"/>
      </w:r>
      <w:r w:rsidRPr="00EE44DD">
        <w:rPr>
          <w:u w:val="none"/>
        </w:rPr>
        <w:t xml:space="preserve"> and our ability to calibrate uncertainty judgments to the different courses of action increases </w:t>
      </w:r>
      <w:r w:rsidR="0053727D" w:rsidRPr="00EE44DD">
        <w:rPr>
          <w:u w:val="none"/>
        </w:rPr>
        <w:t>throughout normative development, which</w:t>
      </w:r>
      <w:r w:rsidRPr="00EE44DD">
        <w:rPr>
          <w:u w:val="none"/>
        </w:rPr>
        <w:t xml:space="preserve"> manifests as overconfidence </w:t>
      </w:r>
      <w:r w:rsidR="008065D0" w:rsidRPr="00EE44DD">
        <w:rPr>
          <w:u w:val="none"/>
        </w:rPr>
        <w:t xml:space="preserve">early in </w:t>
      </w:r>
      <w:r w:rsidR="00F954E2" w:rsidRPr="00EE44DD">
        <w:rPr>
          <w:u w:val="none"/>
        </w:rPr>
        <w:t xml:space="preserve">life </w:t>
      </w:r>
      <w:r w:rsidR="008065D0" w:rsidRPr="00EE44DD">
        <w:rPr>
          <w:u w:val="none"/>
        </w:rPr>
        <w:t>when</w:t>
      </w:r>
      <w:r w:rsidRPr="00EE44DD">
        <w:rPr>
          <w:u w:val="none"/>
        </w:rPr>
        <w:t xml:space="preserve"> interpreting ambiguous circumstances</w:t>
      </w:r>
      <w:r w:rsidR="0061607C" w:rsidRPr="00EE44DD">
        <w:rPr>
          <w:u w:val="none"/>
        </w:rPr>
        <w:t xml:space="preserve"> </w:t>
      </w:r>
      <w:r w:rsidR="0061607C" w:rsidRPr="00EE44DD">
        <w:rPr>
          <w:u w:val="none"/>
        </w:rPr>
        <w:fldChar w:fldCharType="begin"/>
      </w:r>
      <w:r w:rsidR="008769A8" w:rsidRPr="00EE44DD">
        <w:rPr>
          <w:u w:val="none"/>
        </w:rPr>
        <w:instrText xml:space="preserve"> ADDIN ZOTERO_ITEM CSL_CITATION {"citationID":"aKR7aCqj","properties":{"formattedCitation":"\\super 48,49\\nosupersub{}","plainCitation":"48,49","noteIndex":0},"citationItems":[{"id":12114,"uris":["http://zotero.org/users/6239255/items/5PLKLYDP"],"itemData":{"id":12114,"type":"article-journal","container-title":"Metacognition and Learning","DOI":"10.1007/s11409-014-9133-z","ISSN":"1556-1623, 1556-1631","issue":"3","journalAbbreviation":"Metacognition Learning","language":"en","page":"347-374","source":"DOI.org (Crossref)","title":"What are the metacognitive costs of young children’s overconfidence?","volume":"10","author":[{"family":"Destan","given":"Nesrin"},{"family":"Roebers","given":"Claudia M."}],"issued":{"date-parts":[["2015",12]]}}},{"id":12112,"uris":["http://zotero.org/users/6239255/items/TZFHAFHX"],"itemData":{"id":12112,"type":"article-journal","abstract":"Metacognition, the ability to assess one’s own knowledge, has been targeted as a critical learning mechanism in mathematics education. Yet the early childhood origins of metacognition have proven difficult to study. Using a novel nonverbal task and a comprehensive set of metacognitive measures, we provided the strongest evidence to date that young children are metacognitive. We showed that children as young as 5 years made metacognitive “bets” on their numerical discriminations in a wagering task. However, contrary to previous reports from adults, our results showed that children’s metacognition is domain specific: Their metacognition in the numerical domain was unrelated to their metacognition in another domain (emotion discrimination). Moreover, children’s metacognitive ability in only the numerical domain predicted their school-based mathematics knowledge. The data provide novel evidence that metacognition is a fundamental, domain-dependent cognitive ability in children. The findings have implications for theories of uncertainty and reveal new avenues for training metacognition in children.","container-title":"Psychological Science","DOI":"10.1177/0956797614538458","ISSN":"0956-7976, 1467-9280","issue":"9","journalAbbreviation":"Psychol Sci","language":"en","page":"1712-1721","source":"DOI.org (Crossref)","title":"Young Children Bet on Their Numerical Skills: Metacognition in the Numerical Domain","title-short":"Young Children Bet on Their Numerical Skills","volume":"25","author":[{"family":"Vo","given":"Vy A."},{"family":"Li","given":"Rosa"},{"family":"Kornell","given":"Nate"},{"family":"Pouget","given":"Alexandre"},{"family":"Cantlon","given":"Jessica F."}],"issued":{"date-parts":[["2014",9]]}}}],"schema":"https://github.com/citation-style-language/schema/raw/master/csl-citation.json"} </w:instrText>
      </w:r>
      <w:r w:rsidR="0061607C" w:rsidRPr="00EE44DD">
        <w:rPr>
          <w:u w:val="none"/>
        </w:rPr>
        <w:fldChar w:fldCharType="separate"/>
      </w:r>
      <w:r w:rsidR="008769A8" w:rsidRPr="00EE44DD">
        <w:rPr>
          <w:szCs w:val="24"/>
          <w:vertAlign w:val="superscript"/>
        </w:rPr>
        <w:t>48,49</w:t>
      </w:r>
      <w:r w:rsidR="0061607C" w:rsidRPr="00EE44DD">
        <w:rPr>
          <w:u w:val="none"/>
        </w:rPr>
        <w:fldChar w:fldCharType="end"/>
      </w:r>
      <w:r w:rsidRPr="00EE44DD">
        <w:rPr>
          <w:u w:val="none"/>
        </w:rPr>
        <w:t>.</w:t>
      </w:r>
      <w:r w:rsidR="00F954E2" w:rsidRPr="00EE44DD">
        <w:rPr>
          <w:u w:val="none"/>
        </w:rPr>
        <w:t xml:space="preserve"> Such overconfidence might reflect differences in ambiguity-related cognitions and aversion reactions.</w:t>
      </w:r>
      <w:r w:rsidR="00F954E2" w:rsidRPr="00AA3F0D">
        <w:rPr>
          <w:sz w:val="6"/>
          <w:szCs w:val="6"/>
          <w:u w:val="none"/>
        </w:rPr>
        <w:t xml:space="preserve"> </w:t>
      </w:r>
      <w:r w:rsidR="008065D0" w:rsidRPr="00AA3F0D">
        <w:rPr>
          <w:sz w:val="6"/>
          <w:szCs w:val="6"/>
          <w:u w:val="none"/>
        </w:rPr>
        <w:t xml:space="preserve">  </w:t>
      </w:r>
      <w:r w:rsidRPr="00AA3F0D">
        <w:rPr>
          <w:sz w:val="6"/>
          <w:szCs w:val="6"/>
          <w:u w:val="none"/>
        </w:rPr>
        <w:t xml:space="preserve"> </w:t>
      </w:r>
    </w:p>
    <w:p w14:paraId="368DDC67" w14:textId="50DA9B07" w:rsidR="00AA3F0D" w:rsidRPr="00AA3F0D" w:rsidRDefault="00A54775" w:rsidP="00AA3F0D">
      <w:pPr>
        <w:pStyle w:val="Heading4"/>
        <w:keepNext w:val="0"/>
        <w:keepLines w:val="0"/>
        <w:widowControl w:val="0"/>
        <w:spacing w:before="0" w:line="240" w:lineRule="auto"/>
        <w:ind w:firstLine="720"/>
        <w:jc w:val="both"/>
        <w:rPr>
          <w:u w:val="none"/>
        </w:rPr>
      </w:pPr>
      <w:r w:rsidRPr="00EE44DD">
        <w:t>A.1.</w:t>
      </w:r>
      <w:r w:rsidR="0061607C" w:rsidRPr="00EE44DD">
        <w:t>5</w:t>
      </w:r>
      <w:r w:rsidRPr="00EE44DD">
        <w:t xml:space="preserve">. Innovative </w:t>
      </w:r>
      <w:r w:rsidR="00C04421" w:rsidRPr="00EE44DD">
        <w:t>F</w:t>
      </w:r>
      <w:r w:rsidRPr="00EE44DD">
        <w:t xml:space="preserve">eatures of this </w:t>
      </w:r>
      <w:r w:rsidR="00C04421" w:rsidRPr="00EE44DD">
        <w:t>P</w:t>
      </w:r>
      <w:r w:rsidRPr="00EE44DD">
        <w:t>roposal</w:t>
      </w:r>
      <w:r w:rsidR="0061607C" w:rsidRPr="00EE44DD">
        <w:rPr>
          <w:u w:val="none"/>
        </w:rPr>
        <w:t xml:space="preserve">. Our outlined proposal extends the extant literature </w:t>
      </w:r>
      <w:r w:rsidR="008065D0" w:rsidRPr="00EE44DD">
        <w:rPr>
          <w:u w:val="none"/>
        </w:rPr>
        <w:t xml:space="preserve">on developmental differences in </w:t>
      </w:r>
      <w:r w:rsidR="00F07728">
        <w:rPr>
          <w:u w:val="none"/>
        </w:rPr>
        <w:t>uncertainty</w:t>
      </w:r>
      <w:r w:rsidR="008065D0" w:rsidRPr="00EE44DD">
        <w:rPr>
          <w:u w:val="none"/>
        </w:rPr>
        <w:t xml:space="preserve"> assessment by </w:t>
      </w:r>
      <w:r w:rsidR="008065D0" w:rsidRPr="00A00E66">
        <w:t xml:space="preserve">capturing both neural and behavioral representations of </w:t>
      </w:r>
      <w:r w:rsidR="00F07728">
        <w:t>uncertainty</w:t>
      </w:r>
      <w:r w:rsidR="008065D0" w:rsidRPr="00A00E66">
        <w:t xml:space="preserve"> in response to multimodal </w:t>
      </w:r>
      <w:r w:rsidR="00F07728">
        <w:t xml:space="preserve">ambiguous </w:t>
      </w:r>
      <w:r w:rsidR="008065D0" w:rsidRPr="00A00E66">
        <w:t>social and non-social sources as information unfolds over a time course within</w:t>
      </w:r>
      <w:r w:rsidRPr="00A00E66">
        <w:t xml:space="preserve"> a novel naturalistic fMRI paradigm</w:t>
      </w:r>
      <w:r w:rsidR="008065D0" w:rsidRPr="00EE44DD">
        <w:rPr>
          <w:u w:val="none"/>
        </w:rPr>
        <w:t xml:space="preserve">. </w:t>
      </w:r>
      <w:r w:rsidR="00895471" w:rsidRPr="00EE44DD">
        <w:rPr>
          <w:u w:val="none"/>
        </w:rPr>
        <w:t xml:space="preserve">This will be accomplished by having participants continuously assess how certain they are of a social (e.g., a character’s innocence/guilt) and non-social perceptual (i.e., video frame luminance) outcome while watching video stimuli. As previously </w:t>
      </w:r>
      <w:proofErr w:type="gramStart"/>
      <w:r w:rsidR="00895471" w:rsidRPr="00EE44DD">
        <w:rPr>
          <w:u w:val="none"/>
        </w:rPr>
        <w:t>noted</w:t>
      </w:r>
      <w:proofErr w:type="gramEnd"/>
      <w:r w:rsidR="00895471" w:rsidRPr="00EE44DD">
        <w:rPr>
          <w:u w:val="none"/>
        </w:rPr>
        <w:t xml:space="preserve"> (</w:t>
      </w:r>
      <w:r w:rsidR="00895471" w:rsidRPr="00EE44DD">
        <w:rPr>
          <w:i/>
          <w:iCs/>
          <w:u w:val="none"/>
        </w:rPr>
        <w:t xml:space="preserve">See </w:t>
      </w:r>
      <w:r w:rsidR="00895471" w:rsidRPr="00EE44DD">
        <w:rPr>
          <w:b/>
          <w:bCs/>
          <w:u w:val="none"/>
        </w:rPr>
        <w:t>Research Strategy A.1.1.</w:t>
      </w:r>
      <w:r w:rsidR="00895471" w:rsidRPr="00EE44DD">
        <w:rPr>
          <w:u w:val="none"/>
        </w:rPr>
        <w:t xml:space="preserve">), this naturalistic approach captures many features of a social world absent from other paradigms in the literature, and thus offers unprecedented ecological validity to a construct with such notable real-world implications. </w:t>
      </w:r>
      <w:r w:rsidR="008065D0" w:rsidRPr="00A00E66">
        <w:t>We also use advanced computational methods (intersubject representational similarity analysis</w:t>
      </w:r>
      <w:r w:rsidR="00895471" w:rsidRPr="00A00E66">
        <w:t xml:space="preserve"> (RSA)</w:t>
      </w:r>
      <w:r w:rsidR="008065D0" w:rsidRPr="00A00E66">
        <w:t xml:space="preserve">) which, to the best of </w:t>
      </w:r>
      <w:r w:rsidR="00895471" w:rsidRPr="00A00E66">
        <w:t>our</w:t>
      </w:r>
      <w:r w:rsidR="008065D0" w:rsidRPr="00A00E66">
        <w:t xml:space="preserve"> knowledge, ha</w:t>
      </w:r>
      <w:r w:rsidR="00F954E2" w:rsidRPr="00A00E66">
        <w:t>ve</w:t>
      </w:r>
      <w:r w:rsidR="008065D0" w:rsidRPr="00A00E66">
        <w:t xml:space="preserve"> not been applied to an adolescent population </w:t>
      </w:r>
      <w:r w:rsidR="00895471" w:rsidRPr="00A00E66">
        <w:t>or explorations of uncertainty-related cognition</w:t>
      </w:r>
      <w:r w:rsidR="00895471" w:rsidRPr="00EE44DD">
        <w:rPr>
          <w:u w:val="none"/>
        </w:rPr>
        <w:t xml:space="preserve">. Intersubject RSA is a robust analytical technique uniquely suited to explore commonalities in complex representations across age groups, modalities, and stimulus dimensions, granting us unprecedented granularity in explore domain and developmental differences. </w:t>
      </w:r>
      <w:r w:rsidR="00895471" w:rsidRPr="00A00E66">
        <w:t xml:space="preserve">Lastly, our paradigm also makes use of </w:t>
      </w:r>
      <w:proofErr w:type="gramStart"/>
      <w:r w:rsidR="00895471" w:rsidRPr="00A00E66">
        <w:t>free-recall</w:t>
      </w:r>
      <w:proofErr w:type="gramEnd"/>
      <w:r w:rsidR="00F954E2" w:rsidRPr="00A00E66">
        <w:t xml:space="preserve"> to identify which features participants attended to while making their assessments</w:t>
      </w:r>
      <w:r w:rsidR="00F954E2" w:rsidRPr="00EE44DD">
        <w:rPr>
          <w:u w:val="none"/>
        </w:rPr>
        <w:t>.</w:t>
      </w:r>
      <w:r w:rsidR="00C61D8F" w:rsidRPr="00EE44DD">
        <w:rPr>
          <w:u w:val="none"/>
        </w:rPr>
        <w:t xml:space="preserve"> As </w:t>
      </w:r>
      <w:proofErr w:type="gramStart"/>
      <w:r w:rsidR="00C61D8F" w:rsidRPr="00EE44DD">
        <w:rPr>
          <w:u w:val="none"/>
        </w:rPr>
        <w:t>noted</w:t>
      </w:r>
      <w:proofErr w:type="gramEnd"/>
      <w:r w:rsidR="00F954E2" w:rsidRPr="00EE44DD">
        <w:rPr>
          <w:u w:val="none"/>
        </w:rPr>
        <w:t xml:space="preserve"> </w:t>
      </w:r>
      <w:r w:rsidR="00C61D8F" w:rsidRPr="00EE44DD">
        <w:rPr>
          <w:u w:val="none"/>
        </w:rPr>
        <w:t>(</w:t>
      </w:r>
      <w:r w:rsidR="00C61D8F" w:rsidRPr="00EE44DD">
        <w:rPr>
          <w:i/>
          <w:iCs/>
          <w:u w:val="none"/>
        </w:rPr>
        <w:t xml:space="preserve">See </w:t>
      </w:r>
      <w:r w:rsidR="00C61D8F" w:rsidRPr="00EE44DD">
        <w:rPr>
          <w:b/>
          <w:bCs/>
          <w:u w:val="none"/>
        </w:rPr>
        <w:t>Research Strategy A.1.3.</w:t>
      </w:r>
      <w:r w:rsidR="00C61D8F" w:rsidRPr="00EE44DD">
        <w:rPr>
          <w:u w:val="none"/>
        </w:rPr>
        <w:t xml:space="preserve">), attention’s role in cognition cannot be understated and through topic modeling and natural language processing, we can identify which specific features participants attended to, how those features informed their certainty representations, and how attention shifts across adolescent development. </w:t>
      </w:r>
    </w:p>
    <w:p w14:paraId="393E163C" w14:textId="67ECE5F6" w:rsidR="00A54775" w:rsidRPr="00EE44DD" w:rsidRDefault="00A54775" w:rsidP="00AA3F0D">
      <w:pPr>
        <w:pStyle w:val="Heading3"/>
        <w:keepNext w:val="0"/>
        <w:keepLines w:val="0"/>
        <w:widowControl w:val="0"/>
        <w:spacing w:before="0" w:line="240" w:lineRule="auto"/>
        <w:jc w:val="both"/>
        <w:rPr>
          <w:sz w:val="22"/>
          <w:szCs w:val="22"/>
        </w:rPr>
      </w:pPr>
      <w:r w:rsidRPr="00EE44DD">
        <w:rPr>
          <w:sz w:val="22"/>
          <w:szCs w:val="22"/>
        </w:rPr>
        <w:t>A.2. Approach</w:t>
      </w:r>
    </w:p>
    <w:p w14:paraId="2FD7057E" w14:textId="4F652211" w:rsidR="00B22EFD" w:rsidRPr="00EE44DD" w:rsidRDefault="00A54775" w:rsidP="00AA3F0D">
      <w:pPr>
        <w:pStyle w:val="Heading4"/>
        <w:keepNext w:val="0"/>
        <w:keepLines w:val="0"/>
        <w:widowControl w:val="0"/>
        <w:spacing w:before="0" w:line="240" w:lineRule="auto"/>
        <w:jc w:val="both"/>
        <w:rPr>
          <w:rStyle w:val="Heading4Char"/>
          <w:u w:val="none"/>
        </w:rPr>
      </w:pPr>
      <w:r w:rsidRPr="00EE44DD">
        <w:rPr>
          <w:rStyle w:val="Heading4Char"/>
        </w:rPr>
        <w:t>A.2.1. Rationale and Overview</w:t>
      </w:r>
    </w:p>
    <w:p w14:paraId="19BCD414" w14:textId="61660F8C" w:rsidR="00AA3F0D" w:rsidRPr="00AA3F0D" w:rsidRDefault="00F07728" w:rsidP="00AA3F0D">
      <w:pPr>
        <w:pStyle w:val="Heading4"/>
        <w:keepNext w:val="0"/>
        <w:keepLines w:val="0"/>
        <w:widowControl w:val="0"/>
        <w:spacing w:before="0" w:line="240" w:lineRule="auto"/>
        <w:ind w:firstLine="720"/>
        <w:jc w:val="both"/>
      </w:pPr>
      <w:r>
        <w:rPr>
          <w:noProof/>
          <w:u w:val="none"/>
        </w:rPr>
        <mc:AlternateContent>
          <mc:Choice Requires="wpg">
            <w:drawing>
              <wp:anchor distT="0" distB="0" distL="114300" distR="114300" simplePos="0" relativeHeight="251655168" behindDoc="0" locked="0" layoutInCell="1" allowOverlap="1" wp14:anchorId="381802E4" wp14:editId="4B2408F0">
                <wp:simplePos x="0" y="0"/>
                <wp:positionH relativeFrom="margin">
                  <wp:align>right</wp:align>
                </wp:positionH>
                <wp:positionV relativeFrom="paragraph">
                  <wp:posOffset>98425</wp:posOffset>
                </wp:positionV>
                <wp:extent cx="2902585" cy="2670810"/>
                <wp:effectExtent l="19050" t="19050" r="12065" b="0"/>
                <wp:wrapSquare wrapText="bothSides"/>
                <wp:docPr id="2" name="Group 2"/>
                <wp:cNvGraphicFramePr/>
                <a:graphic xmlns:a="http://schemas.openxmlformats.org/drawingml/2006/main">
                  <a:graphicData uri="http://schemas.microsoft.com/office/word/2010/wordprocessingGroup">
                    <wpg:wgp>
                      <wpg:cNvGrpSpPr/>
                      <wpg:grpSpPr>
                        <a:xfrm>
                          <a:off x="0" y="0"/>
                          <a:ext cx="2902585" cy="2670810"/>
                          <a:chOff x="0" y="34114"/>
                          <a:chExt cx="2903112" cy="2671070"/>
                        </a:xfrm>
                      </wpg:grpSpPr>
                      <wps:wsp>
                        <wps:cNvPr id="46" name="Text Box 2"/>
                        <wps:cNvSpPr txBox="1">
                          <a:spLocks noChangeArrowheads="1"/>
                        </wps:cNvSpPr>
                        <wps:spPr bwMode="auto">
                          <a:xfrm>
                            <a:off x="1797" y="34114"/>
                            <a:ext cx="2901315" cy="2629076"/>
                          </a:xfrm>
                          <a:prstGeom prst="rect">
                            <a:avLst/>
                          </a:prstGeom>
                          <a:solidFill>
                            <a:srgbClr val="FFFFFF"/>
                          </a:solidFill>
                          <a:ln w="28575">
                            <a:solidFill>
                              <a:srgbClr val="000000"/>
                            </a:solidFill>
                            <a:miter lim="800000"/>
                            <a:headEnd/>
                            <a:tailEnd/>
                          </a:ln>
                        </wps:spPr>
                        <wps:txbx>
                          <w:txbxContent>
                            <w:p w14:paraId="3E236BC6" w14:textId="2D2B9F26" w:rsidR="00C66094" w:rsidRPr="00B9797E" w:rsidRDefault="00C66094" w:rsidP="00B9797E">
                              <w:pPr>
                                <w:spacing w:after="0" w:line="240" w:lineRule="auto"/>
                                <w:jc w:val="both"/>
                                <w:rPr>
                                  <w:rFonts w:ascii="Arial" w:hAnsi="Arial" w:cs="Arial"/>
                                  <w:sz w:val="16"/>
                                  <w:szCs w:val="16"/>
                                </w:rPr>
                              </w:pPr>
                              <w:r w:rsidRPr="00B9797E">
                                <w:rPr>
                                  <w:rFonts w:ascii="Arial" w:hAnsi="Arial" w:cs="Arial"/>
                                  <w:b/>
                                  <w:bCs/>
                                  <w:iCs/>
                                  <w:sz w:val="16"/>
                                  <w:szCs w:val="16"/>
                                </w:rPr>
                                <w:t>Figure 1.</w:t>
                              </w:r>
                              <w:r w:rsidRPr="00B9797E">
                                <w:rPr>
                                  <w:rFonts w:ascii="Arial" w:hAnsi="Arial" w:cs="Arial"/>
                                  <w:iCs/>
                                  <w:sz w:val="16"/>
                                  <w:szCs w:val="16"/>
                                </w:rPr>
                                <w:t xml:space="preserve"> Thresholded Z-statistic map from preliminary analyses of paradigm with adult participants (n = 26)</w:t>
                              </w:r>
                            </w:p>
                          </w:txbxContent>
                        </wps:txbx>
                        <wps:bodyPr rot="0" vert="horz" wrap="square" lIns="91440" tIns="45720" rIns="91440" bIns="45720" anchor="t" anchorCtr="0">
                          <a:noAutofit/>
                        </wps:bodyPr>
                      </wps:wsp>
                      <wps:wsp>
                        <wps:cNvPr id="217" name="Text Box 2"/>
                        <wps:cNvSpPr txBox="1">
                          <a:spLocks noChangeArrowheads="1"/>
                        </wps:cNvSpPr>
                        <wps:spPr bwMode="auto">
                          <a:xfrm>
                            <a:off x="8626" y="2077169"/>
                            <a:ext cx="2890520" cy="628015"/>
                          </a:xfrm>
                          <a:prstGeom prst="rect">
                            <a:avLst/>
                          </a:prstGeom>
                          <a:noFill/>
                          <a:ln w="9525">
                            <a:noFill/>
                            <a:miter lim="800000"/>
                            <a:headEnd/>
                            <a:tailEnd/>
                          </a:ln>
                        </wps:spPr>
                        <wps:txbx>
                          <w:txbxContent>
                            <w:p w14:paraId="3D15D879" w14:textId="676B6777" w:rsidR="00C66094" w:rsidRPr="00724F2F" w:rsidRDefault="00C66094" w:rsidP="00C66094">
                              <w:pPr>
                                <w:spacing w:after="0" w:line="240" w:lineRule="auto"/>
                                <w:jc w:val="both"/>
                                <w:rPr>
                                  <w:rFonts w:ascii="Arial" w:hAnsi="Arial" w:cs="Arial"/>
                                  <w:sz w:val="16"/>
                                  <w:szCs w:val="16"/>
                                </w:rPr>
                              </w:pPr>
                              <w:r w:rsidRPr="00724F2F">
                                <w:rPr>
                                  <w:rFonts w:ascii="Arial" w:hAnsi="Arial" w:cs="Arial"/>
                                  <w:sz w:val="16"/>
                                  <w:szCs w:val="16"/>
                                </w:rPr>
                                <w:t xml:space="preserve">OFC = Orbitofrontal </w:t>
                              </w:r>
                              <w:r w:rsidR="00724F2F" w:rsidRPr="00724F2F">
                                <w:rPr>
                                  <w:rFonts w:ascii="Arial" w:hAnsi="Arial" w:cs="Arial"/>
                                  <w:sz w:val="16"/>
                                  <w:szCs w:val="16"/>
                                </w:rPr>
                                <w:t>C</w:t>
                              </w:r>
                              <w:r w:rsidRPr="00724F2F">
                                <w:rPr>
                                  <w:rFonts w:ascii="Arial" w:hAnsi="Arial" w:cs="Arial"/>
                                  <w:sz w:val="16"/>
                                  <w:szCs w:val="16"/>
                                </w:rPr>
                                <w:t xml:space="preserve">ortex; </w:t>
                              </w:r>
                              <w:r w:rsidR="00724F2F" w:rsidRPr="00724F2F">
                                <w:rPr>
                                  <w:rFonts w:ascii="Arial" w:hAnsi="Arial" w:cs="Arial"/>
                                  <w:sz w:val="16"/>
                                  <w:szCs w:val="16"/>
                                </w:rPr>
                                <w:t>IFG</w:t>
                              </w:r>
                              <w:r w:rsidRPr="00724F2F">
                                <w:rPr>
                                  <w:rFonts w:ascii="Arial" w:hAnsi="Arial" w:cs="Arial"/>
                                  <w:sz w:val="16"/>
                                  <w:szCs w:val="16"/>
                                </w:rPr>
                                <w:t xml:space="preserve"> =</w:t>
                              </w:r>
                              <w:r w:rsidR="00724F2F" w:rsidRPr="00724F2F">
                                <w:rPr>
                                  <w:rFonts w:ascii="Arial" w:hAnsi="Arial" w:cs="Arial"/>
                                  <w:sz w:val="16"/>
                                  <w:szCs w:val="16"/>
                                </w:rPr>
                                <w:t xml:space="preserve"> Inferior Frontal Gyrus</w:t>
                              </w:r>
                              <w:r w:rsidRPr="00724F2F">
                                <w:rPr>
                                  <w:rFonts w:ascii="Arial" w:hAnsi="Arial" w:cs="Arial"/>
                                  <w:sz w:val="16"/>
                                  <w:szCs w:val="16"/>
                                </w:rPr>
                                <w:t>;</w:t>
                              </w:r>
                              <w:r w:rsidR="00724F2F" w:rsidRPr="00724F2F">
                                <w:rPr>
                                  <w:rFonts w:ascii="Arial" w:hAnsi="Arial" w:cs="Arial"/>
                                  <w:sz w:val="16"/>
                                  <w:szCs w:val="16"/>
                                </w:rPr>
                                <w:t xml:space="preserve"> vlPFC = Ventrolateral Prefrontal Cortex; </w:t>
                              </w:r>
                              <w:r w:rsidRPr="00724F2F">
                                <w:rPr>
                                  <w:rFonts w:ascii="Arial" w:hAnsi="Arial" w:cs="Arial"/>
                                  <w:sz w:val="16"/>
                                  <w:szCs w:val="16"/>
                                </w:rPr>
                                <w:t xml:space="preserve">AI = Anterior Insula; </w:t>
                              </w:r>
                              <w:proofErr w:type="spellStart"/>
                              <w:r w:rsidRPr="00724F2F">
                                <w:rPr>
                                  <w:rFonts w:ascii="Arial" w:hAnsi="Arial" w:cs="Arial"/>
                                  <w:sz w:val="16"/>
                                  <w:szCs w:val="16"/>
                                </w:rPr>
                                <w:t>dlPFC</w:t>
                              </w:r>
                              <w:proofErr w:type="spellEnd"/>
                              <w:r w:rsidRPr="00724F2F">
                                <w:rPr>
                                  <w:rFonts w:ascii="Arial" w:hAnsi="Arial" w:cs="Arial"/>
                                  <w:sz w:val="16"/>
                                  <w:szCs w:val="16"/>
                                </w:rPr>
                                <w:t xml:space="preserve"> = Dorsolateral Prefrontal Cortex; dACC = Dorsal Anterior Cingulate Cortex</w:t>
                              </w:r>
                            </w:p>
                          </w:txbxContent>
                        </wps:txbx>
                        <wps:bodyPr rot="0" vert="horz" wrap="square" lIns="91440" tIns="45720" rIns="91440" bIns="45720" anchor="t" anchorCtr="0">
                          <a:noAutofit/>
                        </wps:bodyPr>
                      </wps:wsp>
                      <pic:pic xmlns:pic="http://schemas.openxmlformats.org/drawingml/2006/picture">
                        <pic:nvPicPr>
                          <pic:cNvPr id="3" name="Picture 3"/>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343260"/>
                            <a:ext cx="2890520" cy="1965960"/>
                          </a:xfrm>
                          <a:prstGeom prst="rect">
                            <a:avLst/>
                          </a:prstGeom>
                          <a:noFill/>
                        </pic:spPr>
                      </pic:pic>
                    </wpg:wgp>
                  </a:graphicData>
                </a:graphic>
                <wp14:sizeRelV relativeFrom="margin">
                  <wp14:pctHeight>0</wp14:pctHeight>
                </wp14:sizeRelV>
              </wp:anchor>
            </w:drawing>
          </mc:Choice>
          <mc:Fallback>
            <w:pict>
              <v:group w14:anchorId="381802E4" id="Group 2" o:spid="_x0000_s1026" style="position:absolute;left:0;text-align:left;margin-left:177.35pt;margin-top:7.75pt;width:228.55pt;height:210.3pt;z-index:251655168;mso-position-horizontal:right;mso-position-horizontal-relative:margin;mso-height-relative:margin" coordorigin=",341" coordsize="29031,267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">
                <v:shapetype id="_x0000_t202" coordsize="21600,21600" o:spt="202" path="m,l,21600r21600,l21600,xe">
                  <v:stroke joinstyle="miter"/>
                  <v:path gradientshapeok="t" o:connecttype="rect"/>
                </v:shapetype>
                <v:shape id="_x0000_s1027" type="#_x0000_t202" style="position:absolute;left:17;top:341;width:29014;height:2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" strokeweight="2.25pt">
                  <v:textbox>
                    <w:txbxContent>
                      <w:p w14:paraId="3E236BC6" w14:textId="2D2B9F26" w:rsidR="00C66094" w:rsidRPr="00B9797E" w:rsidRDefault="00C66094" w:rsidP="00B9797E">
                        <w:pPr>
                          <w:spacing w:after="0" w:line="240" w:lineRule="auto"/>
                          <w:jc w:val="both"/>
                          <w:rPr>
                            <w:rFonts w:ascii="Arial" w:hAnsi="Arial" w:cs="Arial"/>
                            <w:sz w:val="16"/>
                            <w:szCs w:val="16"/>
                          </w:rPr>
                        </w:pPr>
                        <w:r w:rsidRPr="00B9797E">
                          <w:rPr>
                            <w:rFonts w:ascii="Arial" w:hAnsi="Arial" w:cs="Arial"/>
                            <w:b/>
                            <w:bCs/>
                            <w:iCs/>
                            <w:sz w:val="16"/>
                            <w:szCs w:val="16"/>
                          </w:rPr>
                          <w:t>Figure 1.</w:t>
                        </w:r>
                        <w:r w:rsidRPr="00B9797E">
                          <w:rPr>
                            <w:rFonts w:ascii="Arial" w:hAnsi="Arial" w:cs="Arial"/>
                            <w:iCs/>
                            <w:sz w:val="16"/>
                            <w:szCs w:val="16"/>
                          </w:rPr>
                          <w:t xml:space="preserve"> Thresholded Z-statistic map from preliminary analyses of paradigm with adult participants (n = 26)</w:t>
                        </w:r>
                      </w:p>
                    </w:txbxContent>
                  </v:textbox>
                </v:shape>
                <v:shape id="_x0000_s1028" type="#_x0000_t202" style="position:absolute;left:86;top:20771;width:28905;height:6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3D15D879" w14:textId="676B6777" w:rsidR="00C66094" w:rsidRPr="00724F2F" w:rsidRDefault="00C66094" w:rsidP="00C66094">
                        <w:pPr>
                          <w:spacing w:after="0" w:line="240" w:lineRule="auto"/>
                          <w:jc w:val="both"/>
                          <w:rPr>
                            <w:rFonts w:ascii="Arial" w:hAnsi="Arial" w:cs="Arial"/>
                            <w:sz w:val="16"/>
                            <w:szCs w:val="16"/>
                          </w:rPr>
                        </w:pPr>
                        <w:r w:rsidRPr="00724F2F">
                          <w:rPr>
                            <w:rFonts w:ascii="Arial" w:hAnsi="Arial" w:cs="Arial"/>
                            <w:sz w:val="16"/>
                            <w:szCs w:val="16"/>
                          </w:rPr>
                          <w:t xml:space="preserve">OFC = Orbitofrontal </w:t>
                        </w:r>
                        <w:r w:rsidR="00724F2F" w:rsidRPr="00724F2F">
                          <w:rPr>
                            <w:rFonts w:ascii="Arial" w:hAnsi="Arial" w:cs="Arial"/>
                            <w:sz w:val="16"/>
                            <w:szCs w:val="16"/>
                          </w:rPr>
                          <w:t>C</w:t>
                        </w:r>
                        <w:r w:rsidRPr="00724F2F">
                          <w:rPr>
                            <w:rFonts w:ascii="Arial" w:hAnsi="Arial" w:cs="Arial"/>
                            <w:sz w:val="16"/>
                            <w:szCs w:val="16"/>
                          </w:rPr>
                          <w:t xml:space="preserve">ortex; </w:t>
                        </w:r>
                        <w:r w:rsidR="00724F2F" w:rsidRPr="00724F2F">
                          <w:rPr>
                            <w:rFonts w:ascii="Arial" w:hAnsi="Arial" w:cs="Arial"/>
                            <w:sz w:val="16"/>
                            <w:szCs w:val="16"/>
                          </w:rPr>
                          <w:t>IFG</w:t>
                        </w:r>
                        <w:r w:rsidRPr="00724F2F">
                          <w:rPr>
                            <w:rFonts w:ascii="Arial" w:hAnsi="Arial" w:cs="Arial"/>
                            <w:sz w:val="16"/>
                            <w:szCs w:val="16"/>
                          </w:rPr>
                          <w:t xml:space="preserve"> =</w:t>
                        </w:r>
                        <w:r w:rsidR="00724F2F" w:rsidRPr="00724F2F">
                          <w:rPr>
                            <w:rFonts w:ascii="Arial" w:hAnsi="Arial" w:cs="Arial"/>
                            <w:sz w:val="16"/>
                            <w:szCs w:val="16"/>
                          </w:rPr>
                          <w:t xml:space="preserve"> Inferior Frontal Gyrus</w:t>
                        </w:r>
                        <w:r w:rsidRPr="00724F2F">
                          <w:rPr>
                            <w:rFonts w:ascii="Arial" w:hAnsi="Arial" w:cs="Arial"/>
                            <w:sz w:val="16"/>
                            <w:szCs w:val="16"/>
                          </w:rPr>
                          <w:t>;</w:t>
                        </w:r>
                        <w:r w:rsidR="00724F2F" w:rsidRPr="00724F2F">
                          <w:rPr>
                            <w:rFonts w:ascii="Arial" w:hAnsi="Arial" w:cs="Arial"/>
                            <w:sz w:val="16"/>
                            <w:szCs w:val="16"/>
                          </w:rPr>
                          <w:t xml:space="preserve"> vlPFC = Ventrolateral Prefrontal Cortex; </w:t>
                        </w:r>
                        <w:r w:rsidRPr="00724F2F">
                          <w:rPr>
                            <w:rFonts w:ascii="Arial" w:hAnsi="Arial" w:cs="Arial"/>
                            <w:sz w:val="16"/>
                            <w:szCs w:val="16"/>
                          </w:rPr>
                          <w:t xml:space="preserve">AI = Anterior Insula; </w:t>
                        </w:r>
                        <w:proofErr w:type="spellStart"/>
                        <w:r w:rsidRPr="00724F2F">
                          <w:rPr>
                            <w:rFonts w:ascii="Arial" w:hAnsi="Arial" w:cs="Arial"/>
                            <w:sz w:val="16"/>
                            <w:szCs w:val="16"/>
                          </w:rPr>
                          <w:t>dlPFC</w:t>
                        </w:r>
                        <w:proofErr w:type="spellEnd"/>
                        <w:r w:rsidRPr="00724F2F">
                          <w:rPr>
                            <w:rFonts w:ascii="Arial" w:hAnsi="Arial" w:cs="Arial"/>
                            <w:sz w:val="16"/>
                            <w:szCs w:val="16"/>
                          </w:rPr>
                          <w:t xml:space="preserve"> = Dorsolateral Prefrontal Cortex; dACC = Dorsal Anterior Cingulate Cortex</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9" type="#_x0000_t75" style="position:absolute;top:3432;width:28905;height:196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">
                  <v:imagedata r:id="rId9" o:title=""/>
                </v:shape>
                <w10:wrap type="square" anchorx="margin"/>
              </v:group>
            </w:pict>
          </mc:Fallback>
        </mc:AlternateContent>
      </w:r>
      <w:r w:rsidR="00A54775" w:rsidRPr="00EE44DD">
        <w:rPr>
          <w:u w:val="none"/>
        </w:rPr>
        <w:t xml:space="preserve">Though </w:t>
      </w:r>
      <w:r w:rsidR="00A00E66">
        <w:rPr>
          <w:u w:val="none"/>
        </w:rPr>
        <w:t>ambiguity</w:t>
      </w:r>
      <w:r w:rsidR="00A54775" w:rsidRPr="00EE44DD">
        <w:rPr>
          <w:u w:val="none"/>
        </w:rPr>
        <w:t xml:space="preserve"> can yiel</w:t>
      </w:r>
      <w:r w:rsidR="009C755C" w:rsidRPr="00EE44DD">
        <w:rPr>
          <w:u w:val="none"/>
        </w:rPr>
        <w:t>d highly</w:t>
      </w:r>
      <w:r w:rsidR="00A54775" w:rsidRPr="00EE44DD">
        <w:rPr>
          <w:u w:val="none"/>
        </w:rPr>
        <w:t xml:space="preserve"> aversive reactions, responses to ambiguity</w:t>
      </w:r>
      <w:r w:rsidR="00277D4C" w:rsidRPr="00EE44DD">
        <w:rPr>
          <w:u w:val="none"/>
        </w:rPr>
        <w:t xml:space="preserve"> (i.e., events with unknown outcomes and </w:t>
      </w:r>
      <w:proofErr w:type="gramStart"/>
      <w:r w:rsidR="00277D4C" w:rsidRPr="00EE44DD">
        <w:rPr>
          <w:u w:val="none"/>
        </w:rPr>
        <w:t>probabilities;</w:t>
      </w:r>
      <w:proofErr w:type="gramEnd"/>
      <w:r w:rsidR="00277D4C" w:rsidRPr="00EE44DD">
        <w:rPr>
          <w:u w:val="none"/>
        </w:rPr>
        <w:t xml:space="preserve"> e.g., not knowing the winner or </w:t>
      </w:r>
      <w:r w:rsidR="00AA3F0D">
        <w:rPr>
          <w:u w:val="none"/>
        </w:rPr>
        <w:t>chances</w:t>
      </w:r>
      <w:r w:rsidR="00277D4C" w:rsidRPr="00EE44DD">
        <w:rPr>
          <w:u w:val="none"/>
        </w:rPr>
        <w:t xml:space="preserve"> of winning a competition)</w:t>
      </w:r>
      <w:r w:rsidR="00A54775" w:rsidRPr="00EE44DD">
        <w:rPr>
          <w:u w:val="none"/>
        </w:rPr>
        <w:t xml:space="preserve"> ar</w:t>
      </w:r>
      <w:r w:rsidR="00AA3F0D">
        <w:rPr>
          <w:u w:val="none"/>
        </w:rPr>
        <w:t>e</w:t>
      </w:r>
      <w:r w:rsidR="00A54775" w:rsidRPr="00EE44DD">
        <w:rPr>
          <w:u w:val="none"/>
        </w:rPr>
        <w:t xml:space="preserve"> </w:t>
      </w:r>
      <w:r w:rsidR="00AA3F0D">
        <w:rPr>
          <w:u w:val="none"/>
        </w:rPr>
        <w:t xml:space="preserve">often </w:t>
      </w:r>
      <w:r w:rsidR="00A54775" w:rsidRPr="00EE44DD">
        <w:rPr>
          <w:u w:val="none"/>
        </w:rPr>
        <w:t xml:space="preserve">influenced by development. Furthermore, while </w:t>
      </w:r>
      <w:r w:rsidR="009C755C" w:rsidRPr="00EE44DD">
        <w:rPr>
          <w:u w:val="none"/>
        </w:rPr>
        <w:t>research</w:t>
      </w:r>
      <w:r w:rsidR="00A54775" w:rsidRPr="00EE44DD">
        <w:rPr>
          <w:u w:val="none"/>
        </w:rPr>
        <w:t xml:space="preserve"> </w:t>
      </w:r>
      <w:r w:rsidR="00A00E66">
        <w:rPr>
          <w:u w:val="none"/>
        </w:rPr>
        <w:t>o</w:t>
      </w:r>
      <w:r w:rsidR="00AA3F0D">
        <w:rPr>
          <w:u w:val="none"/>
        </w:rPr>
        <w:t>n</w:t>
      </w:r>
      <w:r w:rsidR="00A54775" w:rsidRPr="00EE44DD">
        <w:rPr>
          <w:u w:val="none"/>
        </w:rPr>
        <w:t xml:space="preserve"> </w:t>
      </w:r>
      <w:r w:rsidR="00A00E66">
        <w:rPr>
          <w:u w:val="none"/>
        </w:rPr>
        <w:t xml:space="preserve">ambiguous </w:t>
      </w:r>
      <w:r w:rsidR="00A54775" w:rsidRPr="00EE44DD">
        <w:rPr>
          <w:u w:val="none"/>
        </w:rPr>
        <w:t>non-social</w:t>
      </w:r>
      <w:r w:rsidR="009C755C" w:rsidRPr="00EE44DD">
        <w:rPr>
          <w:u w:val="none"/>
        </w:rPr>
        <w:t xml:space="preserve"> </w:t>
      </w:r>
      <w:r w:rsidR="00A00E66">
        <w:rPr>
          <w:u w:val="none"/>
        </w:rPr>
        <w:t>uncertainty</w:t>
      </w:r>
      <w:r w:rsidR="00A54775" w:rsidRPr="00EE44DD">
        <w:rPr>
          <w:u w:val="none"/>
        </w:rPr>
        <w:t xml:space="preserve"> has been exhaustive, we know comparatively little about how individuals form judgments </w:t>
      </w:r>
      <w:r w:rsidR="009C755C" w:rsidRPr="00EE44DD">
        <w:rPr>
          <w:u w:val="none"/>
        </w:rPr>
        <w:t xml:space="preserve">in response to </w:t>
      </w:r>
      <w:r w:rsidR="00A00E66">
        <w:rPr>
          <w:u w:val="none"/>
        </w:rPr>
        <w:t xml:space="preserve">ambiguous </w:t>
      </w:r>
      <w:r w:rsidR="009C755C" w:rsidRPr="00EE44DD">
        <w:rPr>
          <w:u w:val="none"/>
        </w:rPr>
        <w:t>social sources</w:t>
      </w:r>
      <w:r w:rsidR="00A54775" w:rsidRPr="00EE44DD">
        <w:rPr>
          <w:u w:val="none"/>
        </w:rPr>
        <w:t xml:space="preserve">, despite social uncertainty being </w:t>
      </w:r>
      <w:r w:rsidR="00AA3F0D">
        <w:rPr>
          <w:u w:val="none"/>
        </w:rPr>
        <w:t>closely</w:t>
      </w:r>
      <w:r w:rsidR="00A54775" w:rsidRPr="00EE44DD">
        <w:rPr>
          <w:u w:val="none"/>
        </w:rPr>
        <w:t xml:space="preserve"> tied to negative psychological reactions</w:t>
      </w:r>
      <w:r w:rsidR="009C755C" w:rsidRPr="00EE44DD">
        <w:rPr>
          <w:u w:val="none"/>
        </w:rPr>
        <w:t xml:space="preserve"> (e.g., anxiety, depression)</w:t>
      </w:r>
      <w:r w:rsidR="00206D87" w:rsidRPr="00EE44DD">
        <w:rPr>
          <w:u w:val="none"/>
        </w:rPr>
        <w:t xml:space="preserve"> </w:t>
      </w:r>
      <w:r w:rsidR="00845EFF" w:rsidRPr="00EE44DD">
        <w:rPr>
          <w:u w:val="none"/>
        </w:rPr>
        <w:fldChar w:fldCharType="begin"/>
      </w:r>
      <w:r w:rsidR="008769A8" w:rsidRPr="00EE44DD">
        <w:rPr>
          <w:u w:val="none"/>
        </w:rPr>
        <w:instrText xml:space="preserve"> ADDIN ZOTERO_ITEM CSL_CITATION {"citationID":"khn4s7JZ","properties":{"formattedCitation":"\\super 5,50\\uc0\\u8211{}52\\nosupersub{}","plainCitation":"5,50–52","noteIndex":0},"citationItems":[{"id":11977,"uris":["http://zotero.org/users/6239255/items/HPULKJF9"],"itemData":{"id":11977,"type":"article-journal","abstract":"Sensory processing abnormalities, anxiety and restricted and repetitive behaviours (RRBs) frequently cooccur in Autism Spectrum Disorders (ASD). Though the relationship between these phenomena is not well understood, emerging evidence indicates intolerance of uncertainty (IU) may play an important role. This study aimed to determine pathways between sensory abnormalities and RRBs, and the role anxiety and IU may have. We gathered caregiver report data for 53 children with ASD aged 8–16 years. We found sensory under responsiveness and sensory over responsiveness were signiﬁcantly associated with repetitive motor and insistence on sameness behaviours, and the relationships signiﬁcantly mediated by IU and anxiety. Our ﬁndings indicate different mechanisms may underpin repetitive motor and insistence on sameness RRBs, which can inform treatment interventions.","container-title":"Journal of Autism and Developmental Disorders","DOI":"10.1007/s10803-014-2248-x","ISSN":"0162-3257, 1573-3432","issue":"4","journalAbbreviation":"J Autism Dev Disord","language":"en","page":"943-952","source":"DOI.org (Crossref)","title":"The Interplay Between Sensory Processing Abnormalities, Intolerance of Uncertainty, Anxiety and Restricted and Repetitive Behaviours in Autism Spectrum Disorder","volume":"45","author":[{"family":"Wigham","given":"Sarah"},{"family":"Rodgers","given":"Jacqui"},{"family":"South","given":"Mikle"},{"family":"McConachie","given":"Helen"},{"family":"Freeston","given":"Mark"}],"issued":{"date-parts":[["2015",4]]}}},{"id":11972,"uris":["http://zotero.org/users/6239255/items/GDUU85XK"],"itemData":{"id":11972,"type":"article-journal","container-title":"Biological Psychology","DOI":"10.1016/j.biopsycho.2016.05.001","ISSN":"03010511","journalAbbreviation":"Biological Psychology","language":"en","page":"187-193","source":"DOI.org (Crossref)","title":"Nothing is safe: Intolerance of uncertainty is associated with compromised fear extinction learning","title-short":"Nothing is safe","volume":"121","author":[{"family":"Morriss","given":"Jayne"},{"family":"Christakou","given":"Anastasia"},{"family":"Reekum","given":"Carien M.","non-dropping-particle":"van"}],"issued":{"date-parts":[["2016",12]]}}},{"id":11973,"uris":["http://zotero.org/users/6239255/items/35RCJ3PK"],"itemData":{"id":11973,"type":"article-journal","abstract":"Recent evidence suggests that individual diﬀerences in intolerance of uncertainty (IUS) are associated with disrupted threat extinction. However, it is unknown what maintains the learned threat association in high IUS individuals: is it the experienced uncertainty during extinction or the combination of experienced uncertainty with potential threat during extinction? Here we addressed this question by running two independent experiments with uncertain auditory stimuli that varied in threat level (Experiment 1, aversive human scream (n = 30); Experiment 2, neutral tone (n = 47) and mildly aversive tone (n = 49)). During the experiments, we recorded skin conductance responses and subjective ratings to the learned cues during acquisition and extinction. In experiment 1, high IUS was associated with heightened skin conductance responding to the learned threat vs. safe cue during extinction. In experiment 2, high IUS was associated only with larger skin conductance responding to the learned cues with more threatening properties during extinction i.e. mildly aversive tone. These ﬁndings suggest that uncertainty in combination with threat, even when mild, disrupts extinction in high IUS individuals. Such ﬁndings help us understand the link between IUS and threat extinction, and its relevance to anxiety disorder pathology.","container-title":"International Journal of Psychophysiology","DOI":"10.1016/j.ijpsycho.2019.05.013","ISSN":"01678760","journalAbbreviation":"International Journal of Psychophysiology","language":"en","page":"1-9","source":"DOI.org (Crossref)","title":"The role of threat level and intolerance of uncertainty in extinction","volume":"142","author":[{"family":"Morriss","given":"Jayne"},{"family":"Saldarini","given":"Francesco"},{"family":"Reekum","given":"Carien M.","non-dropping-particle":"van"}],"issued":{"date-parts":[["2019",8]]}}},{"id":11958,"uris":["http://zotero.org/users/6239255/items/SI3C4IQ3"],"itemData":{"id":11958,"type":"article-journal","abstract":"Since its emergence in the early 1990s, a narrow but concentrated body of research has developed examining the role of intolerance of uncertainty (IU) in worry, and yet we still know little about its phenomenology. In an attempt to clarify our understanding of this construct, this paper traces the way in which our understanding and deﬁnition of IU have evolved throughout the literature. This paper also aims to further our understanding of IU by exploring the latent variables measures by the Intolerance of Uncertainty Scale (IUS; Freeston, Rheaume, Letarte, Dugas &amp; Ladouceur, 1994).","container-title":"Clinical Psychology Review","DOI":"10.1016/j.cpr.2011.07.009","ISSN":"02727358","issue":"7","journalAbbreviation":"Clinical Psychology Review","language":"en","page":"1198-1208","source":"DOI.org (Crossref)","title":"Toward a definition of intolerance of uncertainty: A review of factor analytical studies of the Intolerance of Uncertainty Scale","title-short":"Toward a definition of intolerance of uncertainty","volume":"31","author":[{"family":"Birrell","given":"Jane"},{"family":"Meares","given":"Kevin"},{"family":"Wilkinson","given":"Andrew"},{"family":"Freeston","given":"Mark"}],"issued":{"date-parts":[["2011",11]]}}}],"schema":"https://github.com/citation-style-language/schema/raw/master/csl-citation.json"} </w:instrText>
      </w:r>
      <w:r w:rsidR="00845EFF" w:rsidRPr="00EE44DD">
        <w:rPr>
          <w:u w:val="none"/>
        </w:rPr>
        <w:fldChar w:fldCharType="separate"/>
      </w:r>
      <w:r w:rsidR="008769A8" w:rsidRPr="00EE44DD">
        <w:rPr>
          <w:szCs w:val="24"/>
          <w:vertAlign w:val="superscript"/>
        </w:rPr>
        <w:t>5,50–52</w:t>
      </w:r>
      <w:r w:rsidR="00845EFF" w:rsidRPr="00EE44DD">
        <w:rPr>
          <w:u w:val="none"/>
        </w:rPr>
        <w:fldChar w:fldCharType="end"/>
      </w:r>
      <w:r w:rsidR="00A54775" w:rsidRPr="00EE44DD">
        <w:rPr>
          <w:u w:val="none"/>
        </w:rPr>
        <w:t xml:space="preserve">. </w:t>
      </w:r>
      <w:r w:rsidR="00AA3F0D">
        <w:t>M</w:t>
      </w:r>
      <w:r w:rsidR="00A54775" w:rsidRPr="00EE44DD">
        <w:t>y dissertation work (</w:t>
      </w:r>
      <w:proofErr w:type="gramStart"/>
      <w:r w:rsidR="00A54775" w:rsidRPr="00EE44DD">
        <w:t>i.e.</w:t>
      </w:r>
      <w:proofErr w:type="gramEnd"/>
      <w:r w:rsidR="00A54775" w:rsidRPr="00EE44DD">
        <w:t xml:space="preserve"> Aim 1)</w:t>
      </w:r>
      <w:r w:rsidR="00AA3F0D">
        <w:t xml:space="preserve"> </w:t>
      </w:r>
      <w:r w:rsidR="00A54775" w:rsidRPr="00EE44DD">
        <w:t>will explore neural and behavioral developmental differences in</w:t>
      </w:r>
      <w:r w:rsidR="004C6E56">
        <w:t xml:space="preserve"> </w:t>
      </w:r>
      <w:r w:rsidR="00AA3F0D">
        <w:t>uncertainty</w:t>
      </w:r>
      <w:r w:rsidR="00A54775" w:rsidRPr="00EE44DD">
        <w:t xml:space="preserve"> </w:t>
      </w:r>
      <w:r w:rsidR="00A00E66">
        <w:t xml:space="preserve">assessments </w:t>
      </w:r>
      <w:r w:rsidR="00A54775" w:rsidRPr="00EE44DD">
        <w:t>of social and non-social ambiguity using a</w:t>
      </w:r>
      <w:r w:rsidR="009C755C" w:rsidRPr="00EE44DD">
        <w:t xml:space="preserve"> validated</w:t>
      </w:r>
      <w:r w:rsidR="00A54775" w:rsidRPr="00EE44DD">
        <w:t xml:space="preserve"> naturalistic fMRI paradigm.</w:t>
      </w:r>
      <w:r w:rsidR="00A54775" w:rsidRPr="00EE44DD">
        <w:rPr>
          <w:u w:val="none"/>
        </w:rPr>
        <w:t xml:space="preserve"> While the task is novel, it has been used to collect data from 2</w:t>
      </w:r>
      <w:r w:rsidR="00E75AB0" w:rsidRPr="00EE44DD">
        <w:rPr>
          <w:u w:val="none"/>
        </w:rPr>
        <w:t>6</w:t>
      </w:r>
      <w:r w:rsidR="00A54775" w:rsidRPr="00EE44DD">
        <w:rPr>
          <w:u w:val="none"/>
        </w:rPr>
        <w:t xml:space="preserve"> adult participants and has yielded promising preliminary data</w:t>
      </w:r>
      <w:r w:rsidR="009C755C" w:rsidRPr="00EE44DD">
        <w:rPr>
          <w:u w:val="none"/>
        </w:rPr>
        <w:t xml:space="preserve"> (</w:t>
      </w:r>
      <w:r w:rsidR="009C755C" w:rsidRPr="00EE44DD">
        <w:rPr>
          <w:b/>
          <w:bCs/>
          <w:u w:val="none"/>
        </w:rPr>
        <w:t>Fig</w:t>
      </w:r>
      <w:r w:rsidR="00465CC3" w:rsidRPr="00EE44DD">
        <w:rPr>
          <w:b/>
          <w:bCs/>
          <w:u w:val="none"/>
        </w:rPr>
        <w:t xml:space="preserve"> </w:t>
      </w:r>
      <w:r w:rsidR="009C755C" w:rsidRPr="00EE44DD">
        <w:rPr>
          <w:b/>
          <w:bCs/>
          <w:u w:val="none"/>
        </w:rPr>
        <w:t>1</w:t>
      </w:r>
      <w:r w:rsidR="009C755C" w:rsidRPr="00EE44DD">
        <w:rPr>
          <w:u w:val="none"/>
        </w:rPr>
        <w:t xml:space="preserve">) consistent with the extant literature examining </w:t>
      </w:r>
      <w:proofErr w:type="gramStart"/>
      <w:r w:rsidR="004C6E56">
        <w:rPr>
          <w:u w:val="none"/>
        </w:rPr>
        <w:t>uncertainty</w:t>
      </w:r>
      <w:r>
        <w:rPr>
          <w:u w:val="none"/>
        </w:rPr>
        <w:t>, but</w:t>
      </w:r>
      <w:proofErr w:type="gramEnd"/>
      <w:r>
        <w:rPr>
          <w:u w:val="none"/>
        </w:rPr>
        <w:t xml:space="preserve"> uses</w:t>
      </w:r>
      <w:r w:rsidR="009C755C" w:rsidRPr="00EE44DD">
        <w:rPr>
          <w:u w:val="none"/>
        </w:rPr>
        <w:t xml:space="preserve"> multimodal narrative stimuli that may better approximate </w:t>
      </w:r>
      <w:r w:rsidR="00500C14">
        <w:rPr>
          <w:u w:val="none"/>
        </w:rPr>
        <w:t>features</w:t>
      </w:r>
      <w:r w:rsidR="009C755C" w:rsidRPr="00EE44DD">
        <w:rPr>
          <w:u w:val="none"/>
        </w:rPr>
        <w:t xml:space="preserve"> of real-world uncertainty. </w:t>
      </w:r>
    </w:p>
    <w:p w14:paraId="5BB3898C" w14:textId="59D1D1AF" w:rsidR="00A54775" w:rsidRPr="00EE44DD" w:rsidRDefault="00A54775" w:rsidP="00AA3F0D">
      <w:pPr>
        <w:widowControl w:val="0"/>
        <w:spacing w:after="0" w:line="240" w:lineRule="auto"/>
        <w:ind w:firstLine="720"/>
        <w:jc w:val="both"/>
        <w:rPr>
          <w:rFonts w:ascii="Arial" w:hAnsi="Arial" w:cs="Arial"/>
        </w:rPr>
      </w:pPr>
      <w:r w:rsidRPr="00EE44DD">
        <w:rPr>
          <w:rFonts w:ascii="Arial" w:hAnsi="Arial" w:cs="Arial"/>
        </w:rPr>
        <w:t xml:space="preserve">Using this task in an adolescent population, my dissertation research will test whether assessments of social ambiguity render different patterns of neural activation for adolescents </w:t>
      </w:r>
      <w:r w:rsidR="009C755C" w:rsidRPr="00EE44DD">
        <w:rPr>
          <w:rFonts w:ascii="Arial" w:hAnsi="Arial" w:cs="Arial"/>
        </w:rPr>
        <w:t xml:space="preserve">relative to adults. In addition, I will examine </w:t>
      </w:r>
      <w:r w:rsidRPr="00EE44DD">
        <w:rPr>
          <w:rFonts w:ascii="Arial" w:hAnsi="Arial" w:cs="Arial"/>
        </w:rPr>
        <w:t xml:space="preserve">whether performance on a perceptual ambiguity task correlates to social ambiguity performance. This approach models important features of social ambiguity as it exists in daily life, but which are absent from other </w:t>
      </w:r>
      <w:r w:rsidR="009C755C" w:rsidRPr="00EE44DD">
        <w:rPr>
          <w:rFonts w:ascii="Arial" w:hAnsi="Arial" w:cs="Arial"/>
        </w:rPr>
        <w:t xml:space="preserve">existing </w:t>
      </w:r>
      <w:r w:rsidRPr="00EE44DD">
        <w:rPr>
          <w:rFonts w:ascii="Arial" w:hAnsi="Arial" w:cs="Arial"/>
        </w:rPr>
        <w:t xml:space="preserve">approaches. </w:t>
      </w:r>
      <w:r w:rsidR="00F07728">
        <w:rPr>
          <w:rFonts w:ascii="Arial" w:hAnsi="Arial" w:cs="Arial"/>
        </w:rPr>
        <w:t>R</w:t>
      </w:r>
      <w:r w:rsidRPr="00EE44DD">
        <w:rPr>
          <w:rFonts w:ascii="Arial" w:hAnsi="Arial" w:cs="Arial"/>
        </w:rPr>
        <w:t xml:space="preserve">ather than documenting only the final product of a certainty judgment (e.g., </w:t>
      </w:r>
      <w:r w:rsidR="004C6E56">
        <w:rPr>
          <w:rFonts w:ascii="Arial" w:hAnsi="Arial" w:cs="Arial"/>
        </w:rPr>
        <w:t>s</w:t>
      </w:r>
      <w:r w:rsidRPr="00EE44DD">
        <w:rPr>
          <w:rFonts w:ascii="Arial" w:hAnsi="Arial" w:cs="Arial"/>
        </w:rPr>
        <w:t>elect</w:t>
      </w:r>
      <w:r w:rsidR="004C6E56">
        <w:rPr>
          <w:rFonts w:ascii="Arial" w:hAnsi="Arial" w:cs="Arial"/>
        </w:rPr>
        <w:t>ing</w:t>
      </w:r>
      <w:r w:rsidRPr="00EE44DD">
        <w:rPr>
          <w:rFonts w:ascii="Arial" w:hAnsi="Arial" w:cs="Arial"/>
        </w:rPr>
        <w:t xml:space="preserve"> low</w:t>
      </w:r>
      <w:r w:rsidR="009C755C" w:rsidRPr="00EE44DD">
        <w:rPr>
          <w:rFonts w:ascii="Arial" w:hAnsi="Arial" w:cs="Arial"/>
        </w:rPr>
        <w:t>-</w:t>
      </w:r>
      <w:r w:rsidRPr="00EE44DD">
        <w:rPr>
          <w:rFonts w:ascii="Arial" w:hAnsi="Arial" w:cs="Arial"/>
        </w:rPr>
        <w:t xml:space="preserve"> or high</w:t>
      </w:r>
      <w:r w:rsidR="009C755C" w:rsidRPr="00EE44DD">
        <w:rPr>
          <w:rFonts w:ascii="Arial" w:hAnsi="Arial" w:cs="Arial"/>
        </w:rPr>
        <w:t>-</w:t>
      </w:r>
      <w:r w:rsidRPr="00EE44DD">
        <w:rPr>
          <w:rFonts w:ascii="Arial" w:hAnsi="Arial" w:cs="Arial"/>
        </w:rPr>
        <w:t xml:space="preserve"> risk slot machine</w:t>
      </w:r>
      <w:r w:rsidR="004C6E56">
        <w:rPr>
          <w:rFonts w:ascii="Arial" w:hAnsi="Arial" w:cs="Arial"/>
        </w:rPr>
        <w:t>s</w:t>
      </w:r>
      <w:r w:rsidRPr="00EE44DD">
        <w:rPr>
          <w:rFonts w:ascii="Arial" w:hAnsi="Arial" w:cs="Arial"/>
        </w:rPr>
        <w:t xml:space="preserve">), </w:t>
      </w:r>
      <w:r w:rsidR="009C755C" w:rsidRPr="00EE44DD">
        <w:rPr>
          <w:rFonts w:ascii="Arial" w:hAnsi="Arial" w:cs="Arial"/>
        </w:rPr>
        <w:t>this</w:t>
      </w:r>
      <w:r w:rsidRPr="00EE44DD">
        <w:rPr>
          <w:rFonts w:ascii="Arial" w:hAnsi="Arial" w:cs="Arial"/>
        </w:rPr>
        <w:t xml:space="preserve"> approach </w:t>
      </w:r>
      <w:r w:rsidR="004C6E56">
        <w:rPr>
          <w:rFonts w:ascii="Arial" w:hAnsi="Arial" w:cs="Arial"/>
        </w:rPr>
        <w:t>documents</w:t>
      </w:r>
      <w:r w:rsidRPr="00EE44DD">
        <w:rPr>
          <w:rFonts w:ascii="Arial" w:hAnsi="Arial" w:cs="Arial"/>
        </w:rPr>
        <w:t xml:space="preserve"> how certainty judgments form over time as individuals learn</w:t>
      </w:r>
      <w:r w:rsidR="004C6E56">
        <w:rPr>
          <w:rFonts w:ascii="Arial" w:hAnsi="Arial" w:cs="Arial"/>
        </w:rPr>
        <w:t xml:space="preserve"> </w:t>
      </w:r>
      <w:r w:rsidRPr="00EE44DD">
        <w:rPr>
          <w:rFonts w:ascii="Arial" w:hAnsi="Arial" w:cs="Arial"/>
        </w:rPr>
        <w:t>relevant</w:t>
      </w:r>
      <w:r w:rsidR="004C6E56">
        <w:rPr>
          <w:rFonts w:ascii="Arial" w:hAnsi="Arial" w:cs="Arial"/>
        </w:rPr>
        <w:t xml:space="preserve"> or </w:t>
      </w:r>
      <w:r w:rsidRPr="00EE44DD">
        <w:rPr>
          <w:rFonts w:ascii="Arial" w:hAnsi="Arial" w:cs="Arial"/>
        </w:rPr>
        <w:t xml:space="preserve">irrelevant information and filter </w:t>
      </w:r>
      <w:r w:rsidR="004C6E56">
        <w:rPr>
          <w:rFonts w:ascii="Arial" w:hAnsi="Arial" w:cs="Arial"/>
        </w:rPr>
        <w:t>it</w:t>
      </w:r>
      <w:r w:rsidRPr="00EE44DD">
        <w:rPr>
          <w:rFonts w:ascii="Arial" w:hAnsi="Arial" w:cs="Arial"/>
        </w:rPr>
        <w:t xml:space="preserve"> through their own personal hypotheses or biases.   </w:t>
      </w:r>
    </w:p>
    <w:p w14:paraId="0F91E5D1" w14:textId="48C98438" w:rsidR="00B22EFD" w:rsidRPr="00EE44DD" w:rsidRDefault="00A54775" w:rsidP="00AA3F0D">
      <w:pPr>
        <w:pStyle w:val="Heading4"/>
        <w:keepNext w:val="0"/>
        <w:keepLines w:val="0"/>
        <w:widowControl w:val="0"/>
        <w:spacing w:before="0" w:line="240" w:lineRule="auto"/>
        <w:jc w:val="both"/>
        <w:rPr>
          <w:u w:val="none"/>
        </w:rPr>
      </w:pPr>
      <w:r w:rsidRPr="00EE44DD">
        <w:t>A.2.2. Progress Thus Far</w:t>
      </w:r>
    </w:p>
    <w:p w14:paraId="6F70035D" w14:textId="65F8AA84" w:rsidR="006E602E" w:rsidRPr="00EE44DD" w:rsidRDefault="009C755C" w:rsidP="00AA3F0D">
      <w:pPr>
        <w:pStyle w:val="NoSpacing"/>
        <w:widowControl w:val="0"/>
        <w:jc w:val="both"/>
      </w:pPr>
      <w:r w:rsidRPr="00EE44DD">
        <w:lastRenderedPageBreak/>
        <w:t xml:space="preserve">Based upon pre-existing </w:t>
      </w:r>
      <w:r w:rsidR="00F07728">
        <w:t>l</w:t>
      </w:r>
      <w:r w:rsidRPr="00EE44DD">
        <w:t>iterature</w:t>
      </w:r>
      <w:r w:rsidR="00D802C0" w:rsidRPr="00EE44DD">
        <w:t xml:space="preserve"> </w:t>
      </w:r>
      <w:r w:rsidR="00D802C0" w:rsidRPr="00EE44DD">
        <w:fldChar w:fldCharType="begin"/>
      </w:r>
      <w:r w:rsidR="00D802C0" w:rsidRPr="00EE44DD">
        <w:instrText xml:space="preserve"> ADDIN ZOTERO_ITEM CSL_CITATION {"citationID":"tJ2LfoIA","properties":{"formattedCitation":"\\super 25,31\\nosupersub{}","plainCitation":"25,31","noteIndex":0},"citationItems":[{"id":12082,"uris":["http://zotero.org/users/6239255/items/RKRHJQLM"],"itemData":{"id":12082,"type":"article-journal","container-title":"NeuroImage","DOI":"10.1016/j.neuroimage.2022.119007","ISSN":"10538119","journalAbbreviation":"NeuroImage","language":"en","page":"119007","source":"DOI.org (Crossref)","title":"Beyond lottery-evoked ambiguity aversion: The neural signature of the types and the sources of uncertainty","title-short":"Beyond lottery-evoked ambiguity aversion","volume":"251","author":[{"family":"Fairley","given":"Kim"},{"family":"Vyrastekova","given":"Jana"},{"family":"Weitzel","given":"Utz"},{"family":"Sanfey","given":"Alan G."}],"issued":{"date-parts":[["2022",5]]}}},{"id":12080,"uris":["http://zotero.org/users/6239255/items/4ZRJQWGR"],"itemData":{"id":12080,"type":"article-journal","abstract":"Much of the uncertainty that clouds our understanding of the world springs from the covert values and intentions held by other people. Thus, it is plausible that specialized mechanisms that compute learning signals under uncertainty of exclusively social origin operate in the brain. To test this hypothesis, we scoured academic databases for neuroimaging studies involving learning under uncertainty, and performed a metaanalysis of brain activation maps that compared learning in the face of social versus nonsocial uncertainty. Although most of the brain activations associated with learning error signals were shared between social and nonsocial conditions, we found some evidence for functional segregation of error signals of exclusively social origin during learning in limited regions of ventrolateral prefrontal cortex and insula. This suggests that most behavioral adaptations to navigate social environments are reused from frontal and subcortical areas processing generic value representation and learning, but that a specialized circuitry might have evolved in prefrontal regions to deal with social context representation and strategic action.","container-title":"Human Brain Mapping","DOI":"10.1002/hbm.25948","ISSN":"1065-9471, 1097-0193","issue":"13","journalAbbreviation":"Human Brain Mapping","language":"en","page":"4185-4206","source":"DOI.org (Crossref)","title":"Learning under social versus nonsocial uncertainty: A meta</w:instrText>
      </w:r>
      <w:r w:rsidR="00D802C0" w:rsidRPr="00EE44DD">
        <w:rPr>
          <w:rFonts w:ascii="Cambria Math" w:hAnsi="Cambria Math" w:cs="Cambria Math"/>
        </w:rPr>
        <w:instrText>‐</w:instrText>
      </w:r>
      <w:r w:rsidR="00D802C0" w:rsidRPr="00EE44DD">
        <w:instrText>analytic approach","title-short":"Learning under social versus nonsocial uncertainty","volume":"43","author":[{"family":"Martinez</w:instrText>
      </w:r>
      <w:r w:rsidR="00D802C0" w:rsidRPr="00EE44DD">
        <w:rPr>
          <w:rFonts w:ascii="Cambria Math" w:hAnsi="Cambria Math" w:cs="Cambria Math"/>
        </w:rPr>
        <w:instrText>‐</w:instrText>
      </w:r>
      <w:r w:rsidR="00D802C0" w:rsidRPr="00EE44DD">
        <w:instrText xml:space="preserve">Saito","given":"Mario"},{"family":"Gorina","given":"Elena"}],"issued":{"date-parts":[["2022",9]]}}}],"schema":"https://github.com/citation-style-language/schema/raw/master/csl-citation.json"} </w:instrText>
      </w:r>
      <w:r w:rsidR="00D802C0" w:rsidRPr="00EE44DD">
        <w:fldChar w:fldCharType="separate"/>
      </w:r>
      <w:r w:rsidR="00D802C0" w:rsidRPr="00EE44DD">
        <w:rPr>
          <w:szCs w:val="24"/>
          <w:vertAlign w:val="superscript"/>
        </w:rPr>
        <w:t>25,31</w:t>
      </w:r>
      <w:r w:rsidR="00D802C0" w:rsidRPr="00EE44DD">
        <w:fldChar w:fldCharType="end"/>
      </w:r>
      <w:r w:rsidRPr="00EE44DD">
        <w:t>, w</w:t>
      </w:r>
      <w:r w:rsidR="00221918" w:rsidRPr="00EE44DD">
        <w:t xml:space="preserve">e hypothesized that </w:t>
      </w:r>
      <w:r w:rsidR="004C6E56">
        <w:t xml:space="preserve">the </w:t>
      </w:r>
      <w:r w:rsidR="009022A5" w:rsidRPr="00EE44DD">
        <w:t>orbitofrontal</w:t>
      </w:r>
      <w:r w:rsidR="00F26072" w:rsidRPr="00EE44DD">
        <w:t xml:space="preserve"> (OFC)</w:t>
      </w:r>
      <w:r w:rsidR="009022A5" w:rsidRPr="00EE44DD">
        <w:t xml:space="preserve"> and dors</w:t>
      </w:r>
      <w:r w:rsidR="00B15A6C" w:rsidRPr="00EE44DD">
        <w:t>olateral</w:t>
      </w:r>
      <w:r w:rsidR="009022A5" w:rsidRPr="00EE44DD">
        <w:t xml:space="preserve"> </w:t>
      </w:r>
      <w:r w:rsidR="00221918" w:rsidRPr="00EE44DD">
        <w:t>prefrontal</w:t>
      </w:r>
      <w:r w:rsidR="00F26072" w:rsidRPr="00EE44DD">
        <w:t xml:space="preserve"> (</w:t>
      </w:r>
      <w:proofErr w:type="spellStart"/>
      <w:r w:rsidR="00F26072" w:rsidRPr="00EE44DD">
        <w:t>dlPFC</w:t>
      </w:r>
      <w:proofErr w:type="spellEnd"/>
      <w:r w:rsidR="00F26072" w:rsidRPr="00EE44DD">
        <w:t>)</w:t>
      </w:r>
      <w:r w:rsidR="00221918" w:rsidRPr="00EE44DD">
        <w:t xml:space="preserve"> regions </w:t>
      </w:r>
      <w:r w:rsidR="004C6E56">
        <w:t xml:space="preserve">would activate </w:t>
      </w:r>
      <w:r w:rsidR="00221918" w:rsidRPr="00EE44DD">
        <w:t>during uncertainty tasks in general with additional anterior insula</w:t>
      </w:r>
      <w:r w:rsidR="00F26072" w:rsidRPr="00EE44DD">
        <w:t xml:space="preserve"> (AI)</w:t>
      </w:r>
      <w:r w:rsidR="00221918" w:rsidRPr="00EE44DD">
        <w:t>, dorsal anterior cingulate (</w:t>
      </w:r>
      <w:r w:rsidR="00B15A6C" w:rsidRPr="00EE44DD">
        <w:t>d</w:t>
      </w:r>
      <w:r w:rsidR="00221918" w:rsidRPr="00EE44DD">
        <w:t>ACC),</w:t>
      </w:r>
      <w:r w:rsidR="00724F2F" w:rsidRPr="00EE44DD">
        <w:t xml:space="preserve"> ventrolateral prefrontal cortex (vlPFC)</w:t>
      </w:r>
      <w:r w:rsidR="009022A5" w:rsidRPr="00EE44DD">
        <w:t xml:space="preserve"> </w:t>
      </w:r>
      <w:r w:rsidR="00F26072" w:rsidRPr="00EE44DD">
        <w:t xml:space="preserve">and </w:t>
      </w:r>
      <w:r w:rsidR="00724F2F" w:rsidRPr="00EE44DD">
        <w:t>inferior frontal gyrus</w:t>
      </w:r>
      <w:r w:rsidR="009022A5" w:rsidRPr="00EE44DD">
        <w:t xml:space="preserve"> (</w:t>
      </w:r>
      <w:r w:rsidR="00724F2F" w:rsidRPr="00EE44DD">
        <w:t>IFG</w:t>
      </w:r>
      <w:r w:rsidR="009022A5" w:rsidRPr="00EE44DD">
        <w:t>)</w:t>
      </w:r>
      <w:r w:rsidR="00221918" w:rsidRPr="00EE44DD">
        <w:t xml:space="preserve"> activation during social uncertainty tasks specifically. </w:t>
      </w:r>
      <w:r w:rsidR="00D802C0" w:rsidRPr="00EE44DD">
        <w:t xml:space="preserve">For additional validation, I also queried Neurosynth meta-analytic software </w:t>
      </w:r>
      <w:r w:rsidR="00D802C0" w:rsidRPr="00EE44DD">
        <w:rPr>
          <w:highlight w:val="yellow"/>
          <w:vertAlign w:val="superscript"/>
        </w:rPr>
        <w:fldChar w:fldCharType="begin"/>
      </w:r>
      <w:r w:rsidR="00D802C0" w:rsidRPr="00EE44DD">
        <w:rPr>
          <w:highlight w:val="yellow"/>
          <w:vertAlign w:val="superscript"/>
        </w:rPr>
        <w:instrText xml:space="preserve"> ADDIN ZOTERO_ITEM CSL_CITATION {"citationID":"QfjvzgSJ","properties":{"formattedCitation":"\\super 53\\nosupersub{}","plainCitation":"53","noteIndex":0},"citationItems":[{"id":12116,"uris":["http://zotero.org/users/6239255/items/AYYWX7P9"],"itemData":{"id":12116,"type":"article-journal","container-title":"Frontiers in Neuroinformatics","DOI":"10.3389/conf.fninf.2011.08.00058","ISSN":"1662-5196","journalAbbreviation":"Front. Neuroinform.","source":"DOI.org (Crossref)","title":"NeuroSynth: a new platform for large-scale automated synthesis of human functional neuroimaging data","title-short":"NeuroSynth","URL":"http://www.frontiersin.org/10.3389/conf.fninf.2011.08.00058/event_abstract","volume":"5","author":[{"family":"Tor D.","given":"Wager"}],"accessed":{"date-parts":[["2022",12,6]]},"issued":{"date-parts":[["2011"]]}}}],"schema":"https://github.com/citation-style-language/schema/raw/master/csl-citation.json"} </w:instrText>
      </w:r>
      <w:r w:rsidR="00D802C0" w:rsidRPr="00EE44DD">
        <w:rPr>
          <w:highlight w:val="yellow"/>
          <w:vertAlign w:val="superscript"/>
        </w:rPr>
        <w:fldChar w:fldCharType="separate"/>
      </w:r>
      <w:r w:rsidR="00D802C0" w:rsidRPr="00EE44DD">
        <w:rPr>
          <w:szCs w:val="24"/>
          <w:vertAlign w:val="superscript"/>
        </w:rPr>
        <w:t>53</w:t>
      </w:r>
      <w:r w:rsidR="00D802C0" w:rsidRPr="00EE44DD">
        <w:rPr>
          <w:highlight w:val="yellow"/>
          <w:vertAlign w:val="superscript"/>
        </w:rPr>
        <w:fldChar w:fldCharType="end"/>
      </w:r>
      <w:r w:rsidR="00D802C0" w:rsidRPr="00EE44DD">
        <w:t xml:space="preserve"> using the terms “social cognition”, “ambiguous”, and “uncertainty” to identify key regions that we might expect to respond if our paradigm is prompting</w:t>
      </w:r>
      <w:r w:rsidR="00290527" w:rsidRPr="00EE44DD">
        <w:t xml:space="preserve"> </w:t>
      </w:r>
      <w:r w:rsidR="00D802C0" w:rsidRPr="00EE44DD">
        <w:t xml:space="preserve">social </w:t>
      </w:r>
      <w:r w:rsidR="00290527" w:rsidRPr="00EE44DD">
        <w:t>ambiguity-related cognition</w:t>
      </w:r>
      <w:r w:rsidR="00D802C0" w:rsidRPr="00EE44DD">
        <w:t>.</w:t>
      </w:r>
      <w:r w:rsidR="00221918" w:rsidRPr="00EE44DD">
        <w:t xml:space="preserve"> </w:t>
      </w:r>
      <w:r w:rsidR="00290527" w:rsidRPr="00EE44DD">
        <w:t xml:space="preserve">Neurosynth’s </w:t>
      </w:r>
      <w:r w:rsidR="00221918" w:rsidRPr="00EE44DD">
        <w:t xml:space="preserve">composite association z-statistic map </w:t>
      </w:r>
      <w:r w:rsidR="00D802C0" w:rsidRPr="00EE44DD">
        <w:t xml:space="preserve">was largely </w:t>
      </w:r>
      <w:r w:rsidR="00221918" w:rsidRPr="00EE44DD">
        <w:t>co</w:t>
      </w:r>
      <w:r w:rsidR="00D802C0" w:rsidRPr="00EE44DD">
        <w:t>nsistent with</w:t>
      </w:r>
      <w:r w:rsidR="00221918" w:rsidRPr="00EE44DD">
        <w:t xml:space="preserve"> </w:t>
      </w:r>
      <w:r w:rsidR="006E602E" w:rsidRPr="00EE44DD">
        <w:t xml:space="preserve">our hypothesized </w:t>
      </w:r>
      <w:r w:rsidR="00D802C0" w:rsidRPr="00EE44DD">
        <w:t>circuitry</w:t>
      </w:r>
      <w:r w:rsidR="00221918" w:rsidRPr="00EE44DD">
        <w:t>.</w:t>
      </w:r>
      <w:r w:rsidR="006E602E" w:rsidRPr="00EE44DD">
        <w:t xml:space="preserve"> </w:t>
      </w:r>
      <w:r w:rsidR="00221918" w:rsidRPr="00EE44DD">
        <w:t>We then used FSL’s FEAT</w:t>
      </w:r>
      <w:r w:rsidR="006E602E" w:rsidRPr="00EE44DD">
        <w:t xml:space="preserve"> </w:t>
      </w:r>
      <w:r w:rsidR="003F3ED7" w:rsidRPr="00EE44DD">
        <w:fldChar w:fldCharType="begin"/>
      </w:r>
      <w:r w:rsidR="008769A8" w:rsidRPr="00EE44DD">
        <w:instrText xml:space="preserve"> ADDIN ZOTERO_ITEM CSL_CITATION {"citationID":"QiwHKb2T","properties":{"formattedCitation":"\\super 54\\nosupersub{}","plainCitation":"54","noteIndex":0},"citationItems":[{"id":3082,"uris":["http://zotero.org/users/6239255/items/WA4T27RK"],"itemData":{"id":3082,"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instrText>
      </w:r>
      <w:r w:rsidR="003F3ED7" w:rsidRPr="00EE44DD">
        <w:fldChar w:fldCharType="separate"/>
      </w:r>
      <w:r w:rsidR="008769A8" w:rsidRPr="00EE44DD">
        <w:rPr>
          <w:szCs w:val="24"/>
          <w:vertAlign w:val="superscript"/>
        </w:rPr>
        <w:t>54</w:t>
      </w:r>
      <w:r w:rsidR="003F3ED7" w:rsidRPr="00EE44DD">
        <w:fldChar w:fldCharType="end"/>
      </w:r>
      <w:r w:rsidR="003F3ED7" w:rsidRPr="00EE44DD">
        <w:t xml:space="preserve"> </w:t>
      </w:r>
      <w:r w:rsidR="00221918" w:rsidRPr="00EE44DD">
        <w:t xml:space="preserve">to conduct a univariate analysis using </w:t>
      </w:r>
      <w:r w:rsidR="006E602E" w:rsidRPr="00EE44DD">
        <w:t>data from</w:t>
      </w:r>
      <w:r w:rsidR="00221918" w:rsidRPr="00EE44DD">
        <w:t xml:space="preserve"> 26 adult participants that have completed the outlined paradigm (</w:t>
      </w:r>
      <w:r w:rsidR="00221918" w:rsidRPr="00EE44DD">
        <w:rPr>
          <w:i/>
          <w:iCs/>
        </w:rPr>
        <w:t>See</w:t>
      </w:r>
      <w:r w:rsidR="00221918" w:rsidRPr="00EE44DD">
        <w:rPr>
          <w:iCs/>
        </w:rPr>
        <w:t xml:space="preserve"> </w:t>
      </w:r>
      <w:r w:rsidR="003F3ED7" w:rsidRPr="00EE44DD">
        <w:rPr>
          <w:b/>
          <w:bCs/>
        </w:rPr>
        <w:t>Research Strategy A.2.4.</w:t>
      </w:r>
      <w:r w:rsidR="00221918" w:rsidRPr="00EE44DD">
        <w:rPr>
          <w:iCs/>
        </w:rPr>
        <w:t>)</w:t>
      </w:r>
      <w:r w:rsidR="006E602E" w:rsidRPr="00EE44DD">
        <w:rPr>
          <w:iCs/>
        </w:rPr>
        <w:t xml:space="preserve">. </w:t>
      </w:r>
      <w:r w:rsidR="00290527" w:rsidRPr="00EE44DD">
        <w:rPr>
          <w:iCs/>
        </w:rPr>
        <w:t>W</w:t>
      </w:r>
      <w:r w:rsidR="00AB3011" w:rsidRPr="00EE44DD">
        <w:rPr>
          <w:iCs/>
        </w:rPr>
        <w:t xml:space="preserve">e found strong activation within each of the previously outlined regions during our social task, according to </w:t>
      </w:r>
      <w:r w:rsidR="00290527" w:rsidRPr="00EE44DD">
        <w:rPr>
          <w:iCs/>
        </w:rPr>
        <w:t xml:space="preserve">the </w:t>
      </w:r>
      <w:r w:rsidR="00AB3011" w:rsidRPr="00EE44DD">
        <w:rPr>
          <w:iCs/>
        </w:rPr>
        <w:t>Automated Anatomical Labeling (AAL) atlas (</w:t>
      </w:r>
      <w:r w:rsidR="00AB3011" w:rsidRPr="00EE44DD">
        <w:rPr>
          <w:b/>
          <w:bCs/>
          <w:iCs/>
        </w:rPr>
        <w:t>Fig 1</w:t>
      </w:r>
      <w:r w:rsidR="00AB3011" w:rsidRPr="00EE44DD">
        <w:rPr>
          <w:iCs/>
        </w:rPr>
        <w:t xml:space="preserve">). While this analysis </w:t>
      </w:r>
      <w:r w:rsidR="00290527" w:rsidRPr="00EE44DD">
        <w:rPr>
          <w:iCs/>
        </w:rPr>
        <w:t>does</w:t>
      </w:r>
      <w:r w:rsidR="00AB3011" w:rsidRPr="00EE44DD">
        <w:rPr>
          <w:iCs/>
        </w:rPr>
        <w:t xml:space="preserve"> suggest that our task </w:t>
      </w:r>
      <w:r w:rsidR="00D802C0" w:rsidRPr="00EE44DD">
        <w:rPr>
          <w:iCs/>
        </w:rPr>
        <w:t>is</w:t>
      </w:r>
      <w:r w:rsidR="00AB3011" w:rsidRPr="00EE44DD">
        <w:rPr>
          <w:iCs/>
        </w:rPr>
        <w:t xml:space="preserve"> targeting ambiguity-related cognitions, </w:t>
      </w:r>
      <w:r w:rsidR="00290527" w:rsidRPr="00EE44DD">
        <w:rPr>
          <w:iCs/>
        </w:rPr>
        <w:t>it</w:t>
      </w:r>
      <w:r w:rsidR="00AB3011" w:rsidRPr="00EE44DD">
        <w:rPr>
          <w:iCs/>
        </w:rPr>
        <w:t xml:space="preserve"> cannot </w:t>
      </w:r>
      <w:r w:rsidR="004C6E56">
        <w:rPr>
          <w:iCs/>
        </w:rPr>
        <w:t>identify</w:t>
      </w:r>
      <w:r w:rsidR="00AB3011" w:rsidRPr="00EE44DD">
        <w:rPr>
          <w:iCs/>
        </w:rPr>
        <w:t xml:space="preserve"> which features are influencing these neural representations, which is why computational m</w:t>
      </w:r>
      <w:r w:rsidR="008E09C3">
        <w:rPr>
          <w:iCs/>
        </w:rPr>
        <w:t>ethodologies are</w:t>
      </w:r>
      <w:r w:rsidR="00AB3011" w:rsidRPr="00EE44DD">
        <w:rPr>
          <w:iCs/>
        </w:rPr>
        <w:t xml:space="preserve"> so pivotal to this project.</w:t>
      </w:r>
    </w:p>
    <w:p w14:paraId="07A94BE9" w14:textId="77777777" w:rsidR="00B22EFD" w:rsidRPr="00EE44DD" w:rsidRDefault="00A54775" w:rsidP="00AA3F0D">
      <w:pPr>
        <w:pStyle w:val="Heading4"/>
        <w:keepNext w:val="0"/>
        <w:keepLines w:val="0"/>
        <w:widowControl w:val="0"/>
        <w:spacing w:before="0" w:line="240" w:lineRule="auto"/>
        <w:jc w:val="both"/>
      </w:pPr>
      <w:r w:rsidRPr="00EE44DD">
        <w:t>A.2.3. Participants and Power Analysi</w:t>
      </w:r>
      <w:r w:rsidR="00B22EFD" w:rsidRPr="00EE44DD">
        <w:t>s</w:t>
      </w:r>
    </w:p>
    <w:p w14:paraId="51F49216" w14:textId="245F591B" w:rsidR="00A54775" w:rsidRPr="00EE44DD" w:rsidRDefault="00A54775" w:rsidP="00AA3F0D">
      <w:pPr>
        <w:pStyle w:val="Heading4"/>
        <w:keepNext w:val="0"/>
        <w:keepLines w:val="0"/>
        <w:widowControl w:val="0"/>
        <w:spacing w:before="0" w:line="240" w:lineRule="auto"/>
        <w:ind w:firstLine="720"/>
        <w:jc w:val="both"/>
      </w:pPr>
      <w:r w:rsidRPr="00EE44DD">
        <w:rPr>
          <w:u w:val="none"/>
        </w:rPr>
        <w:t xml:space="preserve">Participants will be healthy individuals, ages 13-20. Statistical power was determined using Stanford’s </w:t>
      </w:r>
      <w:proofErr w:type="spellStart"/>
      <w:r w:rsidRPr="00EE44DD">
        <w:rPr>
          <w:u w:val="none"/>
        </w:rPr>
        <w:t>Neuropower</w:t>
      </w:r>
      <w:proofErr w:type="spellEnd"/>
      <w:r w:rsidRPr="00EE44DD">
        <w:rPr>
          <w:u w:val="none"/>
        </w:rPr>
        <w:t xml:space="preserve"> </w:t>
      </w:r>
      <w:r w:rsidR="003F3ED7" w:rsidRPr="00EE44DD">
        <w:rPr>
          <w:u w:val="none"/>
        </w:rPr>
        <w:fldChar w:fldCharType="begin"/>
      </w:r>
      <w:r w:rsidR="002D19E2" w:rsidRPr="00EE44DD">
        <w:rPr>
          <w:u w:val="none"/>
        </w:rPr>
        <w:instrText xml:space="preserve"> ADDIN ZOTERO_ITEM CSL_CITATION {"citationID":"7IEWgjpM","properties":{"formattedCitation":"\\super 55\\nosupersub{}","plainCitation":"55","noteIndex":0},"citationItems":[{"id":12122,"uris":["http://zotero.org/users/6239255/items/74DSPS2P"],"itemData":{"id":12122,"type":"report","abstract":"Highlights\n            \n              \n                \n                  The manuscript presents a method to calculate sample sizes for fMRI experiments\n                \n                \n                  The power analysis is based on the estimation of the mixture distribution of null and active peaks\n                \n                \n                  The methodology is validated with simulated and real data.\n                \n              \n            \n          \n          \n            1\n            Abstract\n            \n              Mounting evidence over the last few years suggest that published neuroscience research suffer from low power, and especially for published fMRI experiments. Not only does low power decrease the chance of detecting a true effect, it also reduces the chance that a statistically significant result indicates a true effect (Ioannidis, 2005). Put another way, findings with the least power will be the least reproducible, and thus a (prospective) power analysis is a critical component of any paper. In this work we present a simple way to characterize the spatial signal in a fMRI study with just two parameters, and a direct way to estimate these two parameters based on an existing study. Specifically, using just (1) the proportion of the brain activated and (2) the average effect size in activated brain regions, we can produce closed form power calculations for given sample size, brain volume and smoothness. This procedure allows one to minimize the cost of an fMRI experiment, while preserving a predefined statistical power. The method is evaluated and illustrated using simulations and real neuroimaging data from the Human Connectome Project. The procedures presented in this paper are made publicly available in an online web-based toolbox available at\n              www.neuropowertools.org\n              .","genre":"preprint","language":"en","note":"DOI: 10.1101/049429","publisher":"Neuroscience","source":"DOI.org (Crossref)","title":"Power and sample size calculations for fMRI studies based on the prevalence of active peaks","URL":"http://biorxiv.org/lookup/doi/10.1101/049429","author":[{"family":"Durnez","given":"Joke"},{"family":"Degryse","given":"Jasper"},{"family":"Moerkerke","given":"Beatrijs"},{"family":"Seurinck","given":"Ruth"},{"family":"Sochat","given":"Vanessa"},{"family":"Poldrack","given":"Russell A."},{"family":"Nichols","given":"Thomas E."}],"accessed":{"date-parts":[["2022",12,6]]},"issued":{"date-parts":[["2016",4,20]]}}}],"schema":"https://github.com/citation-style-language/schema/raw/master/csl-citation.json"} </w:instrText>
      </w:r>
      <w:r w:rsidR="003F3ED7" w:rsidRPr="00EE44DD">
        <w:rPr>
          <w:u w:val="none"/>
        </w:rPr>
        <w:fldChar w:fldCharType="separate"/>
      </w:r>
      <w:r w:rsidR="002D19E2" w:rsidRPr="00EE44DD">
        <w:rPr>
          <w:szCs w:val="24"/>
          <w:vertAlign w:val="superscript"/>
        </w:rPr>
        <w:t>55</w:t>
      </w:r>
      <w:r w:rsidR="003F3ED7" w:rsidRPr="00EE44DD">
        <w:rPr>
          <w:u w:val="none"/>
        </w:rPr>
        <w:fldChar w:fldCharType="end"/>
      </w:r>
      <w:r w:rsidRPr="00EE44DD">
        <w:rPr>
          <w:u w:val="none"/>
        </w:rPr>
        <w:t xml:space="preserve"> Toolkit with data from </w:t>
      </w:r>
      <w:r w:rsidR="00D802C0" w:rsidRPr="00EE44DD">
        <w:rPr>
          <w:u w:val="none"/>
        </w:rPr>
        <w:t>my doctoral lab</w:t>
      </w:r>
      <w:r w:rsidRPr="00EE44DD">
        <w:rPr>
          <w:u w:val="none"/>
        </w:rPr>
        <w:t xml:space="preserve">. </w:t>
      </w:r>
      <w:r w:rsidR="00CA026A" w:rsidRPr="00EE44DD">
        <w:rPr>
          <w:u w:val="none"/>
        </w:rPr>
        <w:t>P</w:t>
      </w:r>
      <w:r w:rsidRPr="00EE44DD">
        <w:rPr>
          <w:u w:val="none"/>
        </w:rPr>
        <w:t xml:space="preserve">ower analysis indicated that 53 participants would be required for 1 - β = 0.80, as indicated by the random field theory parameter. However, to account for attrition at a rate of 15%, 60 participants will be recruited. Further details can be found in the </w:t>
      </w:r>
      <w:r w:rsidRPr="00EE44DD">
        <w:rPr>
          <w:b/>
          <w:bCs/>
          <w:u w:val="none"/>
        </w:rPr>
        <w:t>Human Subjects Section</w:t>
      </w:r>
      <w:r w:rsidRPr="00EE44DD">
        <w:rPr>
          <w:u w:val="none"/>
        </w:rPr>
        <w:t xml:space="preserve">. </w:t>
      </w:r>
    </w:p>
    <w:p w14:paraId="02535D7B" w14:textId="2AD99B4A" w:rsidR="00B22EFD" w:rsidRPr="00EE44DD" w:rsidRDefault="00A54775" w:rsidP="00AA3F0D">
      <w:pPr>
        <w:pStyle w:val="Heading4"/>
        <w:keepNext w:val="0"/>
        <w:keepLines w:val="0"/>
        <w:widowControl w:val="0"/>
        <w:spacing w:before="0" w:line="240" w:lineRule="auto"/>
        <w:jc w:val="both"/>
        <w:rPr>
          <w:u w:val="none"/>
        </w:rPr>
      </w:pPr>
      <w:r w:rsidRPr="00EE44DD">
        <w:t>A.2.4. fMRI-task</w:t>
      </w:r>
    </w:p>
    <w:p w14:paraId="2CE5A9B7" w14:textId="0AE01CC0" w:rsidR="00A54775" w:rsidRPr="00EE44DD" w:rsidRDefault="00AA3F0D" w:rsidP="00AA3F0D">
      <w:pPr>
        <w:pStyle w:val="Heading4"/>
        <w:keepNext w:val="0"/>
        <w:keepLines w:val="0"/>
        <w:widowControl w:val="0"/>
        <w:spacing w:before="0" w:line="240" w:lineRule="auto"/>
        <w:ind w:firstLine="720"/>
        <w:jc w:val="both"/>
        <w:rPr>
          <w:u w:val="none"/>
        </w:rPr>
      </w:pPr>
      <w:r>
        <w:rPr>
          <w:noProof/>
          <w:u w:val="none"/>
        </w:rPr>
        <w:drawing>
          <wp:anchor distT="0" distB="0" distL="114300" distR="114300" simplePos="0" relativeHeight="251657216" behindDoc="0" locked="0" layoutInCell="1" allowOverlap="1" wp14:anchorId="522D4C78" wp14:editId="49C04D36">
            <wp:simplePos x="0" y="0"/>
            <wp:positionH relativeFrom="column">
              <wp:posOffset>4276090</wp:posOffset>
            </wp:positionH>
            <wp:positionV relativeFrom="paragraph">
              <wp:posOffset>892762</wp:posOffset>
            </wp:positionV>
            <wp:extent cx="2493645" cy="2999740"/>
            <wp:effectExtent l="0" t="0" r="190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93645" cy="2999740"/>
                    </a:xfrm>
                    <a:prstGeom prst="rect">
                      <a:avLst/>
                    </a:prstGeom>
                    <a:noFill/>
                  </pic:spPr>
                </pic:pic>
              </a:graphicData>
            </a:graphic>
          </wp:anchor>
        </w:drawing>
      </w:r>
      <w:r>
        <w:rPr>
          <w:noProof/>
          <w:u w:val="none"/>
        </w:rPr>
        <mc:AlternateContent>
          <mc:Choice Requires="wps">
            <w:drawing>
              <wp:anchor distT="0" distB="0" distL="114300" distR="114300" simplePos="0" relativeHeight="251656192" behindDoc="0" locked="0" layoutInCell="1" allowOverlap="1" wp14:anchorId="7255D784" wp14:editId="4077A9F7">
                <wp:simplePos x="0" y="0"/>
                <wp:positionH relativeFrom="margin">
                  <wp:align>right</wp:align>
                </wp:positionH>
                <wp:positionV relativeFrom="paragraph">
                  <wp:posOffset>24765</wp:posOffset>
                </wp:positionV>
                <wp:extent cx="2569210" cy="3870960"/>
                <wp:effectExtent l="19050" t="19050" r="21590" b="1524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9210" cy="3870960"/>
                        </a:xfrm>
                        <a:prstGeom prst="rect">
                          <a:avLst/>
                        </a:prstGeom>
                        <a:solidFill>
                          <a:srgbClr val="FFFFFF"/>
                        </a:solidFill>
                        <a:ln w="28575">
                          <a:solidFill>
                            <a:srgbClr val="000000"/>
                          </a:solidFill>
                          <a:miter lim="800000"/>
                          <a:headEnd/>
                          <a:tailEnd/>
                        </a:ln>
                      </wps:spPr>
                      <wps:txbx>
                        <w:txbxContent>
                          <w:p w14:paraId="610790BD" w14:textId="2EBAF69E" w:rsidR="009C755C" w:rsidRPr="009C755C" w:rsidRDefault="009C755C" w:rsidP="009C755C">
                            <w:pPr>
                              <w:jc w:val="both"/>
                              <w:rPr>
                                <w:rFonts w:ascii="Arial" w:hAnsi="Arial" w:cs="Arial"/>
                                <w:sz w:val="18"/>
                                <w:szCs w:val="18"/>
                              </w:rPr>
                            </w:pPr>
                            <w:r w:rsidRPr="009C755C">
                              <w:rPr>
                                <w:rFonts w:ascii="Arial" w:hAnsi="Arial" w:cs="Arial"/>
                                <w:b/>
                                <w:bCs/>
                                <w:sz w:val="18"/>
                                <w:szCs w:val="18"/>
                              </w:rPr>
                              <w:t xml:space="preserve">Figure 2. </w:t>
                            </w:r>
                            <w:r w:rsidRPr="009C755C">
                              <w:rPr>
                                <w:rFonts w:ascii="Arial" w:hAnsi="Arial" w:cs="Arial"/>
                                <w:sz w:val="18"/>
                                <w:szCs w:val="18"/>
                              </w:rPr>
                              <w:t>fMRI task.</w:t>
                            </w:r>
                            <w:r w:rsidR="00B9797E" w:rsidRPr="00B9797E">
                              <w:t xml:space="preserve"> </w:t>
                            </w:r>
                            <w:r w:rsidR="00B9797E" w:rsidRPr="00B9797E">
                              <w:rPr>
                                <w:rFonts w:ascii="Arial" w:hAnsi="Arial" w:cs="Arial"/>
                                <w:sz w:val="18"/>
                                <w:szCs w:val="18"/>
                              </w:rPr>
                              <w:t>Participants are given background information and view one minute of visual baseline (fixation cross and rotating checked pattern). While viewing the video, participants will continuously indicate their certainty as events occur.</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7255D784" id="Text Box 2" o:spid="_x0000_s1030" type="#_x0000_t202" style="position:absolute;left:0;text-align:left;margin-left:151.1pt;margin-top:1.95pt;width:202.3pt;height:304.8pt;z-index:25165619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" strokeweight="2.25pt">
                <v:textbox>
                  <w:txbxContent>
                    <w:p w14:paraId="610790BD" w14:textId="2EBAF69E" w:rsidR="009C755C" w:rsidRPr="009C755C" w:rsidRDefault="009C755C" w:rsidP="009C755C">
                      <w:pPr>
                        <w:jc w:val="both"/>
                        <w:rPr>
                          <w:rFonts w:ascii="Arial" w:hAnsi="Arial" w:cs="Arial"/>
                          <w:sz w:val="18"/>
                          <w:szCs w:val="18"/>
                        </w:rPr>
                      </w:pPr>
                      <w:r w:rsidRPr="009C755C">
                        <w:rPr>
                          <w:rFonts w:ascii="Arial" w:hAnsi="Arial" w:cs="Arial"/>
                          <w:b/>
                          <w:bCs/>
                          <w:sz w:val="18"/>
                          <w:szCs w:val="18"/>
                        </w:rPr>
                        <w:t xml:space="preserve">Figure 2. </w:t>
                      </w:r>
                      <w:r w:rsidRPr="009C755C">
                        <w:rPr>
                          <w:rFonts w:ascii="Arial" w:hAnsi="Arial" w:cs="Arial"/>
                          <w:sz w:val="18"/>
                          <w:szCs w:val="18"/>
                        </w:rPr>
                        <w:t>fMRI task.</w:t>
                      </w:r>
                      <w:r w:rsidR="00B9797E" w:rsidRPr="00B9797E">
                        <w:t xml:space="preserve"> </w:t>
                      </w:r>
                      <w:r w:rsidR="00B9797E" w:rsidRPr="00B9797E">
                        <w:rPr>
                          <w:rFonts w:ascii="Arial" w:hAnsi="Arial" w:cs="Arial"/>
                          <w:sz w:val="18"/>
                          <w:szCs w:val="18"/>
                        </w:rPr>
                        <w:t>Participants are given background information and view one minute of visual baseline (fixation cross and rotating checked pattern). While viewing the video, participants will continuously indicate their certainty as events occur.</w:t>
                      </w:r>
                    </w:p>
                  </w:txbxContent>
                </v:textbox>
                <w10:wrap type="square" anchorx="margin"/>
              </v:shape>
            </w:pict>
          </mc:Fallback>
        </mc:AlternateContent>
      </w:r>
      <w:r w:rsidR="00A54775" w:rsidRPr="00EE44DD">
        <w:rPr>
          <w:u w:val="none"/>
        </w:rPr>
        <w:t>The fMRI task (</w:t>
      </w:r>
      <w:r w:rsidR="00A54775" w:rsidRPr="00EE44DD">
        <w:rPr>
          <w:b/>
          <w:bCs/>
          <w:u w:val="none"/>
        </w:rPr>
        <w:t>Fig 2</w:t>
      </w:r>
      <w:r w:rsidR="00A54775" w:rsidRPr="00EE44DD">
        <w:rPr>
          <w:u w:val="none"/>
        </w:rPr>
        <w:t xml:space="preserve">) has been extensively pilot tested and </w:t>
      </w:r>
      <w:r w:rsidR="00977FAC" w:rsidRPr="00EE44DD">
        <w:rPr>
          <w:u w:val="none"/>
        </w:rPr>
        <w:t xml:space="preserve">is currently </w:t>
      </w:r>
      <w:r w:rsidR="004C6E56">
        <w:rPr>
          <w:u w:val="none"/>
        </w:rPr>
        <w:t>being</w:t>
      </w:r>
      <w:r w:rsidR="00A00E66">
        <w:rPr>
          <w:u w:val="none"/>
        </w:rPr>
        <w:t xml:space="preserve"> use</w:t>
      </w:r>
      <w:r w:rsidR="004C6E56">
        <w:rPr>
          <w:u w:val="none"/>
        </w:rPr>
        <w:t>d</w:t>
      </w:r>
      <w:r w:rsidR="00977FAC" w:rsidRPr="00EE44DD">
        <w:rPr>
          <w:u w:val="none"/>
        </w:rPr>
        <w:t xml:space="preserve"> to capture data from adult participants</w:t>
      </w:r>
      <w:r w:rsidR="00A54775" w:rsidRPr="00EE44DD">
        <w:rPr>
          <w:u w:val="none"/>
        </w:rPr>
        <w:t xml:space="preserve">. </w:t>
      </w:r>
      <w:r w:rsidR="00A00E66">
        <w:rPr>
          <w:u w:val="none"/>
        </w:rPr>
        <w:t>P</w:t>
      </w:r>
      <w:r w:rsidR="00977FAC" w:rsidRPr="00EE44DD">
        <w:rPr>
          <w:u w:val="none"/>
        </w:rPr>
        <w:t xml:space="preserve">articipants </w:t>
      </w:r>
      <w:r w:rsidR="00A00E66">
        <w:rPr>
          <w:u w:val="none"/>
        </w:rPr>
        <w:t xml:space="preserve">first </w:t>
      </w:r>
      <w:r w:rsidR="00977FAC" w:rsidRPr="00EE44DD">
        <w:rPr>
          <w:u w:val="none"/>
        </w:rPr>
        <w:t>complete a training exercise to ensure comfortably using a handheld device (i.e., button</w:t>
      </w:r>
      <w:r w:rsidR="00C66094" w:rsidRPr="00EE44DD">
        <w:rPr>
          <w:u w:val="none"/>
        </w:rPr>
        <w:t xml:space="preserve"> </w:t>
      </w:r>
      <w:r w:rsidR="00977FAC" w:rsidRPr="00EE44DD">
        <w:rPr>
          <w:u w:val="none"/>
        </w:rPr>
        <w:t>box/joystick) and assess ability to clearly hear audio. During the primary social uncertainty task, p</w:t>
      </w:r>
      <w:r w:rsidR="00A54775" w:rsidRPr="00EE44DD">
        <w:rPr>
          <w:u w:val="none"/>
        </w:rPr>
        <w:t xml:space="preserve">articipants </w:t>
      </w:r>
      <w:r w:rsidR="00977FAC" w:rsidRPr="00EE44DD">
        <w:rPr>
          <w:u w:val="none"/>
        </w:rPr>
        <w:t>are</w:t>
      </w:r>
      <w:r w:rsidR="00A54775" w:rsidRPr="00EE44DD">
        <w:rPr>
          <w:u w:val="none"/>
        </w:rPr>
        <w:t xml:space="preserve"> introduced to the target and supporting characters </w:t>
      </w:r>
      <w:r w:rsidR="00977FAC" w:rsidRPr="00EE44DD">
        <w:rPr>
          <w:u w:val="none"/>
        </w:rPr>
        <w:t>by reviewing</w:t>
      </w:r>
      <w:r w:rsidR="00A54775" w:rsidRPr="00EE44DD">
        <w:rPr>
          <w:u w:val="none"/>
        </w:rPr>
        <w:t xml:space="preserve"> necessary</w:t>
      </w:r>
      <w:r w:rsidR="00977FAC" w:rsidRPr="00EE44DD">
        <w:rPr>
          <w:u w:val="none"/>
        </w:rPr>
        <w:t xml:space="preserve"> but minimal</w:t>
      </w:r>
      <w:r w:rsidR="00A54775" w:rsidRPr="00EE44DD">
        <w:rPr>
          <w:u w:val="none"/>
        </w:rPr>
        <w:t xml:space="preserve"> background information</w:t>
      </w:r>
      <w:r w:rsidR="00977FAC" w:rsidRPr="00EE44DD">
        <w:rPr>
          <w:u w:val="none"/>
        </w:rPr>
        <w:t xml:space="preserve"> (e.g., character’s names, general roles, and relationships to other characters)</w:t>
      </w:r>
      <w:r w:rsidR="00A54775" w:rsidRPr="00EE44DD">
        <w:rPr>
          <w:u w:val="none"/>
        </w:rPr>
        <w:t xml:space="preserve">. Participants then watch </w:t>
      </w:r>
      <w:proofErr w:type="gramStart"/>
      <w:r w:rsidR="00A54775" w:rsidRPr="00EE44DD">
        <w:rPr>
          <w:u w:val="none"/>
        </w:rPr>
        <w:t>video</w:t>
      </w:r>
      <w:proofErr w:type="gramEnd"/>
      <w:r w:rsidR="00A54775" w:rsidRPr="00EE44DD">
        <w:rPr>
          <w:u w:val="none"/>
        </w:rPr>
        <w:t xml:space="preserve"> (i.e., </w:t>
      </w:r>
      <w:r w:rsidR="00A54775" w:rsidRPr="00EE44DD">
        <w:rPr>
          <w:i/>
          <w:iCs/>
          <w:u w:val="none"/>
        </w:rPr>
        <w:t>The Undoing</w:t>
      </w:r>
      <w:r w:rsidR="00D802C0" w:rsidRPr="00EE44DD">
        <w:rPr>
          <w:u w:val="none"/>
        </w:rPr>
        <w:t>, HBO Television</w:t>
      </w:r>
      <w:r w:rsidR="00A54775" w:rsidRPr="00EE44DD">
        <w:rPr>
          <w:u w:val="none"/>
        </w:rPr>
        <w:t xml:space="preserve">) while continuously rating how certain they are </w:t>
      </w:r>
      <w:r w:rsidR="00A00E66">
        <w:rPr>
          <w:u w:val="none"/>
        </w:rPr>
        <w:t>of a</w:t>
      </w:r>
      <w:r w:rsidR="00A54775" w:rsidRPr="00EE44DD">
        <w:rPr>
          <w:u w:val="none"/>
        </w:rPr>
        <w:t xml:space="preserve"> given outcome (i.e., a character’s innocence or guilt) </w:t>
      </w:r>
      <w:r w:rsidR="00977FAC" w:rsidRPr="00EE44DD">
        <w:rPr>
          <w:u w:val="none"/>
        </w:rPr>
        <w:t>using their handheld device</w:t>
      </w:r>
      <w:r w:rsidR="00A54775" w:rsidRPr="00EE44DD">
        <w:rPr>
          <w:u w:val="none"/>
        </w:rPr>
        <w:t>. A rotating checkered pattern precede</w:t>
      </w:r>
      <w:r w:rsidR="00977FAC" w:rsidRPr="00EE44DD">
        <w:rPr>
          <w:u w:val="none"/>
        </w:rPr>
        <w:t>s</w:t>
      </w:r>
      <w:r w:rsidR="00A54775" w:rsidRPr="00EE44DD">
        <w:rPr>
          <w:u w:val="none"/>
        </w:rPr>
        <w:t xml:space="preserve"> and follow</w:t>
      </w:r>
      <w:r w:rsidR="00977FAC" w:rsidRPr="00EE44DD">
        <w:rPr>
          <w:u w:val="none"/>
        </w:rPr>
        <w:t>s</w:t>
      </w:r>
      <w:r w:rsidR="00A54775" w:rsidRPr="00EE44DD">
        <w:rPr>
          <w:u w:val="none"/>
        </w:rPr>
        <w:t xml:space="preserve"> each stimulus for </w:t>
      </w:r>
      <w:r w:rsidR="00A00E66">
        <w:rPr>
          <w:u w:val="none"/>
        </w:rPr>
        <w:t>30</w:t>
      </w:r>
      <w:r w:rsidR="00A54775" w:rsidRPr="00EE44DD">
        <w:rPr>
          <w:u w:val="none"/>
        </w:rPr>
        <w:t xml:space="preserve"> seconds</w:t>
      </w:r>
      <w:r w:rsidR="00977FAC" w:rsidRPr="00EE44DD">
        <w:rPr>
          <w:u w:val="none"/>
        </w:rPr>
        <w:t>, which is standard practice to assess responses from the visual system when using dynamic video stimuli</w:t>
      </w:r>
      <w:r w:rsidR="00881185" w:rsidRPr="00EE44DD">
        <w:rPr>
          <w:u w:val="none"/>
        </w:rPr>
        <w:t xml:space="preserve"> </w:t>
      </w:r>
      <w:r w:rsidR="00881185" w:rsidRPr="00EE44DD">
        <w:rPr>
          <w:u w:val="none"/>
        </w:rPr>
        <w:fldChar w:fldCharType="begin"/>
      </w:r>
      <w:r w:rsidR="002D19E2" w:rsidRPr="00EE44DD">
        <w:rPr>
          <w:u w:val="none"/>
        </w:rPr>
        <w:instrText xml:space="preserve"> ADDIN ZOTERO_ITEM CSL_CITATION {"citationID":"KzPNzymi","properties":{"formattedCitation":"\\super 56\\nosupersub{}","plainCitation":"56","noteIndex":0},"citationItems":[{"id":12124,"uris":["http://zotero.org/users/6239255/items/5M5D4KQB"],"itemData":{"id":12124,"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instrText>
      </w:r>
      <w:r w:rsidR="00881185" w:rsidRPr="00EE44DD">
        <w:rPr>
          <w:u w:val="none"/>
        </w:rPr>
        <w:fldChar w:fldCharType="separate"/>
      </w:r>
      <w:r w:rsidR="002D19E2" w:rsidRPr="00EE44DD">
        <w:rPr>
          <w:szCs w:val="24"/>
          <w:vertAlign w:val="superscript"/>
        </w:rPr>
        <w:t>56</w:t>
      </w:r>
      <w:r w:rsidR="00881185" w:rsidRPr="00EE44DD">
        <w:rPr>
          <w:u w:val="none"/>
        </w:rPr>
        <w:fldChar w:fldCharType="end"/>
      </w:r>
      <w:r w:rsidR="00A54775" w:rsidRPr="00EE44DD">
        <w:rPr>
          <w:u w:val="none"/>
        </w:rPr>
        <w:t xml:space="preserve">. The stimulus </w:t>
      </w:r>
      <w:r w:rsidR="00977FAC" w:rsidRPr="00EE44DD">
        <w:rPr>
          <w:u w:val="none"/>
        </w:rPr>
        <w:t>is</w:t>
      </w:r>
      <w:r w:rsidR="00A54775" w:rsidRPr="00EE44DD">
        <w:rPr>
          <w:u w:val="none"/>
        </w:rPr>
        <w:t xml:space="preserve"> split into two 22 minute 17 second components and presented to participants across two sequential runs</w:t>
      </w:r>
      <w:r w:rsidR="00977FAC" w:rsidRPr="00EE44DD">
        <w:rPr>
          <w:u w:val="none"/>
        </w:rPr>
        <w:t>, with the first 17 seconds of each run being ignored to account for initial scanner lag</w:t>
      </w:r>
      <w:r w:rsidR="00A54775" w:rsidRPr="00EE44DD">
        <w:rPr>
          <w:u w:val="none"/>
        </w:rPr>
        <w:t xml:space="preserve">. Following the primary task, participants watch </w:t>
      </w:r>
      <w:r w:rsidR="00977FAC" w:rsidRPr="00EE44DD">
        <w:rPr>
          <w:u w:val="none"/>
        </w:rPr>
        <w:t>5 minute</w:t>
      </w:r>
      <w:r w:rsidR="00257C23" w:rsidRPr="00EE44DD">
        <w:rPr>
          <w:u w:val="none"/>
        </w:rPr>
        <w:t>s of</w:t>
      </w:r>
      <w:r w:rsidR="00977FAC" w:rsidRPr="00EE44DD">
        <w:rPr>
          <w:u w:val="none"/>
        </w:rPr>
        <w:t xml:space="preserve"> </w:t>
      </w:r>
      <w:r w:rsidR="00A54775" w:rsidRPr="00EE44DD">
        <w:rPr>
          <w:u w:val="none"/>
        </w:rPr>
        <w:t>video from a different episode of the stimulus</w:t>
      </w:r>
      <w:r w:rsidR="00D802C0" w:rsidRPr="00EE44DD">
        <w:rPr>
          <w:u w:val="none"/>
        </w:rPr>
        <w:t xml:space="preserve"> show</w:t>
      </w:r>
      <w:r w:rsidR="00A54775" w:rsidRPr="00EE44DD">
        <w:rPr>
          <w:u w:val="none"/>
        </w:rPr>
        <w:t>, but containing the same characters, and rate how certain they are that the luminance of each frame is lighter or darker than a target image</w:t>
      </w:r>
      <w:r w:rsidR="00257C23" w:rsidRPr="00EE44DD">
        <w:rPr>
          <w:u w:val="none"/>
        </w:rPr>
        <w:t>. The target image is visible throughout the task and is</w:t>
      </w:r>
      <w:r w:rsidR="00A54775" w:rsidRPr="00EE44DD">
        <w:rPr>
          <w:u w:val="none"/>
        </w:rPr>
        <w:t xml:space="preserve"> the </w:t>
      </w:r>
      <w:r w:rsidR="00257C23" w:rsidRPr="00EE44DD">
        <w:rPr>
          <w:u w:val="none"/>
        </w:rPr>
        <w:t xml:space="preserve">frame closest to the </w:t>
      </w:r>
      <w:r w:rsidR="00A54775" w:rsidRPr="00EE44DD">
        <w:rPr>
          <w:u w:val="none"/>
        </w:rPr>
        <w:t>average luminance of all frames contained within the stimulus</w:t>
      </w:r>
      <w:r w:rsidR="00257C23" w:rsidRPr="00EE44DD">
        <w:rPr>
          <w:u w:val="none"/>
        </w:rPr>
        <w:t>, such that an approximately even number of frames are lighter and darker than the target image</w:t>
      </w:r>
      <w:r w:rsidR="00A54775" w:rsidRPr="00EE44DD">
        <w:rPr>
          <w:u w:val="none"/>
        </w:rPr>
        <w:t xml:space="preserve">. This measures a participant’s formation of perceptual certainty judgments. </w:t>
      </w:r>
      <w:r w:rsidR="00977FAC" w:rsidRPr="00EE44DD">
        <w:rPr>
          <w:u w:val="none"/>
        </w:rPr>
        <w:t>P</w:t>
      </w:r>
      <w:r w:rsidR="00A54775" w:rsidRPr="00EE44DD">
        <w:rPr>
          <w:u w:val="none"/>
        </w:rPr>
        <w:t xml:space="preserve">articipants </w:t>
      </w:r>
      <w:r w:rsidR="00977FAC" w:rsidRPr="00EE44DD">
        <w:rPr>
          <w:u w:val="none"/>
        </w:rPr>
        <w:t xml:space="preserve">then </w:t>
      </w:r>
      <w:r w:rsidR="00A54775" w:rsidRPr="00EE44DD">
        <w:rPr>
          <w:u w:val="none"/>
        </w:rPr>
        <w:t>perform a surprise free recall task in which they must recite any detail that they can remember from the primary task stimulu</w:t>
      </w:r>
      <w:r w:rsidR="00D802C0" w:rsidRPr="00EE44DD">
        <w:rPr>
          <w:u w:val="none"/>
        </w:rPr>
        <w:t>s. This data will be recorded and transcribed.</w:t>
      </w:r>
      <w:r w:rsidR="00A54775" w:rsidRPr="00EE44DD">
        <w:rPr>
          <w:u w:val="none"/>
        </w:rPr>
        <w:t xml:space="preserve"> Participants will be encouraged to speak for at least ten minutes to provide sufficient data, however, recall of any length will be acceptable.</w:t>
      </w:r>
      <w:r w:rsidR="00257C23" w:rsidRPr="00EE44DD">
        <w:rPr>
          <w:u w:val="none"/>
        </w:rPr>
        <w:t xml:space="preserve"> Lastly, participants are removed from the scanner and complete questionnaires to assess anxiety</w:t>
      </w:r>
      <w:r w:rsidR="009D491B" w:rsidRPr="00EE44DD">
        <w:rPr>
          <w:u w:val="none"/>
        </w:rPr>
        <w:t xml:space="preserve"> </w:t>
      </w:r>
      <w:r w:rsidR="009D491B" w:rsidRPr="00EE44DD">
        <w:rPr>
          <w:u w:val="none"/>
        </w:rPr>
        <w:fldChar w:fldCharType="begin"/>
      </w:r>
      <w:r w:rsidR="002D19E2" w:rsidRPr="00EE44DD">
        <w:rPr>
          <w:u w:val="none"/>
        </w:rPr>
        <w:instrText xml:space="preserve"> ADDIN ZOTERO_ITEM CSL_CITATION {"citationID":"fssVEPlM","properties":{"formattedCitation":"\\super 57\\nosupersub{}","plainCitation":"57","noteIndex":0},"citationItems":[{"id":12128,"uris":["http://zotero.org/users/6239255/items/U3I9CRWP"],"itemData":{"id":12128,"type":"chapter","container-title":"Encyclopedia of Quality of Life and Well-Being Research","event-place":"Dordrecht","ISBN":"978-94-007-0752-8","language":"en","note":"DOI: 10.1007/978-94-007-0753-5_2825","page":"6261-6264","publisher":"Springer Netherlands","publisher-place":"Dordrecht","source":"DOI.org (Crossref)","title":"Spielberger State-Trait Anxiety Inventory","URL":"http://link.springer.com/10.1007/978-94-007-0753-5_2825","editor":[{"family":"Michalos","given":"Alex C."}],"author":[{"family":"Skapinakis","given":"Petros"}],"accessed":{"date-parts":[["2022",12,6]]},"issued":{"date-parts":[["2014"]]}}}],"schema":"https://github.com/citation-style-language/schema/raw/master/csl-citation.json"} </w:instrText>
      </w:r>
      <w:r w:rsidR="009D491B" w:rsidRPr="00EE44DD">
        <w:rPr>
          <w:u w:val="none"/>
        </w:rPr>
        <w:fldChar w:fldCharType="separate"/>
      </w:r>
      <w:r w:rsidR="002D19E2" w:rsidRPr="00EE44DD">
        <w:rPr>
          <w:szCs w:val="24"/>
          <w:vertAlign w:val="superscript"/>
        </w:rPr>
        <w:t>57</w:t>
      </w:r>
      <w:r w:rsidR="009D491B" w:rsidRPr="00EE44DD">
        <w:rPr>
          <w:u w:val="none"/>
        </w:rPr>
        <w:fldChar w:fldCharType="end"/>
      </w:r>
      <w:r w:rsidR="00257C23" w:rsidRPr="00EE44DD">
        <w:rPr>
          <w:u w:val="none"/>
        </w:rPr>
        <w:t>, uncertainty intolerance</w:t>
      </w:r>
      <w:r w:rsidR="00D4661A" w:rsidRPr="00EE44DD">
        <w:rPr>
          <w:u w:val="none"/>
        </w:rPr>
        <w:t xml:space="preserve"> </w:t>
      </w:r>
      <w:r w:rsidR="009D491B" w:rsidRPr="00EE44DD">
        <w:rPr>
          <w:u w:val="none"/>
        </w:rPr>
        <w:fldChar w:fldCharType="begin"/>
      </w:r>
      <w:r w:rsidR="002D19E2" w:rsidRPr="00EE44DD">
        <w:rPr>
          <w:u w:val="none"/>
        </w:rPr>
        <w:instrText xml:space="preserve"> ADDIN ZOTERO_ITEM CSL_CITATION {"citationID":"KR7moFZv","properties":{"formattedCitation":"\\super 58,59\\nosupersub{}","plainCitation":"58,59","noteIndex":0},"citationItems":[{"id":12127,"uris":["http://zotero.org/users/6239255/items/K5C842WS"],"itemData":{"id":12127,"type":"article-journal","container-title":"Journal of Personality and Social Psychology","DOI":"10.1037/0022-3514.65.5.861","ISSN":"1939-1315, 0022-3514","issue":"5","journalAbbreviation":"Journal of Personality and Social Psychology","language":"en","page":"861-876","source":"DOI.org (Crossref)","title":"Motivated resistance and openness to persuasion in the presence or absence of prior information.","volume":"65","author":[{"family":"Kruglanski","given":"Arie W."},{"family":"Webster","given":"Donna M."},{"family":"Klem","given":"Adena"}],"issued":{"date-parts":[["1993",11]]}}},{"id":12126,"uris":["http://zotero.org/users/6239255/items/B4ZFN33B"],"itemData":{"id":12126,"type":"article-journal","container-title":"Journal of Anxiety Disorders","DOI":"10.1016/j.janxdis.2006.03.014","ISSN":"08876185","issue":"1","journalAbbreviation":"Journal of Anxiety Disorders","language":"en","page":"105-117","source":"DOI.org (Crossref)","title":"Fearing the unknown: A short version of the Intolerance of Uncertainty Scale","title-short":"Fearing the unknown","volume":"21","author":[{"family":"Carleton","given":"R. Nicholas"},{"family":"Norton","given":"M.A. Peter J."},{"family":"Asmundson","given":"Gordon J.G."}],"issued":{"date-parts":[["2007",1]]}}}],"schema":"https://github.com/citation-style-language/schema/raw/master/csl-citation.json"} </w:instrText>
      </w:r>
      <w:r w:rsidR="009D491B" w:rsidRPr="00EE44DD">
        <w:rPr>
          <w:u w:val="none"/>
        </w:rPr>
        <w:fldChar w:fldCharType="separate"/>
      </w:r>
      <w:r w:rsidR="002D19E2" w:rsidRPr="00EE44DD">
        <w:rPr>
          <w:szCs w:val="24"/>
          <w:vertAlign w:val="superscript"/>
        </w:rPr>
        <w:t>58,59</w:t>
      </w:r>
      <w:r w:rsidR="009D491B" w:rsidRPr="00EE44DD">
        <w:rPr>
          <w:u w:val="none"/>
        </w:rPr>
        <w:fldChar w:fldCharType="end"/>
      </w:r>
      <w:r w:rsidR="00257C23" w:rsidRPr="00EE44DD">
        <w:rPr>
          <w:u w:val="none"/>
        </w:rPr>
        <w:t>, depression</w:t>
      </w:r>
      <w:r w:rsidR="00881185" w:rsidRPr="00EE44DD">
        <w:rPr>
          <w:u w:val="none"/>
          <w:vertAlign w:val="superscript"/>
        </w:rPr>
        <w:t xml:space="preserve"> </w:t>
      </w:r>
      <w:r w:rsidR="009D491B" w:rsidRPr="00EE44DD">
        <w:rPr>
          <w:u w:val="none"/>
          <w:vertAlign w:val="superscript"/>
        </w:rPr>
        <w:fldChar w:fldCharType="begin"/>
      </w:r>
      <w:r w:rsidR="002D19E2" w:rsidRPr="00EE44DD">
        <w:rPr>
          <w:u w:val="none"/>
          <w:vertAlign w:val="superscript"/>
        </w:rPr>
        <w:instrText xml:space="preserve"> ADDIN ZOTERO_ITEM CSL_CITATION {"citationID":"9uofBbVL","properties":{"formattedCitation":"\\super 60\\nosupersub{}","plainCitation":"60","noteIndex":0},"citationItems":[{"id":12129,"uris":["http://zotero.org/users/6239255/items/URY8IRDY"],"itemData":{"id":12129,"type":"article-journal","container-title":"Archives of General Psychiatry","DOI":"10.1001/archpsyc.1961.01710120031004","ISSN":"0003-990X","issue":"6","journalAbbreviation":"Arch Gen Psychiatry","language":"en","page":"561","source":"DOI.org (Crossref)","title":"An Inventory for Measuring Depression","volume":"4","author":[{"family":"Beck","given":"A. T."}],"issued":{"date-parts":[["1961",6,1]]}}}],"schema":"https://github.com/citation-style-language/schema/raw/master/csl-citation.json"} </w:instrText>
      </w:r>
      <w:r w:rsidR="009D491B" w:rsidRPr="00EE44DD">
        <w:rPr>
          <w:u w:val="none"/>
          <w:vertAlign w:val="superscript"/>
        </w:rPr>
        <w:fldChar w:fldCharType="separate"/>
      </w:r>
      <w:r w:rsidR="002D19E2" w:rsidRPr="00EE44DD">
        <w:rPr>
          <w:szCs w:val="24"/>
          <w:vertAlign w:val="superscript"/>
        </w:rPr>
        <w:t>60</w:t>
      </w:r>
      <w:r w:rsidR="009D491B" w:rsidRPr="00EE44DD">
        <w:rPr>
          <w:u w:val="none"/>
          <w:vertAlign w:val="superscript"/>
        </w:rPr>
        <w:fldChar w:fldCharType="end"/>
      </w:r>
      <w:r w:rsidR="00257C23" w:rsidRPr="00EE44DD">
        <w:rPr>
          <w:u w:val="none"/>
        </w:rPr>
        <w:t>, demographics, character assessments (e.g. “How agreeable was character X?”)</w:t>
      </w:r>
      <w:r w:rsidR="00D4661A" w:rsidRPr="00EE44DD">
        <w:rPr>
          <w:u w:val="none"/>
        </w:rPr>
        <w:t xml:space="preserve"> based upon a validated measure of person perception dimensions </w:t>
      </w:r>
      <w:r w:rsidR="00881185" w:rsidRPr="00EE44DD">
        <w:rPr>
          <w:u w:val="none"/>
        </w:rPr>
        <w:fldChar w:fldCharType="begin"/>
      </w:r>
      <w:r w:rsidR="002D19E2" w:rsidRPr="00EE44DD">
        <w:rPr>
          <w:u w:val="none"/>
        </w:rPr>
        <w:instrText xml:space="preserve"> ADDIN ZOTERO_ITEM CSL_CITATION {"citationID":"XcluHu13","properties":{"formattedCitation":"\\super 61\\nosupersub{}","plainCitation":"61","noteIndex":0},"citationItems":[{"id":12091,"uris":["http://zotero.org/users/6239255/items/G2NY84W3"],"itemData":{"id":12091,"type":"article-journal","abstract":"Social life requires making inferences about other people. What information do perceivers spontaneously draw upon to make such inferences? Here, we test 4 major theories of person perception, and 1 synthetic theory that combines their features, to determine whether the dimensions of such theories can serve as bases for describing patterns of neural activity during mentalizing. While undergoing functional magnetic resonance imaging, participants made social judgments about well-known public ﬁgures. Patterns of brain activity were then predicted using feature encoding models that represented target people’s positions on theoretical dimensions such as warmth and competence. All 5 theories of person perception proved highly accurate at reconstructing activity patterns, indicating that each could describe the informational basis of mentalizing. Cross-validation indicated that the theories robustly generalized across both targets and participants. The synthetic theory consistently attained the best performance—approximately two-thirds of noise ceiling accuracy––indicating that, in combination, the theories considered here can account for much of the neural representation of other people. Moreover, encoding models trained on the present data could reconstruct patterns of activity associated with mental state representations in independent data, suggesting the use of a common neural code to represent others’ traits and states.","container-title":"Cerebral Cortex","DOI":"10.1093/cercor/bhx216","ISSN":"1047-3211, 1460-2199","issue":"10","journalAbbreviation":"Cereb Cortex","language":"en","page":"3505-3520","source":"DOI.org (Crossref)","title":"Theories of Person Perception Predict Patterns of Neural Activity During Mentalizing","volume":"28","author":[{"family":"Thornton","given":"Mark A"},{"family":"Mitchell","given":"Jason P"}],"issued":{"date-parts":[["2018",10,1]]}}}],"schema":"https://github.com/citation-style-language/schema/raw/master/csl-citation.json"} </w:instrText>
      </w:r>
      <w:r w:rsidR="00881185" w:rsidRPr="00EE44DD">
        <w:rPr>
          <w:u w:val="none"/>
        </w:rPr>
        <w:fldChar w:fldCharType="separate"/>
      </w:r>
      <w:r w:rsidR="002D19E2" w:rsidRPr="00EE44DD">
        <w:rPr>
          <w:szCs w:val="24"/>
          <w:vertAlign w:val="superscript"/>
        </w:rPr>
        <w:t>61</w:t>
      </w:r>
      <w:r w:rsidR="00881185" w:rsidRPr="00EE44DD">
        <w:rPr>
          <w:u w:val="none"/>
        </w:rPr>
        <w:fldChar w:fldCharType="end"/>
      </w:r>
      <w:r w:rsidR="00257C23" w:rsidRPr="00EE44DD">
        <w:rPr>
          <w:u w:val="none"/>
        </w:rPr>
        <w:t xml:space="preserve">, engagement with  and difficulties in completing the task, and how their personal theories of the outcome (e.g., which character committed the crime) evolved over time. </w:t>
      </w:r>
    </w:p>
    <w:p w14:paraId="01ACA0C2" w14:textId="77777777" w:rsidR="00A54775" w:rsidRPr="00EE44DD" w:rsidRDefault="00A54775" w:rsidP="00AA3F0D">
      <w:pPr>
        <w:widowControl w:val="0"/>
        <w:spacing w:after="0" w:line="240" w:lineRule="auto"/>
        <w:jc w:val="both"/>
        <w:rPr>
          <w:rFonts w:ascii="Arial" w:hAnsi="Arial" w:cs="Arial"/>
          <w:u w:val="single"/>
        </w:rPr>
      </w:pPr>
      <w:r w:rsidRPr="00EE44DD">
        <w:rPr>
          <w:rFonts w:ascii="Arial" w:hAnsi="Arial" w:cs="Arial"/>
          <w:u w:val="single"/>
        </w:rPr>
        <w:t>A.2.5. Behavioral data collection and processing</w:t>
      </w:r>
    </w:p>
    <w:p w14:paraId="569FECB2" w14:textId="2FF36035" w:rsidR="00A54775" w:rsidRPr="00EE44DD" w:rsidRDefault="00A54775" w:rsidP="00AA3F0D">
      <w:pPr>
        <w:widowControl w:val="0"/>
        <w:spacing w:after="0" w:line="240" w:lineRule="auto"/>
        <w:ind w:firstLine="720"/>
        <w:jc w:val="both"/>
        <w:rPr>
          <w:rFonts w:ascii="Arial" w:hAnsi="Arial" w:cs="Arial"/>
        </w:rPr>
      </w:pPr>
      <w:r w:rsidRPr="00EE44DD">
        <w:rPr>
          <w:rFonts w:ascii="Arial" w:hAnsi="Arial" w:cs="Arial"/>
        </w:rPr>
        <w:t xml:space="preserve">Behavioral certainty ratings, which are sampled at the stimulus’s framerate (24 Hz), </w:t>
      </w:r>
      <w:r w:rsidR="00D4661A" w:rsidRPr="00EE44DD">
        <w:rPr>
          <w:rFonts w:ascii="Arial" w:hAnsi="Arial" w:cs="Arial"/>
        </w:rPr>
        <w:t>are</w:t>
      </w:r>
      <w:r w:rsidRPr="00EE44DD">
        <w:rPr>
          <w:rFonts w:ascii="Arial" w:hAnsi="Arial" w:cs="Arial"/>
        </w:rPr>
        <w:t xml:space="preserve"> averaged across 2 second periods to match the </w:t>
      </w:r>
      <w:r w:rsidR="00D4661A" w:rsidRPr="00EE44DD">
        <w:rPr>
          <w:rFonts w:ascii="Arial" w:hAnsi="Arial" w:cs="Arial"/>
        </w:rPr>
        <w:t>repetition time</w:t>
      </w:r>
      <w:r w:rsidRPr="00EE44DD">
        <w:rPr>
          <w:rFonts w:ascii="Arial" w:hAnsi="Arial" w:cs="Arial"/>
        </w:rPr>
        <w:t xml:space="preserve"> (2000ms) of our image acquisition.</w:t>
      </w:r>
      <w:r w:rsidR="00277D4C" w:rsidRPr="00EE44DD">
        <w:rPr>
          <w:rFonts w:ascii="Arial" w:hAnsi="Arial" w:cs="Arial"/>
          <w:iCs/>
        </w:rPr>
        <w:t xml:space="preserve"> </w:t>
      </w:r>
      <w:r w:rsidRPr="00EE44DD">
        <w:rPr>
          <w:rFonts w:ascii="Arial" w:hAnsi="Arial" w:cs="Arial"/>
        </w:rPr>
        <w:t xml:space="preserve">The luminance of each frame in the perceptual certainty task </w:t>
      </w:r>
      <w:r w:rsidR="00D4661A" w:rsidRPr="00EE44DD">
        <w:rPr>
          <w:rFonts w:ascii="Arial" w:hAnsi="Arial" w:cs="Arial"/>
        </w:rPr>
        <w:t>is</w:t>
      </w:r>
      <w:r w:rsidRPr="00EE44DD">
        <w:rPr>
          <w:rFonts w:ascii="Arial" w:hAnsi="Arial" w:cs="Arial"/>
        </w:rPr>
        <w:t xml:space="preserve"> derived from its </w:t>
      </w:r>
      <w:r w:rsidR="00D4661A" w:rsidRPr="00EE44DD">
        <w:rPr>
          <w:rFonts w:ascii="Arial" w:hAnsi="Arial" w:cs="Arial"/>
        </w:rPr>
        <w:t xml:space="preserve">calculated </w:t>
      </w:r>
      <w:r w:rsidRPr="00EE44DD">
        <w:rPr>
          <w:rFonts w:ascii="Arial" w:hAnsi="Arial" w:cs="Arial"/>
        </w:rPr>
        <w:t>luma value</w:t>
      </w:r>
      <w:r w:rsidR="00D4661A" w:rsidRPr="00EE44DD">
        <w:rPr>
          <w:rFonts w:ascii="Arial" w:hAnsi="Arial" w:cs="Arial"/>
        </w:rPr>
        <w:t>. The function used to calculate these values was built in R by the applicant, works with any video stimul</w:t>
      </w:r>
      <w:r w:rsidR="005B2AA7">
        <w:rPr>
          <w:rFonts w:ascii="Arial" w:hAnsi="Arial" w:cs="Arial"/>
        </w:rPr>
        <w:t>us</w:t>
      </w:r>
      <w:r w:rsidR="00D4661A" w:rsidRPr="00EE44DD">
        <w:rPr>
          <w:rFonts w:ascii="Arial" w:hAnsi="Arial" w:cs="Arial"/>
        </w:rPr>
        <w:t xml:space="preserve">, and is </w:t>
      </w:r>
      <w:proofErr w:type="gramStart"/>
      <w:r w:rsidRPr="00EE44DD">
        <w:rPr>
          <w:rFonts w:ascii="Arial" w:hAnsi="Arial" w:cs="Arial"/>
        </w:rPr>
        <w:t>publicly-available</w:t>
      </w:r>
      <w:proofErr w:type="gramEnd"/>
      <w:r w:rsidR="00D4661A" w:rsidRPr="00EE44DD">
        <w:rPr>
          <w:rFonts w:ascii="Arial" w:hAnsi="Arial" w:cs="Arial"/>
        </w:rPr>
        <w:t xml:space="preserve"> for other users via </w:t>
      </w:r>
      <w:proofErr w:type="spellStart"/>
      <w:r w:rsidR="00D4661A" w:rsidRPr="00EE44DD">
        <w:rPr>
          <w:rFonts w:ascii="Arial" w:hAnsi="Arial" w:cs="Arial"/>
        </w:rPr>
        <w:lastRenderedPageBreak/>
        <w:t>Github</w:t>
      </w:r>
      <w:proofErr w:type="spellEnd"/>
      <w:r w:rsidRPr="00EE44DD">
        <w:rPr>
          <w:rFonts w:ascii="Arial" w:hAnsi="Arial" w:cs="Arial"/>
        </w:rPr>
        <w:t xml:space="preserve">. Free recall recordings </w:t>
      </w:r>
      <w:r w:rsidR="00D4661A" w:rsidRPr="00EE44DD">
        <w:rPr>
          <w:rFonts w:ascii="Arial" w:hAnsi="Arial" w:cs="Arial"/>
        </w:rPr>
        <w:t xml:space="preserve">are first processed through a standard audio editing pipeline to ensure clarity and then </w:t>
      </w:r>
      <w:r w:rsidRPr="00EE44DD">
        <w:rPr>
          <w:rFonts w:ascii="Arial" w:hAnsi="Arial" w:cs="Arial"/>
        </w:rPr>
        <w:t xml:space="preserve">annotated by trained researchers </w:t>
      </w:r>
      <w:r w:rsidR="00D4661A" w:rsidRPr="00EE44DD">
        <w:rPr>
          <w:rFonts w:ascii="Arial" w:hAnsi="Arial" w:cs="Arial"/>
        </w:rPr>
        <w:t>in combination with</w:t>
      </w:r>
      <w:r w:rsidRPr="00EE44DD">
        <w:rPr>
          <w:rFonts w:ascii="Arial" w:hAnsi="Arial" w:cs="Arial"/>
        </w:rPr>
        <w:t xml:space="preserve"> </w:t>
      </w:r>
      <w:r w:rsidR="00D4661A" w:rsidRPr="00EE44DD">
        <w:rPr>
          <w:rFonts w:ascii="Arial" w:hAnsi="Arial" w:cs="Arial"/>
        </w:rPr>
        <w:t>an AI transcription platform</w:t>
      </w:r>
      <w:r w:rsidR="009D491B" w:rsidRPr="00EE44DD">
        <w:rPr>
          <w:rFonts w:ascii="Arial" w:hAnsi="Arial" w:cs="Arial"/>
        </w:rPr>
        <w:t xml:space="preserve"> (</w:t>
      </w:r>
      <w:proofErr w:type="spellStart"/>
      <w:r w:rsidR="009D491B" w:rsidRPr="00EE44DD">
        <w:rPr>
          <w:rFonts w:ascii="Arial" w:hAnsi="Arial" w:cs="Arial"/>
        </w:rPr>
        <w:t>OtterAI</w:t>
      </w:r>
      <w:proofErr w:type="spellEnd"/>
      <w:r w:rsidR="009D491B" w:rsidRPr="00EE44DD">
        <w:rPr>
          <w:rFonts w:ascii="Arial" w:hAnsi="Arial" w:cs="Arial"/>
        </w:rPr>
        <w:t>)</w:t>
      </w:r>
      <w:r w:rsidR="00D4661A" w:rsidRPr="00EE44DD">
        <w:rPr>
          <w:rFonts w:ascii="Arial" w:hAnsi="Arial" w:cs="Arial"/>
        </w:rPr>
        <w:t xml:space="preserve">. </w:t>
      </w:r>
    </w:p>
    <w:p w14:paraId="504847AD" w14:textId="77777777" w:rsidR="00A54775" w:rsidRPr="00EE44DD" w:rsidRDefault="00A54775" w:rsidP="00AA3F0D">
      <w:pPr>
        <w:pStyle w:val="Heading4"/>
        <w:keepNext w:val="0"/>
        <w:keepLines w:val="0"/>
        <w:widowControl w:val="0"/>
        <w:spacing w:before="0" w:line="240" w:lineRule="auto"/>
        <w:jc w:val="both"/>
      </w:pPr>
      <w:r w:rsidRPr="00EE44DD">
        <w:t>A.2.6. Image acquisition, pre-processing, and data analysis</w:t>
      </w:r>
    </w:p>
    <w:p w14:paraId="7FF28E9C" w14:textId="47CB189F" w:rsidR="00A54775" w:rsidRPr="00EE44DD" w:rsidRDefault="00A54775" w:rsidP="00AA3F0D">
      <w:pPr>
        <w:widowControl w:val="0"/>
        <w:spacing w:after="0" w:line="240" w:lineRule="auto"/>
        <w:ind w:firstLine="720"/>
        <w:jc w:val="both"/>
        <w:rPr>
          <w:rFonts w:ascii="Arial" w:hAnsi="Arial" w:cs="Arial"/>
        </w:rPr>
      </w:pPr>
      <w:r w:rsidRPr="00EE44DD">
        <w:rPr>
          <w:rFonts w:ascii="Arial" w:hAnsi="Arial" w:cs="Arial"/>
        </w:rPr>
        <w:t>Scanning will be performed on a 3T Siemens Tim Trio MRI system at Temple University (</w:t>
      </w:r>
      <w:r w:rsidR="005B2AA7" w:rsidRPr="005B2AA7">
        <w:rPr>
          <w:rFonts w:ascii="Arial" w:hAnsi="Arial" w:cs="Arial"/>
          <w:i/>
          <w:iCs/>
        </w:rPr>
        <w:t>S</w:t>
      </w:r>
      <w:r w:rsidRPr="005B2AA7">
        <w:rPr>
          <w:rFonts w:ascii="Arial" w:hAnsi="Arial" w:cs="Arial"/>
          <w:i/>
          <w:iCs/>
        </w:rPr>
        <w:t>ee</w:t>
      </w:r>
      <w:r w:rsidRPr="00EE44DD">
        <w:rPr>
          <w:rFonts w:ascii="Arial" w:hAnsi="Arial" w:cs="Arial"/>
        </w:rPr>
        <w:t xml:space="preserve"> </w:t>
      </w:r>
      <w:r w:rsidRPr="00EE44DD">
        <w:rPr>
          <w:rFonts w:ascii="Arial" w:hAnsi="Arial" w:cs="Arial"/>
          <w:b/>
        </w:rPr>
        <w:t xml:space="preserve">Equipment and Facilities </w:t>
      </w:r>
      <w:r w:rsidRPr="00EE44DD">
        <w:rPr>
          <w:rFonts w:ascii="Arial" w:hAnsi="Arial" w:cs="Arial"/>
        </w:rPr>
        <w:t xml:space="preserve">for more details). Acquisition parameters for the T2* EPI BOLD sequence includes 3 mm slice thickness, a TR = 2000 </w:t>
      </w:r>
      <w:proofErr w:type="spellStart"/>
      <w:r w:rsidRPr="00EE44DD">
        <w:rPr>
          <w:rFonts w:ascii="Arial" w:hAnsi="Arial" w:cs="Arial"/>
        </w:rPr>
        <w:t>ms</w:t>
      </w:r>
      <w:proofErr w:type="spellEnd"/>
      <w:r w:rsidRPr="00EE44DD">
        <w:rPr>
          <w:rFonts w:ascii="Arial" w:hAnsi="Arial" w:cs="Arial"/>
        </w:rPr>
        <w:t xml:space="preserve">; TE = 25 </w:t>
      </w:r>
      <w:proofErr w:type="spellStart"/>
      <w:r w:rsidRPr="00EE44DD">
        <w:rPr>
          <w:rFonts w:ascii="Arial" w:hAnsi="Arial" w:cs="Arial"/>
        </w:rPr>
        <w:t>ms</w:t>
      </w:r>
      <w:proofErr w:type="spellEnd"/>
      <w:r w:rsidRPr="00EE44DD">
        <w:rPr>
          <w:rFonts w:ascii="Arial" w:hAnsi="Arial" w:cs="Arial"/>
        </w:rPr>
        <w:t>; flip angle of 75</w:t>
      </w:r>
      <w:r w:rsidRPr="00EE44DD">
        <w:rPr>
          <w:rFonts w:ascii="Arial" w:hAnsi="Arial" w:cs="Arial"/>
        </w:rPr>
        <w:sym w:font="Symbol" w:char="F0B0"/>
      </w:r>
      <w:r w:rsidRPr="00EE44DD">
        <w:rPr>
          <w:rFonts w:ascii="Arial" w:hAnsi="Arial" w:cs="Arial"/>
        </w:rPr>
        <w:t xml:space="preserve">, and a FOV = 1680 x 1680 mm. Data will be preprocessed with the standard fMRIPrep pipeline </w:t>
      </w:r>
      <w:r w:rsidR="009D491B" w:rsidRPr="00EE44DD">
        <w:rPr>
          <w:rFonts w:ascii="Arial" w:hAnsi="Arial" w:cs="Arial"/>
        </w:rPr>
        <w:fldChar w:fldCharType="begin"/>
      </w:r>
      <w:r w:rsidR="002D19E2" w:rsidRPr="00EE44DD">
        <w:rPr>
          <w:rFonts w:ascii="Arial" w:hAnsi="Arial" w:cs="Arial"/>
        </w:rPr>
        <w:instrText xml:space="preserve"> ADDIN ZOTERO_ITEM CSL_CITATION {"citationID":"3zWUNWMM","properties":{"formattedCitation":"\\super 63\\nosupersub{}","plainCitation":"63","noteIndex":0},"citationItems":[{"id":12130,"uris":["http://zotero.org/users/6239255/items/B7XGE9N2"],"itemData":{"id":12130,"type":"software","abstract":"[FIX] Skip slice time correction on BOLD series &amp;lt; 5 volumes (#711)\n[FIX] Skip AFNI check for new versions (#723)\n[DOC] Documentation clarification and updates (#698, #711)","license":"BSD 3-Clause \"New\" or \"Revised\" License (BSD-3-Clause), Open Access","note":"DOI: 10.5281/ZENODO.996169","publisher":"Zenodo","source":"DOI.org (Datacite)","title":"Poldracklab/Fmriprep: 1.0.0-Rc5","title-short":"Poldracklab/Fmriprep","URL":"https://zenodo.org/record/996169","author":[{"family":"Esteban","given":"Oscar"},{"family":"Blair","given":"Ross"},{"family":"Markiewicz","given":"Christopher J."},{"family":"Berleant","given":"Shoshana L."},{"family":"Moodie","given":"Craig"},{"family":"Ma","given":"Feilong"},{"family":"Isik","given":"Ayse Ilkay"},{"family":"Erramuzpe","given":"Asier"},{"family":"Goncalves","given":"Mathias"},{"family":"Poldrack","given":"Russell A."},{"family":"Gorgolewski","given":"Krzysztof J."}],"accessed":{"date-parts":[["2022",12,6]]},"issued":{"date-parts":[["2017",9,25]]}}}],"schema":"https://github.com/citation-style-language/schema/raw/master/csl-citation.json"} </w:instrText>
      </w:r>
      <w:r w:rsidR="009D491B" w:rsidRPr="00EE44DD">
        <w:rPr>
          <w:rFonts w:ascii="Arial" w:hAnsi="Arial" w:cs="Arial"/>
        </w:rPr>
        <w:fldChar w:fldCharType="separate"/>
      </w:r>
      <w:r w:rsidR="002D19E2" w:rsidRPr="00EE44DD">
        <w:rPr>
          <w:rFonts w:ascii="Arial" w:hAnsi="Arial" w:cs="Arial"/>
          <w:szCs w:val="24"/>
          <w:vertAlign w:val="superscript"/>
        </w:rPr>
        <w:t>63</w:t>
      </w:r>
      <w:r w:rsidR="009D491B" w:rsidRPr="00EE44DD">
        <w:rPr>
          <w:rFonts w:ascii="Arial" w:hAnsi="Arial" w:cs="Arial"/>
        </w:rPr>
        <w:fldChar w:fldCharType="end"/>
      </w:r>
      <w:r w:rsidRPr="00EE44DD">
        <w:rPr>
          <w:rFonts w:ascii="Arial" w:hAnsi="Arial" w:cs="Arial"/>
        </w:rPr>
        <w:t xml:space="preserve"> to maintain generalizability. </w:t>
      </w:r>
      <w:r w:rsidR="00D4661A" w:rsidRPr="00EE44DD">
        <w:rPr>
          <w:rFonts w:ascii="Arial" w:hAnsi="Arial" w:cs="Arial"/>
        </w:rPr>
        <w:t>Though traditional fMRI video paradigms bin segments of video (e.g., 30 seconds) into trials</w:t>
      </w:r>
      <w:r w:rsidRPr="00EE44DD">
        <w:rPr>
          <w:rFonts w:ascii="Arial" w:hAnsi="Arial" w:cs="Arial"/>
        </w:rPr>
        <w:t xml:space="preserve"> </w:t>
      </w:r>
      <w:r w:rsidR="009D491B" w:rsidRPr="00EE44DD">
        <w:rPr>
          <w:rFonts w:ascii="Arial" w:hAnsi="Arial" w:cs="Arial"/>
        </w:rPr>
        <w:fldChar w:fldCharType="begin"/>
      </w:r>
      <w:r w:rsidR="002D19E2" w:rsidRPr="00EE44DD">
        <w:rPr>
          <w:rFonts w:ascii="Arial" w:hAnsi="Arial" w:cs="Arial"/>
        </w:rPr>
        <w:instrText xml:space="preserve"> ADDIN ZOTERO_ITEM CSL_CITATION {"citationID":"CsOaJrGm","properties":{"formattedCitation":"\\super 56\\nosupersub{}","plainCitation":"56","noteIndex":0},"citationItems":[{"id":12124,"uris":["http://zotero.org/users/6239255/items/5M5D4KQB"],"itemData":{"id":12124,"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instrText>
      </w:r>
      <w:r w:rsidR="009D491B" w:rsidRPr="00EE44DD">
        <w:rPr>
          <w:rFonts w:ascii="Arial" w:hAnsi="Arial" w:cs="Arial"/>
        </w:rPr>
        <w:fldChar w:fldCharType="separate"/>
      </w:r>
      <w:r w:rsidR="002D19E2" w:rsidRPr="00EE44DD">
        <w:rPr>
          <w:rFonts w:ascii="Arial" w:hAnsi="Arial" w:cs="Arial"/>
          <w:szCs w:val="24"/>
          <w:vertAlign w:val="superscript"/>
        </w:rPr>
        <w:t>56</w:t>
      </w:r>
      <w:r w:rsidR="009D491B" w:rsidRPr="00EE44DD">
        <w:rPr>
          <w:rFonts w:ascii="Arial" w:hAnsi="Arial" w:cs="Arial"/>
        </w:rPr>
        <w:fldChar w:fldCharType="end"/>
      </w:r>
      <w:r w:rsidRPr="00EE44DD">
        <w:rPr>
          <w:rFonts w:ascii="Arial" w:hAnsi="Arial" w:cs="Arial"/>
        </w:rPr>
        <w:t>,</w:t>
      </w:r>
      <w:r w:rsidR="00D4661A" w:rsidRPr="00EE44DD">
        <w:rPr>
          <w:rFonts w:ascii="Arial" w:hAnsi="Arial" w:cs="Arial"/>
        </w:rPr>
        <w:t xml:space="preserve"> such an approach would be inappropriate in conjunction with our behavioral measure, as it would necessitate averaging ratings across the length of the bin</w:t>
      </w:r>
      <w:r w:rsidRPr="00EE44DD">
        <w:rPr>
          <w:rFonts w:ascii="Arial" w:hAnsi="Arial" w:cs="Arial"/>
        </w:rPr>
        <w:t>.</w:t>
      </w:r>
      <w:r w:rsidR="00D4661A" w:rsidRPr="00EE44DD">
        <w:rPr>
          <w:rFonts w:ascii="Arial" w:hAnsi="Arial" w:cs="Arial"/>
        </w:rPr>
        <w:t xml:space="preserve"> As such, </w:t>
      </w:r>
      <w:r w:rsidR="00D47C71" w:rsidRPr="00EE44DD">
        <w:rPr>
          <w:rFonts w:ascii="Arial" w:hAnsi="Arial" w:cs="Arial"/>
        </w:rPr>
        <w:t xml:space="preserve">our analysis takes inspiration from event segmentation and defines each event as any rating inflection, indicating a change in cognition regarding the predetermined outcome </w:t>
      </w:r>
      <w:r w:rsidR="009D491B" w:rsidRPr="00EE44DD">
        <w:rPr>
          <w:rFonts w:ascii="Arial" w:hAnsi="Arial" w:cs="Arial"/>
        </w:rPr>
        <w:fldChar w:fldCharType="begin"/>
      </w:r>
      <w:r w:rsidR="002D19E2" w:rsidRPr="00EE44DD">
        <w:rPr>
          <w:rFonts w:ascii="Arial" w:hAnsi="Arial" w:cs="Arial"/>
        </w:rPr>
        <w:instrText xml:space="preserve"> ADDIN ZOTERO_ITEM CSL_CITATION {"citationID":"nCNQMIRd","properties":{"formattedCitation":"\\super 64\\nosupersub{}","plainCitation":"64","noteIndex":0},"citationItems":[{"id":12088,"uris":["http://zotero.org/users/6239255/items/WJ9UUM7S"],"itemData":{"id":12088,"type":"article-journal","abstract":"Surprise signals a discrepancy between past and current beliefs. It is theorized to be linked to affective experiences, the creation of particularly resilient memories, and segmentation of the ﬂow of experience into discrete perceived events. However, the ability to precisely measure naturalistic surprise has remained elusive. We used advanced basketball analytics to derive a quantitative measure of surprise and characterized its behavioral, physiological, and neural correlates in human subjects observing basketball games. We found that surprise was associated with segmentation of ongoing experiences, as reﬂected by subjectively perceived event boundaries and shifts in neocortical patterns underlying belief states. Interestingly, these effects differed by whether surprising moments contradicted or bolstered current predominant beliefs. Surprise also positively correlated with pupil dilation, activation in subcortical regions associated with dopamine, game enjoyment, and long-term memory. These investigations support key predictions from event segmentation theory and extend theoretical conceptualizations of surprise to real-world contexts.","container-title":"Neuron","DOI":"10.1016/j.neuron.2020.10.029","ISSN":"08966273","issue":"2","journalAbbreviation":"Neuron","language":"en","page":"377-390.e7","source":"DOI.org (Crossref)","title":"Behavioral, Physiological, and Neural Signatures of Surprise during Naturalistic Sports Viewing","volume":"109","author":[{"family":"Antony","given":"James W."},{"family":"Hartshorne","given":"Thomas H."},{"family":"Pomeroy","given":"Ken"},{"family":"Gureckis","given":"Todd M."},{"family":"Hasson","given":"Uri"},{"family":"McDougle","given":"Samuel D."},{"family":"Norman","given":"Kenneth A."}],"issued":{"date-parts":[["2021",1]]}}}],"schema":"https://github.com/citation-style-language/schema/raw/master/csl-citation.json"} </w:instrText>
      </w:r>
      <w:r w:rsidR="009D491B" w:rsidRPr="00EE44DD">
        <w:rPr>
          <w:rFonts w:ascii="Arial" w:hAnsi="Arial" w:cs="Arial"/>
        </w:rPr>
        <w:fldChar w:fldCharType="separate"/>
      </w:r>
      <w:r w:rsidR="002D19E2" w:rsidRPr="00EE44DD">
        <w:rPr>
          <w:rFonts w:ascii="Arial" w:hAnsi="Arial" w:cs="Arial"/>
          <w:szCs w:val="24"/>
          <w:vertAlign w:val="superscript"/>
        </w:rPr>
        <w:t>64</w:t>
      </w:r>
      <w:r w:rsidR="009D491B" w:rsidRPr="00EE44DD">
        <w:rPr>
          <w:rFonts w:ascii="Arial" w:hAnsi="Arial" w:cs="Arial"/>
        </w:rPr>
        <w:fldChar w:fldCharType="end"/>
      </w:r>
      <w:r w:rsidR="00D47C71" w:rsidRPr="00EE44DD">
        <w:rPr>
          <w:rFonts w:ascii="Arial" w:hAnsi="Arial" w:cs="Arial"/>
        </w:rPr>
        <w:t>.</w:t>
      </w:r>
      <w:r w:rsidRPr="00EE44DD">
        <w:rPr>
          <w:rFonts w:ascii="Arial" w:hAnsi="Arial" w:cs="Arial"/>
        </w:rPr>
        <w:t xml:space="preserve"> Motion outliers will be assessed using the FSL Motion Outlier Tool </w:t>
      </w:r>
      <w:r w:rsidR="00A24E65" w:rsidRPr="00EE44DD">
        <w:rPr>
          <w:rFonts w:ascii="Arial" w:hAnsi="Arial" w:cs="Arial"/>
        </w:rPr>
        <w:fldChar w:fldCharType="begin"/>
      </w:r>
      <w:r w:rsidR="008769A8" w:rsidRPr="00EE44DD">
        <w:rPr>
          <w:rFonts w:ascii="Arial" w:hAnsi="Arial" w:cs="Arial"/>
        </w:rPr>
        <w:instrText xml:space="preserve"> ADDIN ZOTERO_ITEM CSL_CITATION {"citationID":"JIA8vU8K","properties":{"formattedCitation":"\\super 54\\nosupersub{}","plainCitation":"54","noteIndex":0},"citationItems":[{"id":3082,"uris":["http://zotero.org/users/6239255/items/WA4T27RK"],"itemData":{"id":3082,"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instrText>
      </w:r>
      <w:r w:rsidR="00A24E65" w:rsidRPr="00EE44DD">
        <w:rPr>
          <w:rFonts w:ascii="Arial" w:hAnsi="Arial" w:cs="Arial"/>
        </w:rPr>
        <w:fldChar w:fldCharType="separate"/>
      </w:r>
      <w:r w:rsidR="008769A8" w:rsidRPr="00EE44DD">
        <w:rPr>
          <w:rFonts w:ascii="Arial" w:hAnsi="Arial" w:cs="Arial"/>
          <w:szCs w:val="24"/>
          <w:vertAlign w:val="superscript"/>
        </w:rPr>
        <w:t>54</w:t>
      </w:r>
      <w:r w:rsidR="00A24E65" w:rsidRPr="00EE44DD">
        <w:rPr>
          <w:rFonts w:ascii="Arial" w:hAnsi="Arial" w:cs="Arial"/>
        </w:rPr>
        <w:fldChar w:fldCharType="end"/>
      </w:r>
      <w:r w:rsidRPr="00EE44DD">
        <w:rPr>
          <w:rFonts w:ascii="Arial" w:hAnsi="Arial" w:cs="Arial"/>
        </w:rPr>
        <w:t xml:space="preserve">, which defines outlier thresholds as the 75th percentile plus 1.5 times the interquartile range. Head motion can be a pernicious issue with adolescents and, as such, outlying TRs will be statistically censored. If greater than 15% of TRs that compose a trial are outliers, the TR will not be used for analyses. Mock MRI training sessions will </w:t>
      </w:r>
      <w:r w:rsidR="005B2AA7" w:rsidRPr="00EE44DD">
        <w:rPr>
          <w:rFonts w:ascii="Arial" w:hAnsi="Arial" w:cs="Arial"/>
        </w:rPr>
        <w:t>pr</w:t>
      </w:r>
      <w:r w:rsidR="005B2AA7">
        <w:rPr>
          <w:rFonts w:ascii="Arial" w:hAnsi="Arial" w:cs="Arial"/>
        </w:rPr>
        <w:t>e</w:t>
      </w:r>
      <w:r w:rsidR="005B2AA7" w:rsidRPr="00EE44DD">
        <w:rPr>
          <w:rFonts w:ascii="Arial" w:hAnsi="Arial" w:cs="Arial"/>
        </w:rPr>
        <w:t>cede</w:t>
      </w:r>
      <w:r w:rsidRPr="00EE44DD">
        <w:rPr>
          <w:rFonts w:ascii="Arial" w:hAnsi="Arial" w:cs="Arial"/>
        </w:rPr>
        <w:t xml:space="preserve"> data collection to reduce the need for motion correction.  </w:t>
      </w:r>
    </w:p>
    <w:p w14:paraId="175603EA" w14:textId="35743A4E" w:rsidR="00A54775" w:rsidRPr="00EE44DD" w:rsidRDefault="00A54775" w:rsidP="00AA3F0D">
      <w:pPr>
        <w:widowControl w:val="0"/>
        <w:spacing w:after="0" w:line="240" w:lineRule="auto"/>
        <w:ind w:firstLine="720"/>
        <w:jc w:val="both"/>
        <w:rPr>
          <w:rFonts w:ascii="Arial" w:hAnsi="Arial" w:cs="Arial"/>
          <w:iCs/>
        </w:rPr>
      </w:pPr>
      <w:r w:rsidRPr="00EE44DD">
        <w:rPr>
          <w:rFonts w:ascii="Arial" w:hAnsi="Arial" w:cs="Arial"/>
        </w:rPr>
        <w:t xml:space="preserve">Analyses will be done with the </w:t>
      </w:r>
      <w:proofErr w:type="spellStart"/>
      <w:r w:rsidRPr="00EE44DD">
        <w:rPr>
          <w:rFonts w:ascii="Arial" w:hAnsi="Arial" w:cs="Arial"/>
        </w:rPr>
        <w:t>nltools</w:t>
      </w:r>
      <w:proofErr w:type="spellEnd"/>
      <w:r w:rsidRPr="00EE44DD">
        <w:rPr>
          <w:rFonts w:ascii="Arial" w:hAnsi="Arial" w:cs="Arial"/>
        </w:rPr>
        <w:t xml:space="preserve"> Python package</w:t>
      </w:r>
      <w:r w:rsidR="00D47C71" w:rsidRPr="00EE44DD">
        <w:rPr>
          <w:rFonts w:ascii="Arial" w:hAnsi="Arial" w:cs="Arial"/>
        </w:rPr>
        <w:t xml:space="preserve"> </w:t>
      </w:r>
      <w:r w:rsidR="00010264" w:rsidRPr="00EE44DD">
        <w:rPr>
          <w:rFonts w:ascii="Arial" w:hAnsi="Arial" w:cs="Arial"/>
        </w:rPr>
        <w:fldChar w:fldCharType="begin"/>
      </w:r>
      <w:r w:rsidR="002D19E2" w:rsidRPr="00EE44DD">
        <w:rPr>
          <w:rFonts w:ascii="Arial" w:hAnsi="Arial" w:cs="Arial"/>
        </w:rPr>
        <w:instrText xml:space="preserve"> ADDIN ZOTERO_ITEM CSL_CITATION {"citationID":"kUoA5sgB","properties":{"formattedCitation":"\\super 65\\nosupersub{}","plainCitation":"65","noteIndex":0},"citationItems":[{"id":12131,"uris":["http://zotero.org/users/6239255/items/PT3M3WD5"],"itemData":{"id":12131,"type":"software","abstract":"&lt;em&gt;New Functionality&lt;/em&gt;\n\n\n\tCan now perform multi-region and/or searchlight based prediction using &lt;code&gt;Brain_Data.predict_multi&lt;/code&gt;\n\t&lt;code&gt;Brain_Data.predict&lt;/code&gt; now support multi-class classification\n\tNew interactive plotting based on &lt;code&gt;nilearn&lt;/code&gt; using &lt;code&gt;Brain_Data.iplot()&lt;/code&gt;\n\tplotting functions have been renamed to remove camel case (e.g. &lt;code&gt;plotBrain&lt;/code&gt; -&amp;gt; &lt;code&gt;plot_brain&lt;/code&gt;)\n\t&lt;code&gt;Brain_Data.plot&lt;/code&gt; now integrates old plotting functions in method call using argument &lt;code&gt;view&lt;/code&gt;. Still defaults to axial slices but can optionally display, &lt;code&gt;glass&lt;/code&gt;, &lt;code&gt;mni&lt;/code&gt; (for ortho slices) or &lt;code&gt;both&lt;/code&gt;\n\tnew &lt;code&gt;distance_correlation&lt;/code&gt;, &lt;code&gt;procrustes_distance&lt;/code&gt;, &lt;code&gt;jackknife_permutation&lt;/code&gt; functions in &lt;code&gt;nltools.stats&lt;/code&gt;\n\t&lt;code&gt;expand_mask&lt;/code&gt;, &lt;code&gt;collapse_mask&lt;/code&gt;, &lt;code&gt;create_sphere&lt;/code&gt; can now take custom masks\n\t&lt;code&gt;Brain_Data.standarize&lt;/code&gt; gains new axis argument\n\n\n&lt;em&gt;Bug Fixes&lt;/em&gt;\n\n\n\tFixed issue in boolean indexing with ROC forced choice computation\n\tFixed edge case bug in &lt;code&gt;fdr&lt;/code&gt;\n\t&lt;code&gt;holm_bonf&lt;/code&gt; behaves like &lt;code&gt;fdr&lt;/code&gt; now and fixes incorrect pvalue bug\n\t&lt;code&gt;check_numpy_square_matrix&lt;/code&gt; validates properly now\n\tfixed issue in failed arma regression if &lt;code&gt;statsmodels&lt;/code&gt; was not installed\n\tfixed issue in failed interactive plotting if &lt;code&gt;ipywidgets&lt;/code&gt; was not installed","license":"Open Access","note":"DOI: 10.5281/ZENODO.2229813","publisher":"Zenodo","source":"DOI.org (Datacite)","title":"cosanlab/nltools: 0.3.11","title-short":"cosanlab/nltools","URL":"https://zenodo.org/record/2229813","author":[{"family":"Chang","given":"Luke"},{"family":"Eshin Jolly","given":""},{"family":"Cheong","given":"Jin Hyun"},{"family":"Burnashev","given":"Anton"},{"family":"Chen","given":"Andy"}],"accessed":{"date-parts":[["2022",12,6]]},"issued":{"date-parts":[["2018",12,12]]}}}],"schema":"https://github.com/citation-style-language/schema/raw/master/csl-citation.json"} </w:instrText>
      </w:r>
      <w:r w:rsidR="00010264" w:rsidRPr="00EE44DD">
        <w:rPr>
          <w:rFonts w:ascii="Arial" w:hAnsi="Arial" w:cs="Arial"/>
        </w:rPr>
        <w:fldChar w:fldCharType="separate"/>
      </w:r>
      <w:r w:rsidR="002D19E2" w:rsidRPr="00EE44DD">
        <w:rPr>
          <w:rFonts w:ascii="Arial" w:hAnsi="Arial" w:cs="Arial"/>
          <w:szCs w:val="24"/>
          <w:vertAlign w:val="superscript"/>
        </w:rPr>
        <w:t>65</w:t>
      </w:r>
      <w:r w:rsidR="00010264" w:rsidRPr="00EE44DD">
        <w:rPr>
          <w:rFonts w:ascii="Arial" w:hAnsi="Arial" w:cs="Arial"/>
        </w:rPr>
        <w:fldChar w:fldCharType="end"/>
      </w:r>
      <w:r w:rsidRPr="00EE44DD">
        <w:rPr>
          <w:rFonts w:ascii="Arial" w:hAnsi="Arial" w:cs="Arial"/>
        </w:rPr>
        <w:t xml:space="preserve">. Single subject and group-level data will be analyzed using General Linear Models (GLMs). </w:t>
      </w:r>
      <w:r w:rsidR="00AB3011" w:rsidRPr="00EE44DD">
        <w:rPr>
          <w:rFonts w:ascii="Arial" w:hAnsi="Arial" w:cs="Arial"/>
          <w:iCs/>
        </w:rPr>
        <w:t>Participants’ certainty ratings from moment to moment will be detrended (resulting in a time course of only rating inflections), demeaned, and z-standardized, to reduce spurious correlative influences an</w:t>
      </w:r>
      <w:r w:rsidR="00290527" w:rsidRPr="00EE44DD">
        <w:rPr>
          <w:rFonts w:ascii="Arial" w:hAnsi="Arial" w:cs="Arial"/>
          <w:iCs/>
        </w:rPr>
        <w:t>d</w:t>
      </w:r>
      <w:r w:rsidR="00AB3011" w:rsidRPr="00EE44DD">
        <w:rPr>
          <w:rFonts w:ascii="Arial" w:hAnsi="Arial" w:cs="Arial"/>
          <w:iCs/>
        </w:rPr>
        <w:t xml:space="preserve"> lagged by 10 seconds to capture the </w:t>
      </w:r>
      <w:r w:rsidR="00290527" w:rsidRPr="00EE44DD">
        <w:rPr>
          <w:rFonts w:ascii="Arial" w:hAnsi="Arial" w:cs="Arial"/>
          <w:iCs/>
        </w:rPr>
        <w:t xml:space="preserve">decision-making </w:t>
      </w:r>
      <w:r w:rsidR="00AB3011" w:rsidRPr="00EE44DD">
        <w:rPr>
          <w:rFonts w:ascii="Arial" w:hAnsi="Arial" w:cs="Arial"/>
          <w:iCs/>
        </w:rPr>
        <w:t>cognitive process</w:t>
      </w:r>
      <w:r w:rsidR="00290527" w:rsidRPr="00EE44DD">
        <w:rPr>
          <w:rFonts w:ascii="Arial" w:hAnsi="Arial" w:cs="Arial"/>
          <w:iCs/>
        </w:rPr>
        <w:t>es</w:t>
      </w:r>
      <w:r w:rsidR="00AB3011" w:rsidRPr="00EE44DD">
        <w:rPr>
          <w:rFonts w:ascii="Arial" w:hAnsi="Arial" w:cs="Arial"/>
          <w:iCs/>
        </w:rPr>
        <w:t xml:space="preserve"> that </w:t>
      </w:r>
      <w:r w:rsidR="005B2AA7">
        <w:rPr>
          <w:rFonts w:ascii="Arial" w:hAnsi="Arial" w:cs="Arial"/>
          <w:iCs/>
        </w:rPr>
        <w:t>precede</w:t>
      </w:r>
      <w:r w:rsidR="00AB3011" w:rsidRPr="00EE44DD">
        <w:rPr>
          <w:rFonts w:ascii="Arial" w:hAnsi="Arial" w:cs="Arial"/>
          <w:iCs/>
        </w:rPr>
        <w:t xml:space="preserve"> rating change</w:t>
      </w:r>
      <w:r w:rsidR="00290527" w:rsidRPr="00EE44DD">
        <w:rPr>
          <w:rFonts w:ascii="Arial" w:hAnsi="Arial" w:cs="Arial"/>
          <w:iCs/>
        </w:rPr>
        <w:t>s</w:t>
      </w:r>
      <w:r w:rsidR="00AB3011" w:rsidRPr="00EE44DD">
        <w:rPr>
          <w:rFonts w:ascii="Arial" w:hAnsi="Arial" w:cs="Arial"/>
          <w:iCs/>
        </w:rPr>
        <w:t>. Such a lag is analogous to standard practices in the memory event-segmentation literature</w:t>
      </w:r>
      <w:r w:rsidR="00AB3011" w:rsidRPr="00EE44DD">
        <w:rPr>
          <w:rFonts w:ascii="Arial" w:hAnsi="Arial" w:cs="Arial"/>
          <w:vertAlign w:val="superscript"/>
        </w:rPr>
        <w:t xml:space="preserve"> </w:t>
      </w:r>
      <w:r w:rsidR="00AB3011" w:rsidRPr="00EE44DD">
        <w:rPr>
          <w:rFonts w:ascii="Arial" w:hAnsi="Arial" w:cs="Arial"/>
          <w:vertAlign w:val="superscript"/>
        </w:rPr>
        <w:fldChar w:fldCharType="begin"/>
      </w:r>
      <w:r w:rsidR="002D19E2" w:rsidRPr="00EE44DD">
        <w:rPr>
          <w:rFonts w:ascii="Arial" w:hAnsi="Arial" w:cs="Arial"/>
          <w:vertAlign w:val="superscript"/>
        </w:rPr>
        <w:instrText xml:space="preserve"> ADDIN ZOTERO_ITEM CSL_CITATION {"citationID":"lC4BTUis","properties":{"formattedCitation":"\\super 20,64\\nosupersub{}","plainCitation":"20,64","noteIndex":0},"citationItems":[{"id":12088,"uris":["http://zotero.org/users/6239255/items/WJ9UUM7S"],"itemData":{"id":12088,"type":"article-journal","abstract":"Surprise signals a discrepancy between past and current beliefs. It is theorized to be linked to affective experiences, the creation of particularly resilient memories, and segmentation of the ﬂow of experience into discrete perceived events. However, the ability to precisely measure naturalistic surprise has remained elusive. We used advanced basketball analytics to derive a quantitative measure of surprise and characterized its behavioral, physiological, and neural correlates in human subjects observing basketball games. We found that surprise was associated with segmentation of ongoing experiences, as reﬂected by subjectively perceived event boundaries and shifts in neocortical patterns underlying belief states. Interestingly, these effects differed by whether surprising moments contradicted or bolstered current predominant beliefs. Surprise also positively correlated with pupil dilation, activation in subcortical regions associated with dopamine, game enjoyment, and long-term memory. These investigations support key predictions from event segmentation theory and extend theoretical conceptualizations of surprise to real-world contexts.","container-title":"Neuron","DOI":"10.1016/j.neuron.2020.10.029","ISSN":"08966273","issue":"2","journalAbbreviation":"Neuron","language":"en","page":"377-390.e7","source":"DOI.org (Crossref)","title":"Behavioral, Physiological, and Neural Signatures of Surprise during Naturalistic Sports Viewing","volume":"109","author":[{"family":"Antony","given":"James W."},{"family":"Hartshorne","given":"Thomas H."},{"family":"Pomeroy","given":"Ken"},{"family":"Gureckis","given":"Todd M."},{"family":"Hasson","given":"Uri"},{"family":"McDougle","given":"Samuel D."},{"family":"Norman","given":"Kenneth A."}],"issued":{"date-parts":[["2021",1]]}}},{"id":12005,"uris":["http://zotero.org/users/6239255/items/EX4RESCF"],"itemData":{"id":12005,"type":"article-journal","container-title":"Nature Human Behaviour","DOI":"10.1038/s41562-021-01051-6","ISSN":"2397-3374","issue":"7","journalAbbreviation":"Nat Hum Behav","language":"en","page":"905-919","source":"DOI.org (Crossref)","title":"Geometric models reveal behavioural and neural signatures of transforming experiences into memories","volume":"5","author":[{"family":"Heusser","given":"Andrew C."},{"family":"Fitzpatrick","given":"Paxton C."},{"family":"Manning","given":"Jeremy R."}],"issued":{"date-parts":[["2021",7]]}}}],"schema":"https://github.com/citation-style-language/schema/raw/master/csl-citation.json"} </w:instrText>
      </w:r>
      <w:r w:rsidR="00AB3011" w:rsidRPr="00EE44DD">
        <w:rPr>
          <w:rFonts w:ascii="Arial" w:hAnsi="Arial" w:cs="Arial"/>
          <w:vertAlign w:val="superscript"/>
        </w:rPr>
        <w:fldChar w:fldCharType="separate"/>
      </w:r>
      <w:r w:rsidR="002D19E2" w:rsidRPr="00EE44DD">
        <w:rPr>
          <w:rFonts w:ascii="Arial" w:hAnsi="Arial" w:cs="Arial"/>
          <w:szCs w:val="24"/>
          <w:vertAlign w:val="superscript"/>
        </w:rPr>
        <w:t>20,64</w:t>
      </w:r>
      <w:r w:rsidR="00AB3011" w:rsidRPr="00EE44DD">
        <w:rPr>
          <w:rFonts w:ascii="Arial" w:hAnsi="Arial" w:cs="Arial"/>
        </w:rPr>
        <w:fldChar w:fldCharType="end"/>
      </w:r>
      <w:r w:rsidR="00AB3011" w:rsidRPr="00EE44DD">
        <w:rPr>
          <w:rFonts w:ascii="Arial" w:hAnsi="Arial" w:cs="Arial"/>
          <w:iCs/>
        </w:rPr>
        <w:t>. Complex social and cognitive phenomena can often be obscured using univariate methodology, which are sensitive to changes in magnitude within a region, but not changes in activation patterns within a region</w:t>
      </w:r>
      <w:r w:rsidR="00AB3011" w:rsidRPr="00EE44DD">
        <w:rPr>
          <w:rFonts w:ascii="Arial" w:hAnsi="Arial" w:cs="Arial"/>
          <w:vertAlign w:val="superscript"/>
        </w:rPr>
        <w:t xml:space="preserve"> </w:t>
      </w:r>
      <w:r w:rsidR="00AB3011" w:rsidRPr="00EE44DD">
        <w:rPr>
          <w:rFonts w:ascii="Arial" w:hAnsi="Arial" w:cs="Arial"/>
          <w:vertAlign w:val="superscript"/>
        </w:rPr>
        <w:fldChar w:fldCharType="begin"/>
      </w:r>
      <w:r w:rsidR="002D19E2" w:rsidRPr="00EE44DD">
        <w:rPr>
          <w:rFonts w:ascii="Arial" w:hAnsi="Arial" w:cs="Arial"/>
          <w:vertAlign w:val="superscript"/>
        </w:rPr>
        <w:instrText xml:space="preserve"> ADDIN ZOTERO_ITEM CSL_CITATION {"citationID":"nAjgHYxw","properties":{"formattedCitation":"\\super 66,67\\nosupersub{}","plainCitation":"66,67","noteIndex":0},"citationItems":[{"id":858,"uris":["http://zotero.org/users/6239255/items/Y8VWTFPE"],"itemData":{"id":858,"type":"article-journal","abstract":"Representational similarity analysis (RSA) is a computational technique which uses pairwise comparisons of stimuli to reveal their representation in higher-order space. In the context of neuroimaging, mass-univariate analyses and other multivariate analyses can provide information on what and where information is represented but have limitations in their ability to address how information is represented. Social neuroscience is a field that can particularly benefit from incorporating RSA techniques to explore hypotheses regarding the representation of multidimensional data, how representations can predict behavior, how representations differ between groups, and how multimodal data can be compared to inform theories. The goal of this paper is to provide a practical as well as theoretical guide to implementing RSA in social neuroscience studies.","container-title":"Social Cognitive and Affective Neuroscience","DOI":"https://doi.org/10.1093/scan/nsz099","issue":"11","page":"1243-1253","source":"psyarxiv.com","title":"A Guide To Representational Similarity Analysis for Social Neuroscience","volume":"14","author":[{"family":"Popal","given":"Haroon S."},{"family":"Wang","given":"Yin"},{"family":"Olson","given":"Ingrid R."}],"issued":{"date-parts":[["2019",11,5]]}}},{"id":1025,"uris":["http://zotero.org/users/6239255/items/ETJJWXVV"],"itemData":{"id":1025,"type":"article-journal","abstract":"A FUNDAMENTAL CHALLENGE FOR SYSTEMS NEUROSCIENCE IS TO QUANTITATIVELY RELATE ITS THREE MAJOR BRANCHES OF RESEARCH: brain-activity measurement, behavioral measurement, and computational modeling. Using measured brain-activity patterns to evaluate computational network models is complicated by the need to define the correspondency between the units of the model and the channels of the brain-activity data, e.g., single-cell recordings or voxels from functional magnetic resonance imaging (fMRI). Similar correspondency problems complicate relating activity patterns between different modalities of brain-activity measurement (e.g., fMRI and invasive or scalp electrophysiology), and between subjects and species. In order to bridge these divides, we suggest abstracting from the activity patterns themselves and computing representational dissimilarity matrices (RDMs), which characterize the information carried by a given representation in a brain or model. Building on a rich psychological and mathematical literature on similarity analysis, we propose a new experimental and data-analytical framework called representational similarity analysis (RSA), in which multi-channel measures of neural activity are quantitatively related to each other and to computational theory and behavior by comparing RDMs. We demonstrate RSA by relating representations of visual objects as measured with fMRI in early visual cortex and the fusiform face area to computational models spanning a wide range of complexities. The RDMs are simultaneously related via second-level application of multidimensional scaling and tested using randomization and bootstrap techniques. We discuss the broad potential of RSA, including novel approaches to experimental design, and argue that these ideas, which have deep roots in psychology and neuroscience, will allow the integrated quantitative analysis of data from all three branches, thus contributing to a more unified systems neuroscience.","container-title":"Frontiers in Systems Neuroscience","DOI":"10.3389/neuro.06.004.2008","ISSN":"1662-5137","journalAbbreviation":"Front Syst Neurosci","language":"eng","note":"PMID: 19104670\nPMCID: PMC2605405","page":"1-28","source":"PubMed","title":"Representational similarity analysis - connecting the branches of systems neuroscience","volume":"2","author":[{"family":"Kriegeskorte","given":"Nikolaus"},{"family":"Mur","given":"Marieke"},{"family":"Bandettini","given":"Peter"}],"issued":{"date-parts":[["2008"]]}}}],"schema":"https://github.com/citation-style-language/schema/raw/master/csl-citation.json"} </w:instrText>
      </w:r>
      <w:r w:rsidR="00AB3011" w:rsidRPr="00EE44DD">
        <w:rPr>
          <w:rFonts w:ascii="Arial" w:hAnsi="Arial" w:cs="Arial"/>
          <w:vertAlign w:val="superscript"/>
        </w:rPr>
        <w:fldChar w:fldCharType="separate"/>
      </w:r>
      <w:r w:rsidR="002D19E2" w:rsidRPr="00EE44DD">
        <w:rPr>
          <w:rFonts w:ascii="Arial" w:hAnsi="Arial" w:cs="Arial"/>
          <w:szCs w:val="24"/>
          <w:vertAlign w:val="superscript"/>
        </w:rPr>
        <w:t>66,67</w:t>
      </w:r>
      <w:r w:rsidR="00AB3011" w:rsidRPr="00EE44DD">
        <w:rPr>
          <w:rFonts w:ascii="Arial" w:hAnsi="Arial" w:cs="Arial"/>
          <w:vertAlign w:val="superscript"/>
        </w:rPr>
        <w:fldChar w:fldCharType="end"/>
      </w:r>
      <w:r w:rsidR="00AB3011" w:rsidRPr="00EE44DD">
        <w:rPr>
          <w:rFonts w:ascii="Arial" w:hAnsi="Arial" w:cs="Arial"/>
          <w:iCs/>
        </w:rPr>
        <w:t xml:space="preserve">. As such, intersubject representational similarity </w:t>
      </w:r>
      <w:r w:rsidR="00D02080" w:rsidRPr="00EE44DD">
        <w:rPr>
          <w:rFonts w:ascii="Arial" w:hAnsi="Arial" w:cs="Arial"/>
          <w:iCs/>
        </w:rPr>
        <w:t>analyses</w:t>
      </w:r>
      <w:r w:rsidR="00AB3011" w:rsidRPr="00EE44DD">
        <w:rPr>
          <w:rFonts w:ascii="Arial" w:hAnsi="Arial" w:cs="Arial"/>
          <w:iCs/>
        </w:rPr>
        <w:t xml:space="preserve"> (RSA) are necessary to parse adult and adolescent differences in representations and identify which features, if any, disproportionately influence adult and adolescent representations and behaviors.</w:t>
      </w:r>
      <w:r w:rsidR="00D02080" w:rsidRPr="00EE44DD">
        <w:rPr>
          <w:rFonts w:ascii="Arial" w:hAnsi="Arial" w:cs="Arial"/>
          <w:iCs/>
        </w:rPr>
        <w:t xml:space="preserve"> </w:t>
      </w:r>
      <w:r w:rsidR="00D02080" w:rsidRPr="00EE44DD">
        <w:rPr>
          <w:rFonts w:ascii="Arial" w:hAnsi="Arial" w:cs="Arial"/>
        </w:rPr>
        <w:t xml:space="preserve">Intersubject RSA is uniquely well-suited to explore our data and research questions as it grants the ability to compare multimodal data across trials, individuals, and age groups in both block- and event-related fMRI task designs </w:t>
      </w:r>
      <w:r w:rsidR="00D02080" w:rsidRPr="00EE44DD">
        <w:rPr>
          <w:rFonts w:ascii="Arial" w:hAnsi="Arial" w:cs="Arial"/>
        </w:rPr>
        <w:fldChar w:fldCharType="begin"/>
      </w:r>
      <w:r w:rsidR="002D19E2" w:rsidRPr="00EE44DD">
        <w:rPr>
          <w:rFonts w:ascii="Arial" w:hAnsi="Arial" w:cs="Arial"/>
        </w:rPr>
        <w:instrText xml:space="preserve"> ADDIN ZOTERO_ITEM CSL_CITATION {"citationID":"Hnl1U3ny","properties":{"formattedCitation":"\\super 66,67\\nosupersub{}","plainCitation":"66,67","noteIndex":0},"citationItems":[{"id":858,"uris":["http://zotero.org/users/6239255/items/Y8VWTFPE"],"itemData":{"id":858,"type":"article-journal","abstract":"Representational similarity analysis (RSA) is a computational technique which uses pairwise comparisons of stimuli to reveal their representation in higher-order space. In the context of neuroimaging, mass-univariate analyses and other multivariate analyses can provide information on what and where information is represented but have limitations in their ability to address how information is represented. Social neuroscience is a field that can particularly benefit from incorporating RSA techniques to explore hypotheses regarding the representation of multidimensional data, how representations can predict behavior, how representations differ between groups, and how multimodal data can be compared to inform theories. The goal of this paper is to provide a practical as well as theoretical guide to implementing RSA in social neuroscience studies.","container-title":"Social Cognitive and Affective Neuroscience","DOI":"https://doi.org/10.1093/scan/nsz099","issue":"11","page":"1243-1253","source":"psyarxiv.com","title":"A Guide To Representational Similarity Analysis for Social Neuroscience","volume":"14","author":[{"family":"Popal","given":"Haroon S."},{"family":"Wang","given":"Yin"},{"family":"Olson","given":"Ingrid R."}],"issued":{"date-parts":[["2019",11,5]]}}},{"id":1025,"uris":["http://zotero.org/users/6239255/items/ETJJWXVV"],"itemData":{"id":1025,"type":"article-journal","abstract":"A FUNDAMENTAL CHALLENGE FOR SYSTEMS NEUROSCIENCE IS TO QUANTITATIVELY RELATE ITS THREE MAJOR BRANCHES OF RESEARCH: brain-activity measurement, behavioral measurement, and computational modeling. Using measured brain-activity patterns to evaluate computational network models is complicated by the need to define the correspondency between the units of the model and the channels of the brain-activity data, e.g., single-cell recordings or voxels from functional magnetic resonance imaging (fMRI). Similar correspondency problems complicate relating activity patterns between different modalities of brain-activity measurement (e.g., fMRI and invasive or scalp electrophysiology), and between subjects and species. In order to bridge these divides, we suggest abstracting from the activity patterns themselves and computing representational dissimilarity matrices (RDMs), which characterize the information carried by a given representation in a brain or model. Building on a rich psychological and mathematical literature on similarity analysis, we propose a new experimental and data-analytical framework called representational similarity analysis (RSA), in which multi-channel measures of neural activity are quantitatively related to each other and to computational theory and behavior by comparing RDMs. We demonstrate RSA by relating representations of visual objects as measured with fMRI in early visual cortex and the fusiform face area to computational models spanning a wide range of complexities. The RDMs are simultaneously related via second-level application of multidimensional scaling and tested using randomization and bootstrap techniques. We discuss the broad potential of RSA, including novel approaches to experimental design, and argue that these ideas, which have deep roots in psychology and neuroscience, will allow the integrated quantitative analysis of data from all three branches, thus contributing to a more unified systems neuroscience.","container-title":"Frontiers in Systems Neuroscience","DOI":"10.3389/neuro.06.004.2008","ISSN":"1662-5137","journalAbbreviation":"Front Syst Neurosci","language":"eng","note":"PMID: 19104670\nPMCID: PMC2605405","page":"1-28","source":"PubMed","title":"Representational similarity analysis - connecting the branches of systems neuroscience","volume":"2","author":[{"family":"Kriegeskorte","given":"Nikolaus"},{"family":"Mur","given":"Marieke"},{"family":"Bandettini","given":"Peter"}],"issued":{"date-parts":[["2008"]]}}}],"schema":"https://github.com/citation-style-language/schema/raw/master/csl-citation.json"} </w:instrText>
      </w:r>
      <w:r w:rsidR="00D02080" w:rsidRPr="00EE44DD">
        <w:rPr>
          <w:rFonts w:ascii="Arial" w:hAnsi="Arial" w:cs="Arial"/>
        </w:rPr>
        <w:fldChar w:fldCharType="separate"/>
      </w:r>
      <w:r w:rsidR="002D19E2" w:rsidRPr="00EE44DD">
        <w:rPr>
          <w:rFonts w:ascii="Arial" w:hAnsi="Arial" w:cs="Arial"/>
          <w:szCs w:val="24"/>
          <w:vertAlign w:val="superscript"/>
        </w:rPr>
        <w:t>66,67</w:t>
      </w:r>
      <w:r w:rsidR="00D02080" w:rsidRPr="00EE44DD">
        <w:rPr>
          <w:rFonts w:ascii="Arial" w:hAnsi="Arial" w:cs="Arial"/>
        </w:rPr>
        <w:fldChar w:fldCharType="end"/>
      </w:r>
      <w:r w:rsidR="00D02080" w:rsidRPr="00EE44DD">
        <w:rPr>
          <w:rFonts w:ascii="Arial" w:hAnsi="Arial" w:cs="Arial"/>
        </w:rPr>
        <w:t xml:space="preserve">. </w:t>
      </w:r>
      <w:r w:rsidR="00AB3011" w:rsidRPr="00EE44DD">
        <w:rPr>
          <w:rFonts w:ascii="Arial" w:hAnsi="Arial" w:cs="Arial"/>
          <w:iCs/>
        </w:rPr>
        <w:t>By identifying which characters, events, and contexts participants identify during immediate free recall (i.e., topics)</w:t>
      </w:r>
      <w:r w:rsidR="00AB3011" w:rsidRPr="00EE44DD">
        <w:rPr>
          <w:rFonts w:ascii="Arial" w:hAnsi="Arial" w:cs="Arial"/>
          <w:vertAlign w:val="superscript"/>
        </w:rPr>
        <w:t xml:space="preserve"> </w:t>
      </w:r>
      <w:r w:rsidR="00AB3011" w:rsidRPr="00EE44DD">
        <w:rPr>
          <w:rFonts w:ascii="Arial" w:hAnsi="Arial" w:cs="Arial"/>
          <w:vertAlign w:val="superscript"/>
        </w:rPr>
        <w:fldChar w:fldCharType="begin"/>
      </w:r>
      <w:r w:rsidR="00AB3011" w:rsidRPr="00EE44DD">
        <w:rPr>
          <w:rFonts w:ascii="Arial" w:hAnsi="Arial" w:cs="Arial"/>
          <w:vertAlign w:val="superscript"/>
        </w:rPr>
        <w:instrText xml:space="preserve"> ADDIN ZOTERO_ITEM CSL_CITATION {"citationID":"GS6xc5CR","properties":{"formattedCitation":"\\super 20\\nosupersub{}","plainCitation":"20","noteIndex":0},"citationItems":[{"id":12005,"uris":["http://zotero.org/users/6239255/items/EX4RESCF"],"itemData":{"id":12005,"type":"article-journal","container-title":"Nature Human Behaviour","DOI":"10.1038/s41562-021-01051-6","ISSN":"2397-3374","issue":"7","journalAbbreviation":"Nat Hum Behav","language":"en","page":"905-919","source":"DOI.org (Crossref)","title":"Geometric models reveal behavioural and neural signatures of transforming experiences into memories","volume":"5","author":[{"family":"Heusser","given":"Andrew C."},{"family":"Fitzpatrick","given":"Paxton C."},{"family":"Manning","given":"Jeremy R."}],"issued":{"date-parts":[["2021",7]]}}}],"schema":"https://github.com/citation-style-language/schema/raw/master/csl-citation.json"} </w:instrText>
      </w:r>
      <w:r w:rsidR="00AB3011" w:rsidRPr="00EE44DD">
        <w:rPr>
          <w:rFonts w:ascii="Arial" w:hAnsi="Arial" w:cs="Arial"/>
          <w:vertAlign w:val="superscript"/>
        </w:rPr>
        <w:fldChar w:fldCharType="separate"/>
      </w:r>
      <w:r w:rsidR="00AB3011" w:rsidRPr="00EE44DD">
        <w:rPr>
          <w:rFonts w:ascii="Arial" w:hAnsi="Arial" w:cs="Arial"/>
          <w:szCs w:val="24"/>
          <w:vertAlign w:val="superscript"/>
        </w:rPr>
        <w:t>20</w:t>
      </w:r>
      <w:r w:rsidR="00AB3011" w:rsidRPr="00EE44DD">
        <w:rPr>
          <w:rFonts w:ascii="Arial" w:hAnsi="Arial" w:cs="Arial"/>
          <w:vertAlign w:val="superscript"/>
        </w:rPr>
        <w:fldChar w:fldCharType="end"/>
      </w:r>
      <w:r w:rsidR="00AB3011" w:rsidRPr="00EE44DD">
        <w:rPr>
          <w:rFonts w:ascii="Arial" w:hAnsi="Arial" w:cs="Arial"/>
          <w:iCs/>
        </w:rPr>
        <w:t>, the order in which they are recalled (i.e., linearity)</w:t>
      </w:r>
      <w:r w:rsidR="00AB3011" w:rsidRPr="00EE44DD">
        <w:rPr>
          <w:rFonts w:ascii="Arial" w:hAnsi="Arial" w:cs="Arial"/>
          <w:vertAlign w:val="superscript"/>
        </w:rPr>
        <w:t xml:space="preserve"> </w:t>
      </w:r>
      <w:r w:rsidR="00AB3011" w:rsidRPr="00EE44DD">
        <w:rPr>
          <w:rFonts w:ascii="Arial" w:hAnsi="Arial" w:cs="Arial"/>
          <w:vertAlign w:val="superscript"/>
        </w:rPr>
        <w:fldChar w:fldCharType="begin"/>
      </w:r>
      <w:r w:rsidR="002D19E2" w:rsidRPr="00EE44DD">
        <w:rPr>
          <w:rFonts w:ascii="Arial" w:hAnsi="Arial" w:cs="Arial"/>
          <w:vertAlign w:val="superscript"/>
        </w:rPr>
        <w:instrText xml:space="preserve"> ADDIN ZOTERO_ITEM CSL_CITATION {"citationID":"1FffcfXD","properties":{"formattedCitation":"\\super 68\\nosupersub{}","plainCitation":"68","noteIndex":0},"citationItems":[{"id":12119,"uris":["http://zotero.org/users/6239255/items/7B7L3GED"],"itemData":{"id":12119,"type":"article-journal","container-title":"PLOS ONE","DOI":"10.1371/journal.pone.0206999","ISSN":"1932-6203","issue":"11","journalAbbreviation":"PLoS ONE","language":"en","page":"e0206999","source":"DOI.org (Crossref)","title":"Space and time in episodic memory: Effects of linearity and directionality on memory for spatial location and temporal order in children and adults","title-short":"Space and time in episodic memory","volume":"13","author":[{"family":"Pathman","given":"Thanujeni"},{"family":"Coughlin","given":"Christine"},{"family":"Ghetti","given":"Simona"}],"editor":[{"family":"Prado","given":"Jérôme"}],"issued":{"date-parts":[["2018",11,8]]}}}],"schema":"https://github.com/citation-style-language/schema/raw/master/csl-citation.json"} </w:instrText>
      </w:r>
      <w:r w:rsidR="00AB3011" w:rsidRPr="00EE44DD">
        <w:rPr>
          <w:rFonts w:ascii="Arial" w:hAnsi="Arial" w:cs="Arial"/>
          <w:vertAlign w:val="superscript"/>
        </w:rPr>
        <w:fldChar w:fldCharType="separate"/>
      </w:r>
      <w:r w:rsidR="002D19E2" w:rsidRPr="00EE44DD">
        <w:rPr>
          <w:rFonts w:ascii="Arial" w:hAnsi="Arial" w:cs="Arial"/>
          <w:szCs w:val="24"/>
          <w:vertAlign w:val="superscript"/>
        </w:rPr>
        <w:t>68</w:t>
      </w:r>
      <w:r w:rsidR="00AB3011" w:rsidRPr="00EE44DD">
        <w:rPr>
          <w:rFonts w:ascii="Arial" w:hAnsi="Arial" w:cs="Arial"/>
          <w:vertAlign w:val="superscript"/>
        </w:rPr>
        <w:fldChar w:fldCharType="end"/>
      </w:r>
      <w:r w:rsidR="00AB3011" w:rsidRPr="00EE44DD">
        <w:rPr>
          <w:rFonts w:ascii="Arial" w:hAnsi="Arial" w:cs="Arial"/>
          <w:iCs/>
        </w:rPr>
        <w:t xml:space="preserve">, </w:t>
      </w:r>
      <w:r w:rsidR="00057DEA" w:rsidRPr="00EE44DD">
        <w:rPr>
          <w:rFonts w:ascii="Arial" w:hAnsi="Arial" w:cs="Arial"/>
          <w:iCs/>
        </w:rPr>
        <w:t xml:space="preserve">and </w:t>
      </w:r>
      <w:r w:rsidR="00AB3011" w:rsidRPr="00EE44DD">
        <w:rPr>
          <w:rFonts w:ascii="Arial" w:hAnsi="Arial" w:cs="Arial"/>
          <w:iCs/>
        </w:rPr>
        <w:t>the detail and the tone with which they are recalled (i.e., semantics)</w:t>
      </w:r>
      <w:r w:rsidR="00AB3011" w:rsidRPr="00EE44DD">
        <w:rPr>
          <w:rFonts w:ascii="Arial" w:hAnsi="Arial" w:cs="Arial"/>
          <w:vertAlign w:val="superscript"/>
        </w:rPr>
        <w:t xml:space="preserve"> </w:t>
      </w:r>
      <w:r w:rsidR="00AB3011" w:rsidRPr="00EE44DD">
        <w:rPr>
          <w:rFonts w:ascii="Arial" w:hAnsi="Arial" w:cs="Arial"/>
          <w:vertAlign w:val="superscript"/>
        </w:rPr>
        <w:fldChar w:fldCharType="begin"/>
      </w:r>
      <w:r w:rsidR="002D19E2" w:rsidRPr="00EE44DD">
        <w:rPr>
          <w:rFonts w:ascii="Arial" w:hAnsi="Arial" w:cs="Arial"/>
          <w:vertAlign w:val="superscript"/>
        </w:rPr>
        <w:instrText xml:space="preserve"> ADDIN ZOTERO_ITEM CSL_CITATION {"citationID":"Ri6BcR6Z","properties":{"formattedCitation":"\\super 62\\nosupersub{}","plainCitation":"62","noteIndex":0},"citationItems":[{"id":12121,"uris":["http://zotero.org/users/6239255/items/Y5E2R68Z"],"itemData":{"id":12121,"type":"article-journal","abstract":"We are in the midst of a technological revolution whereby, for the first time, researchers can link daily word use to a broad array of real-world behaviors. This article reviews several computerized text analysis methods and describes how Linguistic Inquiry and Word Count (LIWC) was created and validated. LIWC is a transparent text analysis program that counts words in psychologically meaningful categories. Empirical results using LIWC demonstrate its ability to detect meaning in a wide variety of experimental settings, including to show attentional focus, emotionality, social relationships, thinking styles, and individual differences.","container-title":"Journal of Language and Social Psychology","DOI":"10.1177/0261927X09351676","ISSN":"0261-927X, 1552-6526","issue":"1","journalAbbreviation":"Journal of Language and Social Psychology","language":"en","page":"24-54","source":"DOI.org (Crossref)","title":"The Psychological Meaning of Words: LIWC and Computerized Text Analysis Methods","title-short":"The Psychological Meaning of Words","volume":"29","author":[{"family":"Tausczik","given":"Yla R."},{"family":"Pennebaker","given":"James W."}],"issued":{"date-parts":[["2010",3]]}}}],"schema":"https://github.com/citation-style-language/schema/raw/master/csl-citation.json"} </w:instrText>
      </w:r>
      <w:r w:rsidR="00AB3011" w:rsidRPr="00EE44DD">
        <w:rPr>
          <w:rFonts w:ascii="Arial" w:hAnsi="Arial" w:cs="Arial"/>
          <w:vertAlign w:val="superscript"/>
        </w:rPr>
        <w:fldChar w:fldCharType="separate"/>
      </w:r>
      <w:r w:rsidR="002D19E2" w:rsidRPr="00EE44DD">
        <w:rPr>
          <w:rFonts w:ascii="Arial" w:hAnsi="Arial" w:cs="Arial"/>
          <w:szCs w:val="24"/>
          <w:vertAlign w:val="superscript"/>
        </w:rPr>
        <w:t>62</w:t>
      </w:r>
      <w:r w:rsidR="00AB3011" w:rsidRPr="00EE44DD">
        <w:rPr>
          <w:rFonts w:ascii="Arial" w:hAnsi="Arial" w:cs="Arial"/>
          <w:vertAlign w:val="superscript"/>
        </w:rPr>
        <w:fldChar w:fldCharType="end"/>
      </w:r>
      <w:r w:rsidR="00AB3011" w:rsidRPr="00EE44DD">
        <w:rPr>
          <w:rFonts w:ascii="Arial" w:hAnsi="Arial" w:cs="Arial"/>
          <w:iCs/>
        </w:rPr>
        <w:t>, we can identify which features participants attend</w:t>
      </w:r>
      <w:r w:rsidR="00057DEA" w:rsidRPr="00EE44DD">
        <w:rPr>
          <w:rFonts w:ascii="Arial" w:hAnsi="Arial" w:cs="Arial"/>
          <w:iCs/>
        </w:rPr>
        <w:t xml:space="preserve"> </w:t>
      </w:r>
      <w:r w:rsidR="00AB3011" w:rsidRPr="00EE44DD">
        <w:rPr>
          <w:rFonts w:ascii="Arial" w:hAnsi="Arial" w:cs="Arial"/>
          <w:iCs/>
        </w:rPr>
        <w:t>to, how they subjectively experience those features, and how their experience inform</w:t>
      </w:r>
      <w:r w:rsidR="00057DEA" w:rsidRPr="00EE44DD">
        <w:rPr>
          <w:rFonts w:ascii="Arial" w:hAnsi="Arial" w:cs="Arial"/>
          <w:iCs/>
        </w:rPr>
        <w:t>s</w:t>
      </w:r>
      <w:r w:rsidR="00AB3011" w:rsidRPr="00EE44DD">
        <w:rPr>
          <w:rFonts w:ascii="Arial" w:hAnsi="Arial" w:cs="Arial"/>
          <w:iCs/>
        </w:rPr>
        <w:t xml:space="preserve"> their </w:t>
      </w:r>
      <w:r w:rsidR="00057DEA" w:rsidRPr="00EE44DD">
        <w:rPr>
          <w:rFonts w:ascii="Arial" w:hAnsi="Arial" w:cs="Arial"/>
          <w:iCs/>
        </w:rPr>
        <w:t>uncertainty assessments</w:t>
      </w:r>
      <w:r w:rsidR="00AB3011" w:rsidRPr="00EE44DD">
        <w:rPr>
          <w:rFonts w:ascii="Arial" w:hAnsi="Arial" w:cs="Arial"/>
          <w:iCs/>
        </w:rPr>
        <w:t>.</w:t>
      </w:r>
      <w:r w:rsidR="00D802C0" w:rsidRPr="00EE44DD">
        <w:rPr>
          <w:rFonts w:ascii="Arial" w:hAnsi="Arial" w:cs="Arial"/>
        </w:rPr>
        <w:t xml:space="preserve"> </w:t>
      </w:r>
      <w:r w:rsidRPr="00EE44DD">
        <w:rPr>
          <w:rFonts w:ascii="Arial" w:hAnsi="Arial" w:cs="Arial"/>
        </w:rPr>
        <w:t>I have used RSA approaches with naturalistic fMRI stimuli</w:t>
      </w:r>
      <w:r w:rsidR="00057DEA" w:rsidRPr="00EE44DD">
        <w:rPr>
          <w:rFonts w:ascii="Arial" w:hAnsi="Arial" w:cs="Arial"/>
        </w:rPr>
        <w:t xml:space="preserve"> previously</w:t>
      </w:r>
      <w:r w:rsidRPr="00EE44DD">
        <w:rPr>
          <w:rFonts w:ascii="Arial" w:hAnsi="Arial" w:cs="Arial"/>
        </w:rPr>
        <w:t xml:space="preserve"> </w:t>
      </w:r>
      <w:r w:rsidR="00A24E65" w:rsidRPr="00EE44DD">
        <w:rPr>
          <w:rFonts w:ascii="Arial" w:hAnsi="Arial" w:cs="Arial"/>
        </w:rPr>
        <w:fldChar w:fldCharType="begin"/>
      </w:r>
      <w:r w:rsidR="008769A8" w:rsidRPr="00EE44DD">
        <w:rPr>
          <w:rFonts w:ascii="Arial" w:hAnsi="Arial" w:cs="Arial"/>
        </w:rPr>
        <w:instrText xml:space="preserve"> ADDIN ZOTERO_ITEM CSL_CITATION {"citationID":"dkcMQXDV","properties":{"formattedCitation":"\\super 69\\nosupersub{}","plainCitation":"69","noteIndex":0},"citationItems":[{"id":3322,"uris":["http://zotero.org/users/6239255/items/I4YSMXAE"],"itemData":{"id":3322,"type":"article-journal","abstract":"Developmental studies have identified differences in prefrontal and subcortical affective structures between children and adults, which correspond with observed cognitive and behavioral maturations from relatively simplistic emotional experiences and expressions to more nuanced, complex ones. However, developmental changes in the neural representation of emotions have not yet been well explored. It stands to reason that adults and children may demonstrate observable differences in the representation of affect within key neurological structures implicated in affective cognition. Forty-five participants (25 children; 20 adults) passively viewed positive, negative, and neutral clips from popular films while undergoing functional magnetic resonance imaging (fMRI). Using representational similarity analysis (RSA) to measure variability in neural pattern similarity, we found developmental differences between children and adults in the amygdala, nucleus accumbens (NAcc), and ventromedial prefrontal cortex (vmPFC), such that children generated less pattern similarity within subcortical structures relative to the vmPFC; a phenomenon not replicated among their older counterparts. Furthermore, children generated valence-specific differences in representational patterns across regions; these valence-specific patterns were not found in adults. These results may suggest that affective representations grow increasingly dissimilar over development as individuals mature from visceral affective responses to more evaluative analyses.","container-title":"Social Cognitive and Affective Neuroscience","DOI":"10.1093/scan/nsab093","ISSN":"1749-5016","issue":"nsab093","journalAbbreviation":"Social Cognitive and Affective Neuroscience","license":"All rights reserved","title":"Developmental Differences in Affective Representation Between Prefrontal and Subcortical Structures","URL":"https://doi.org/10.1093/scan/nsab093","author":[{"family":"Mitchell","given":"William J"},{"family":"Tepfer","given":"Lindsey J"},{"family":"Henninger","given":"Nicole M"},{"family":"Perlman","given":"Susan B"},{"family":"Murty","given":"Vishnu P"},{"family":"Helion","given":"Chelsea"}],"accessed":{"date-parts":[["2021",8,5]]},"issued":{"date-parts":[["2021",7,31]]}}}],"schema":"https://github.com/citation-style-language/schema/raw/master/csl-citation.json"} </w:instrText>
      </w:r>
      <w:r w:rsidR="00A24E65" w:rsidRPr="00EE44DD">
        <w:rPr>
          <w:rFonts w:ascii="Arial" w:hAnsi="Arial" w:cs="Arial"/>
        </w:rPr>
        <w:fldChar w:fldCharType="separate"/>
      </w:r>
      <w:r w:rsidR="008769A8" w:rsidRPr="00EE44DD">
        <w:rPr>
          <w:rFonts w:ascii="Arial" w:hAnsi="Arial" w:cs="Arial"/>
          <w:szCs w:val="24"/>
          <w:vertAlign w:val="superscript"/>
        </w:rPr>
        <w:t>69</w:t>
      </w:r>
      <w:r w:rsidR="00A24E65" w:rsidRPr="00EE44DD">
        <w:rPr>
          <w:rFonts w:ascii="Arial" w:hAnsi="Arial" w:cs="Arial"/>
        </w:rPr>
        <w:fldChar w:fldCharType="end"/>
      </w:r>
      <w:r w:rsidRPr="00EE44DD">
        <w:rPr>
          <w:rFonts w:ascii="Arial" w:hAnsi="Arial" w:cs="Arial"/>
        </w:rPr>
        <w:t xml:space="preserve"> and directed RSA workshops</w:t>
      </w:r>
      <w:r w:rsidR="00D47C71" w:rsidRPr="00EE44DD">
        <w:rPr>
          <w:rFonts w:ascii="Arial" w:hAnsi="Arial" w:cs="Arial"/>
        </w:rPr>
        <w:t>. Though these previous analyses differ</w:t>
      </w:r>
      <w:r w:rsidR="00057DEA" w:rsidRPr="00EE44DD">
        <w:rPr>
          <w:rFonts w:ascii="Arial" w:hAnsi="Arial" w:cs="Arial"/>
        </w:rPr>
        <w:t xml:space="preserve"> </w:t>
      </w:r>
      <w:r w:rsidR="00D47C71" w:rsidRPr="00EE44DD">
        <w:rPr>
          <w:rFonts w:ascii="Arial" w:hAnsi="Arial" w:cs="Arial"/>
        </w:rPr>
        <w:t>in the quantity and quality of features incorporated into the analys</w:t>
      </w:r>
      <w:r w:rsidR="00057DEA" w:rsidRPr="00EE44DD">
        <w:rPr>
          <w:rFonts w:ascii="Arial" w:hAnsi="Arial" w:cs="Arial"/>
        </w:rPr>
        <w:t>i</w:t>
      </w:r>
      <w:r w:rsidR="00D47C71" w:rsidRPr="00EE44DD">
        <w:rPr>
          <w:rFonts w:ascii="Arial" w:hAnsi="Arial" w:cs="Arial"/>
        </w:rPr>
        <w:t xml:space="preserve">s, my experience provides confidence that </w:t>
      </w:r>
      <w:r w:rsidR="00B00584" w:rsidRPr="00EE44DD">
        <w:rPr>
          <w:rFonts w:ascii="Arial" w:hAnsi="Arial" w:cs="Arial"/>
        </w:rPr>
        <w:t xml:space="preserve">I have the technical </w:t>
      </w:r>
      <w:r w:rsidR="00D802C0" w:rsidRPr="00EE44DD">
        <w:rPr>
          <w:rFonts w:ascii="Arial" w:hAnsi="Arial" w:cs="Arial"/>
        </w:rPr>
        <w:t>skillset</w:t>
      </w:r>
      <w:r w:rsidRPr="00EE44DD">
        <w:rPr>
          <w:rFonts w:ascii="Arial" w:hAnsi="Arial" w:cs="Arial"/>
        </w:rPr>
        <w:t xml:space="preserve"> </w:t>
      </w:r>
      <w:r w:rsidR="00B00584" w:rsidRPr="00EE44DD">
        <w:rPr>
          <w:rFonts w:ascii="Arial" w:hAnsi="Arial" w:cs="Arial"/>
        </w:rPr>
        <w:t>to</w:t>
      </w:r>
      <w:r w:rsidRPr="00EE44DD">
        <w:rPr>
          <w:rFonts w:ascii="Arial" w:hAnsi="Arial" w:cs="Arial"/>
        </w:rPr>
        <w:t xml:space="preserve"> conduct this analysis. </w:t>
      </w:r>
    </w:p>
    <w:p w14:paraId="59E0EA9E" w14:textId="3EA368DA" w:rsidR="00A54775" w:rsidRPr="00EE44DD" w:rsidRDefault="00A54775" w:rsidP="00AA3F0D">
      <w:pPr>
        <w:widowControl w:val="0"/>
        <w:spacing w:after="0" w:line="240" w:lineRule="auto"/>
        <w:jc w:val="both"/>
        <w:rPr>
          <w:rStyle w:val="Heading4Char"/>
        </w:rPr>
      </w:pPr>
      <w:r w:rsidRPr="00EE44DD">
        <w:rPr>
          <w:rStyle w:val="Heading4Char"/>
        </w:rPr>
        <w:t>A.2.7. Predicted results</w:t>
      </w:r>
    </w:p>
    <w:p w14:paraId="1475ADFC" w14:textId="21A79D63" w:rsidR="00A54775" w:rsidRPr="00EE44DD" w:rsidRDefault="00C04421" w:rsidP="00AA3F0D">
      <w:pPr>
        <w:widowControl w:val="0"/>
        <w:spacing w:after="0" w:line="240" w:lineRule="auto"/>
        <w:ind w:firstLine="720"/>
        <w:jc w:val="both"/>
        <w:rPr>
          <w:rFonts w:ascii="Arial" w:hAnsi="Arial" w:cs="Arial"/>
        </w:rPr>
      </w:pPr>
      <w:r w:rsidRPr="00EE44DD">
        <w:rPr>
          <w:rFonts w:ascii="Arial" w:hAnsi="Arial" w:cs="Arial"/>
        </w:rPr>
        <w:t>Traditional univariate techniques and I</w:t>
      </w:r>
      <w:r w:rsidR="00010264" w:rsidRPr="00EE44DD">
        <w:rPr>
          <w:rFonts w:ascii="Arial" w:hAnsi="Arial" w:cs="Arial"/>
        </w:rPr>
        <w:t>ntersubject</w:t>
      </w:r>
      <w:r w:rsidR="00A54775" w:rsidRPr="00EE44DD">
        <w:rPr>
          <w:rFonts w:ascii="Arial" w:hAnsi="Arial" w:cs="Arial"/>
        </w:rPr>
        <w:t xml:space="preserve"> RSA analysis</w:t>
      </w:r>
      <w:r w:rsidR="00010264" w:rsidRPr="00EE44DD">
        <w:rPr>
          <w:rFonts w:ascii="Arial" w:hAnsi="Arial" w:cs="Arial"/>
        </w:rPr>
        <w:t xml:space="preserve"> </w:t>
      </w:r>
      <w:r w:rsidR="00A54775" w:rsidRPr="00EE44DD">
        <w:rPr>
          <w:rFonts w:ascii="Arial" w:hAnsi="Arial" w:cs="Arial"/>
        </w:rPr>
        <w:t xml:space="preserve">will be used to </w:t>
      </w:r>
      <w:r w:rsidR="00A54775" w:rsidRPr="00EE44DD">
        <w:rPr>
          <w:rFonts w:ascii="Arial" w:hAnsi="Arial" w:cs="Arial"/>
          <w:u w:val="single"/>
        </w:rPr>
        <w:t xml:space="preserve">investigate developmental differences in neural responses to social </w:t>
      </w:r>
      <w:r w:rsidRPr="00EE44DD">
        <w:rPr>
          <w:rFonts w:ascii="Arial" w:hAnsi="Arial" w:cs="Arial"/>
          <w:u w:val="single"/>
        </w:rPr>
        <w:t>and non-social sources of ambiguity</w:t>
      </w:r>
      <w:r w:rsidR="00A54775" w:rsidRPr="00EE44DD">
        <w:rPr>
          <w:rFonts w:ascii="Arial" w:hAnsi="Arial" w:cs="Arial"/>
        </w:rPr>
        <w:t>. We predict</w:t>
      </w:r>
      <w:r w:rsidR="00446D2E" w:rsidRPr="00EE44DD">
        <w:rPr>
          <w:rFonts w:ascii="Arial" w:hAnsi="Arial" w:cs="Arial"/>
        </w:rPr>
        <w:t xml:space="preserve"> </w:t>
      </w:r>
      <w:r w:rsidR="00A54775" w:rsidRPr="00EE44DD">
        <w:rPr>
          <w:rFonts w:ascii="Arial" w:hAnsi="Arial" w:cs="Arial"/>
        </w:rPr>
        <w:t xml:space="preserve">that, regardless of age, </w:t>
      </w:r>
      <w:r w:rsidR="00010264" w:rsidRPr="00EE44DD">
        <w:rPr>
          <w:rFonts w:ascii="Arial" w:hAnsi="Arial" w:cs="Arial"/>
        </w:rPr>
        <w:t>social</w:t>
      </w:r>
      <w:r w:rsidR="00A54775" w:rsidRPr="00EE44DD">
        <w:rPr>
          <w:rFonts w:ascii="Arial" w:hAnsi="Arial" w:cs="Arial"/>
        </w:rPr>
        <w:t xml:space="preserve"> certainty will be positively associated with activation in the </w:t>
      </w:r>
      <w:r w:rsidR="00010264" w:rsidRPr="00EE44DD">
        <w:rPr>
          <w:rFonts w:ascii="Arial" w:hAnsi="Arial" w:cs="Arial"/>
        </w:rPr>
        <w:t>dACC, AI, IFG, and vlPFC</w:t>
      </w:r>
      <w:r w:rsidR="00AA7699" w:rsidRPr="00EE44DD">
        <w:rPr>
          <w:rFonts w:ascii="Arial" w:hAnsi="Arial" w:cs="Arial"/>
        </w:rPr>
        <w:t>/OFC</w:t>
      </w:r>
      <w:r w:rsidR="00010264" w:rsidRPr="00EE44DD">
        <w:rPr>
          <w:rFonts w:ascii="Arial" w:hAnsi="Arial" w:cs="Arial"/>
        </w:rPr>
        <w:t>, but the magnitude of activity in social reward regions (dACC, IFG) may peak around ages 16-17</w:t>
      </w:r>
      <w:r w:rsidR="00446D2E" w:rsidRPr="00EE44DD">
        <w:rPr>
          <w:rFonts w:ascii="Arial" w:hAnsi="Arial" w:cs="Arial"/>
        </w:rPr>
        <w:t xml:space="preserve"> c</w:t>
      </w:r>
      <w:r w:rsidR="00010264" w:rsidRPr="00EE44DD">
        <w:rPr>
          <w:rFonts w:ascii="Arial" w:hAnsi="Arial" w:cs="Arial"/>
        </w:rPr>
        <w:t>orrespond</w:t>
      </w:r>
      <w:r w:rsidR="00446D2E" w:rsidRPr="00EE44DD">
        <w:rPr>
          <w:rFonts w:ascii="Arial" w:hAnsi="Arial" w:cs="Arial"/>
        </w:rPr>
        <w:t xml:space="preserve">ing </w:t>
      </w:r>
      <w:r w:rsidR="00010264" w:rsidRPr="00EE44DD">
        <w:rPr>
          <w:rFonts w:ascii="Arial" w:hAnsi="Arial" w:cs="Arial"/>
        </w:rPr>
        <w:t>with social reward</w:t>
      </w:r>
      <w:r w:rsidR="00446D2E" w:rsidRPr="00EE44DD">
        <w:rPr>
          <w:rFonts w:ascii="Arial" w:hAnsi="Arial" w:cs="Arial"/>
        </w:rPr>
        <w:t xml:space="preserve"> response peaks</w:t>
      </w:r>
      <w:r w:rsidR="00010264" w:rsidRPr="00EE44DD">
        <w:rPr>
          <w:rFonts w:ascii="Arial" w:hAnsi="Arial" w:cs="Arial"/>
        </w:rPr>
        <w:t>.</w:t>
      </w:r>
      <w:r w:rsidR="00A54775" w:rsidRPr="00EE44DD">
        <w:rPr>
          <w:rFonts w:ascii="Arial" w:hAnsi="Arial" w:cs="Arial"/>
        </w:rPr>
        <w:t xml:space="preserve"> </w:t>
      </w:r>
      <w:r w:rsidR="00446D2E" w:rsidRPr="00EE44DD">
        <w:rPr>
          <w:rFonts w:ascii="Arial" w:hAnsi="Arial" w:cs="Arial"/>
        </w:rPr>
        <w:t>Primary</w:t>
      </w:r>
      <w:r w:rsidR="00286B41" w:rsidRPr="00EE44DD">
        <w:rPr>
          <w:rFonts w:ascii="Arial" w:hAnsi="Arial" w:cs="Arial"/>
        </w:rPr>
        <w:t xml:space="preserve"> analyses will</w:t>
      </w:r>
      <w:r w:rsidR="00A54775" w:rsidRPr="00EE44DD">
        <w:rPr>
          <w:rFonts w:ascii="Arial" w:hAnsi="Arial" w:cs="Arial"/>
        </w:rPr>
        <w:t xml:space="preserve"> examin</w:t>
      </w:r>
      <w:r w:rsidR="00010264" w:rsidRPr="00EE44DD">
        <w:rPr>
          <w:rFonts w:ascii="Arial" w:hAnsi="Arial" w:cs="Arial"/>
        </w:rPr>
        <w:t>e</w:t>
      </w:r>
      <w:r w:rsidR="00A54775" w:rsidRPr="00EE44DD">
        <w:rPr>
          <w:rFonts w:ascii="Arial" w:hAnsi="Arial" w:cs="Arial"/>
        </w:rPr>
        <w:t xml:space="preserve"> </w:t>
      </w:r>
      <w:r w:rsidR="00B22EFD" w:rsidRPr="00EE44DD">
        <w:rPr>
          <w:rFonts w:ascii="Arial" w:hAnsi="Arial" w:cs="Arial"/>
        </w:rPr>
        <w:t>correlative similarity among neural</w:t>
      </w:r>
      <w:r w:rsidR="00010264" w:rsidRPr="00EE44DD">
        <w:rPr>
          <w:rFonts w:ascii="Arial" w:hAnsi="Arial" w:cs="Arial"/>
        </w:rPr>
        <w:t xml:space="preserve"> patterns</w:t>
      </w:r>
      <w:r w:rsidR="00A54775" w:rsidRPr="00EE44DD">
        <w:rPr>
          <w:rFonts w:ascii="Arial" w:hAnsi="Arial" w:cs="Arial"/>
        </w:rPr>
        <w:t xml:space="preserve"> in non-visual and non-motor regions to </w:t>
      </w:r>
      <w:r w:rsidR="00286B41" w:rsidRPr="00EE44DD">
        <w:rPr>
          <w:rFonts w:ascii="Arial" w:hAnsi="Arial" w:cs="Arial"/>
          <w:u w:val="single"/>
        </w:rPr>
        <w:t>identify how domain, age, behavioral indications,</w:t>
      </w:r>
      <w:r w:rsidR="00AA177D" w:rsidRPr="00EE44DD">
        <w:rPr>
          <w:rFonts w:ascii="Arial" w:hAnsi="Arial" w:cs="Arial"/>
          <w:u w:val="single"/>
        </w:rPr>
        <w:t xml:space="preserve"> stimulus features,</w:t>
      </w:r>
      <w:r w:rsidR="00286B41" w:rsidRPr="00EE44DD">
        <w:rPr>
          <w:rFonts w:ascii="Arial" w:hAnsi="Arial" w:cs="Arial"/>
          <w:u w:val="single"/>
        </w:rPr>
        <w:t xml:space="preserve"> and attention</w:t>
      </w:r>
      <w:r w:rsidR="00AA177D" w:rsidRPr="00EE44DD">
        <w:rPr>
          <w:rFonts w:ascii="Arial" w:hAnsi="Arial" w:cs="Arial"/>
          <w:u w:val="single"/>
        </w:rPr>
        <w:t xml:space="preserve"> to those features</w:t>
      </w:r>
      <w:r w:rsidR="00286B41" w:rsidRPr="00EE44DD">
        <w:rPr>
          <w:rFonts w:ascii="Arial" w:hAnsi="Arial" w:cs="Arial"/>
          <w:u w:val="single"/>
        </w:rPr>
        <w:t xml:space="preserve"> inform </w:t>
      </w:r>
      <w:r w:rsidR="00AA177D" w:rsidRPr="00EE44DD">
        <w:rPr>
          <w:rFonts w:ascii="Arial" w:hAnsi="Arial" w:cs="Arial"/>
          <w:u w:val="single"/>
        </w:rPr>
        <w:t>how similar neural representations of social and non-social ambiguity are to one another</w:t>
      </w:r>
      <w:r w:rsidR="00A54775" w:rsidRPr="00EE44DD">
        <w:rPr>
          <w:rFonts w:ascii="Arial" w:hAnsi="Arial" w:cs="Arial"/>
        </w:rPr>
        <w:t xml:space="preserve">. </w:t>
      </w:r>
      <w:r w:rsidR="00446D2E" w:rsidRPr="00EE44DD">
        <w:rPr>
          <w:rFonts w:ascii="Arial" w:hAnsi="Arial" w:cs="Arial"/>
        </w:rPr>
        <w:t>This</w:t>
      </w:r>
      <w:r w:rsidR="00286B41" w:rsidRPr="00EE44DD">
        <w:rPr>
          <w:rFonts w:ascii="Arial" w:hAnsi="Arial" w:cs="Arial"/>
        </w:rPr>
        <w:t xml:space="preserve"> analytic approach </w:t>
      </w:r>
      <w:r w:rsidR="00AA177D" w:rsidRPr="00EE44DD">
        <w:rPr>
          <w:rFonts w:ascii="Arial" w:hAnsi="Arial" w:cs="Arial"/>
        </w:rPr>
        <w:t>grant</w:t>
      </w:r>
      <w:r w:rsidR="00446D2E" w:rsidRPr="00EE44DD">
        <w:rPr>
          <w:rFonts w:ascii="Arial" w:hAnsi="Arial" w:cs="Arial"/>
        </w:rPr>
        <w:t>s</w:t>
      </w:r>
      <w:r w:rsidR="00AA177D" w:rsidRPr="00EE44DD">
        <w:rPr>
          <w:rFonts w:ascii="Arial" w:hAnsi="Arial" w:cs="Arial"/>
        </w:rPr>
        <w:t xml:space="preserve"> unprecedented resolution to examine nuances in how uncertainty is represented across modalities</w:t>
      </w:r>
      <w:r w:rsidR="00A54775" w:rsidRPr="00EE44DD">
        <w:rPr>
          <w:rFonts w:ascii="Arial" w:hAnsi="Arial" w:cs="Arial"/>
        </w:rPr>
        <w:t xml:space="preserve">. We anticipate that </w:t>
      </w:r>
      <w:r w:rsidR="00AA177D" w:rsidRPr="00EE44DD">
        <w:rPr>
          <w:rFonts w:ascii="Arial" w:hAnsi="Arial" w:cs="Arial"/>
        </w:rPr>
        <w:t xml:space="preserve">adolescents and adults will generate less similar behavioral and neural representations of uncertainty in response to non-social versus social ambiguity. We </w:t>
      </w:r>
      <w:r w:rsidR="00446D2E" w:rsidRPr="00EE44DD">
        <w:rPr>
          <w:rFonts w:ascii="Arial" w:hAnsi="Arial" w:cs="Arial"/>
        </w:rPr>
        <w:t>expect</w:t>
      </w:r>
      <w:r w:rsidR="00AA177D" w:rsidRPr="00EE44DD">
        <w:rPr>
          <w:rFonts w:ascii="Arial" w:hAnsi="Arial" w:cs="Arial"/>
        </w:rPr>
        <w:t xml:space="preserve"> that adolescent representations will </w:t>
      </w:r>
      <w:r w:rsidR="00446D2E" w:rsidRPr="00EE44DD">
        <w:rPr>
          <w:rFonts w:ascii="Arial" w:hAnsi="Arial" w:cs="Arial"/>
        </w:rPr>
        <w:t>be</w:t>
      </w:r>
      <w:r w:rsidR="00AA177D" w:rsidRPr="00EE44DD">
        <w:rPr>
          <w:rFonts w:ascii="Arial" w:hAnsi="Arial" w:cs="Arial"/>
        </w:rPr>
        <w:t xml:space="preserve"> more </w:t>
      </w:r>
      <w:r w:rsidR="005B2AA7" w:rsidRPr="00EE44DD">
        <w:rPr>
          <w:rFonts w:ascii="Arial" w:hAnsi="Arial" w:cs="Arial"/>
        </w:rPr>
        <w:t>like</w:t>
      </w:r>
      <w:r w:rsidR="00AA177D" w:rsidRPr="00EE44DD">
        <w:rPr>
          <w:rFonts w:ascii="Arial" w:hAnsi="Arial" w:cs="Arial"/>
        </w:rPr>
        <w:t xml:space="preserve"> adult</w:t>
      </w:r>
      <w:r w:rsidR="00446D2E" w:rsidRPr="00EE44DD">
        <w:rPr>
          <w:rFonts w:ascii="Arial" w:hAnsi="Arial" w:cs="Arial"/>
        </w:rPr>
        <w:t xml:space="preserve"> representations</w:t>
      </w:r>
      <w:r w:rsidR="00AA177D" w:rsidRPr="00EE44DD">
        <w:rPr>
          <w:rFonts w:ascii="Arial" w:hAnsi="Arial" w:cs="Arial"/>
        </w:rPr>
        <w:t xml:space="preserve"> </w:t>
      </w:r>
      <w:r w:rsidR="00057DEA" w:rsidRPr="00EE44DD">
        <w:rPr>
          <w:rFonts w:ascii="Arial" w:hAnsi="Arial" w:cs="Arial"/>
        </w:rPr>
        <w:t>as age</w:t>
      </w:r>
      <w:r w:rsidR="00446D2E" w:rsidRPr="00EE44DD">
        <w:rPr>
          <w:rFonts w:ascii="Arial" w:hAnsi="Arial" w:cs="Arial"/>
        </w:rPr>
        <w:t xml:space="preserve"> increases</w:t>
      </w:r>
      <w:r w:rsidR="00AA177D" w:rsidRPr="00EE44DD">
        <w:rPr>
          <w:rFonts w:ascii="Arial" w:hAnsi="Arial" w:cs="Arial"/>
        </w:rPr>
        <w:t>. We also predict that</w:t>
      </w:r>
      <w:r w:rsidR="00E0346E" w:rsidRPr="00EE44DD">
        <w:rPr>
          <w:rFonts w:ascii="Arial" w:hAnsi="Arial" w:cs="Arial"/>
        </w:rPr>
        <w:t xml:space="preserve"> </w:t>
      </w:r>
      <w:r w:rsidR="00AA177D" w:rsidRPr="00EE44DD">
        <w:rPr>
          <w:rFonts w:ascii="Arial" w:hAnsi="Arial" w:cs="Arial"/>
        </w:rPr>
        <w:t xml:space="preserve">stimulus features will be more predictive </w:t>
      </w:r>
      <w:r w:rsidR="00E0346E" w:rsidRPr="00EE44DD">
        <w:rPr>
          <w:rFonts w:ascii="Arial" w:hAnsi="Arial" w:cs="Arial"/>
        </w:rPr>
        <w:t>of certainty representations in later adolescence</w:t>
      </w:r>
      <w:r w:rsidR="00057DEA" w:rsidRPr="00EE44DD">
        <w:rPr>
          <w:rFonts w:ascii="Arial" w:hAnsi="Arial" w:cs="Arial"/>
        </w:rPr>
        <w:t xml:space="preserve"> than in </w:t>
      </w:r>
      <w:r w:rsidR="00E0346E" w:rsidRPr="00EE44DD">
        <w:rPr>
          <w:rFonts w:ascii="Arial" w:hAnsi="Arial" w:cs="Arial"/>
        </w:rPr>
        <w:t xml:space="preserve">earlier adolescence. </w:t>
      </w:r>
    </w:p>
    <w:p w14:paraId="01A05379" w14:textId="77777777" w:rsidR="00A54775" w:rsidRPr="00EE44DD" w:rsidRDefault="00A54775" w:rsidP="00AA3F0D">
      <w:pPr>
        <w:pStyle w:val="Heading4"/>
        <w:keepNext w:val="0"/>
        <w:keepLines w:val="0"/>
        <w:widowControl w:val="0"/>
        <w:spacing w:before="0" w:line="240" w:lineRule="auto"/>
        <w:jc w:val="both"/>
      </w:pPr>
      <w:r w:rsidRPr="00EE44DD">
        <w:t>A.2.8. Potential pitfalls</w:t>
      </w:r>
    </w:p>
    <w:p w14:paraId="7EAF01E6" w14:textId="364DAD6A" w:rsidR="00A54775" w:rsidRPr="00EE44DD" w:rsidRDefault="00C04421" w:rsidP="00AA3F0D">
      <w:pPr>
        <w:widowControl w:val="0"/>
        <w:spacing w:after="0" w:line="240" w:lineRule="auto"/>
        <w:ind w:firstLine="720"/>
        <w:jc w:val="both"/>
        <w:rPr>
          <w:rFonts w:ascii="Arial" w:hAnsi="Arial" w:cs="Arial"/>
        </w:rPr>
      </w:pPr>
      <w:r w:rsidRPr="00EE44DD">
        <w:rPr>
          <w:rFonts w:ascii="Arial" w:hAnsi="Arial" w:cs="Arial"/>
        </w:rPr>
        <w:t xml:space="preserve">We may find no </w:t>
      </w:r>
      <w:r w:rsidR="00A54775" w:rsidRPr="00EE44DD">
        <w:rPr>
          <w:rFonts w:ascii="Arial" w:hAnsi="Arial" w:cs="Arial"/>
        </w:rPr>
        <w:t>statistically significant differences across age groups</w:t>
      </w:r>
      <w:r w:rsidRPr="00EE44DD">
        <w:rPr>
          <w:rFonts w:ascii="Arial" w:hAnsi="Arial" w:cs="Arial"/>
        </w:rPr>
        <w:t xml:space="preserve"> or domains</w:t>
      </w:r>
      <w:r w:rsidR="00A54775" w:rsidRPr="00EE44DD">
        <w:rPr>
          <w:rFonts w:ascii="Arial" w:hAnsi="Arial" w:cs="Arial"/>
        </w:rPr>
        <w:t xml:space="preserve">. Though </w:t>
      </w:r>
      <w:r w:rsidRPr="00EE44DD">
        <w:rPr>
          <w:rFonts w:ascii="Arial" w:hAnsi="Arial" w:cs="Arial"/>
        </w:rPr>
        <w:t>unlikely, such a result would itself constitute an unexpected finding in the context of the extant literature, suggesting that, though responses to ambiguity differ</w:t>
      </w:r>
      <w:r w:rsidR="005B2AA7">
        <w:rPr>
          <w:rFonts w:ascii="Arial" w:hAnsi="Arial" w:cs="Arial"/>
        </w:rPr>
        <w:t>,</w:t>
      </w:r>
      <w:r w:rsidRPr="00EE44DD">
        <w:rPr>
          <w:rFonts w:ascii="Arial" w:hAnsi="Arial" w:cs="Arial"/>
        </w:rPr>
        <w:t xml:space="preserve"> the cognition underlying these decisions is unexpectedly similar. If this were found, a new line of research would be pursued to attempt to identify another mechanism to explain developmental and domain differences in responses to ambiguity.</w:t>
      </w:r>
    </w:p>
    <w:p w14:paraId="400FE25C" w14:textId="77777777" w:rsidR="00656AF9" w:rsidRPr="00EE44DD" w:rsidRDefault="00A54775" w:rsidP="00AA3F0D">
      <w:pPr>
        <w:pStyle w:val="Heading2"/>
        <w:keepNext w:val="0"/>
        <w:keepLines w:val="0"/>
        <w:widowControl w:val="0"/>
        <w:numPr>
          <w:ilvl w:val="0"/>
          <w:numId w:val="0"/>
        </w:numPr>
        <w:spacing w:line="240" w:lineRule="auto"/>
        <w:jc w:val="both"/>
        <w:rPr>
          <w:sz w:val="22"/>
          <w:szCs w:val="22"/>
        </w:rPr>
      </w:pPr>
      <w:r w:rsidRPr="00EE44DD">
        <w:rPr>
          <w:sz w:val="22"/>
          <w:szCs w:val="22"/>
        </w:rPr>
        <w:t xml:space="preserve">B. Aim 2: The Postdoctoral Research Direction (K00 Phase) – Comparing the efficacy of and mechanisms </w:t>
      </w:r>
    </w:p>
    <w:p w14:paraId="1AE8D68F" w14:textId="50755377" w:rsidR="00A54775" w:rsidRPr="00EE44DD" w:rsidRDefault="00A54775" w:rsidP="00AA3F0D">
      <w:pPr>
        <w:pStyle w:val="Heading2"/>
        <w:keepNext w:val="0"/>
        <w:keepLines w:val="0"/>
        <w:widowControl w:val="0"/>
        <w:numPr>
          <w:ilvl w:val="0"/>
          <w:numId w:val="0"/>
        </w:numPr>
        <w:spacing w:line="240" w:lineRule="auto"/>
        <w:jc w:val="both"/>
        <w:rPr>
          <w:sz w:val="22"/>
          <w:szCs w:val="22"/>
        </w:rPr>
      </w:pPr>
      <w:r w:rsidRPr="00EE44DD">
        <w:rPr>
          <w:sz w:val="22"/>
          <w:szCs w:val="22"/>
        </w:rPr>
        <w:t xml:space="preserve">behind regulatory strategies to manage uncertainty. </w:t>
      </w:r>
    </w:p>
    <w:p w14:paraId="717BF0A8" w14:textId="7AC352A3" w:rsidR="00A54775" w:rsidRPr="00EE44DD" w:rsidRDefault="00A54775" w:rsidP="00AA3F0D">
      <w:pPr>
        <w:pStyle w:val="Heading3"/>
        <w:keepNext w:val="0"/>
        <w:keepLines w:val="0"/>
        <w:widowControl w:val="0"/>
        <w:spacing w:before="0" w:line="240" w:lineRule="auto"/>
        <w:jc w:val="both"/>
        <w:rPr>
          <w:sz w:val="22"/>
          <w:szCs w:val="22"/>
        </w:rPr>
      </w:pPr>
      <w:r w:rsidRPr="00EE44DD">
        <w:rPr>
          <w:sz w:val="22"/>
          <w:szCs w:val="22"/>
        </w:rPr>
        <w:t>B.1. Significance</w:t>
      </w:r>
    </w:p>
    <w:p w14:paraId="3ACC4C86" w14:textId="39542B5E" w:rsidR="00A54775" w:rsidRPr="00EE44DD" w:rsidRDefault="00A54775" w:rsidP="00B66A9F">
      <w:pPr>
        <w:widowControl w:val="0"/>
        <w:spacing w:after="0" w:line="240" w:lineRule="auto"/>
        <w:ind w:firstLine="720"/>
        <w:contextualSpacing/>
        <w:jc w:val="both"/>
        <w:rPr>
          <w:rFonts w:ascii="Arial" w:hAnsi="Arial" w:cs="Arial"/>
          <w:bCs/>
        </w:rPr>
      </w:pPr>
      <w:r w:rsidRPr="00EE44DD">
        <w:rPr>
          <w:rFonts w:ascii="Arial" w:hAnsi="Arial" w:cs="Arial"/>
          <w:bCs/>
          <w:u w:val="single"/>
        </w:rPr>
        <w:t>B.1.1. Social situations can produce</w:t>
      </w:r>
      <w:r w:rsidR="000F5E23">
        <w:rPr>
          <w:rFonts w:ascii="Arial" w:hAnsi="Arial" w:cs="Arial"/>
          <w:bCs/>
          <w:u w:val="single"/>
        </w:rPr>
        <w:t xml:space="preserve"> pervasive and aversive</w:t>
      </w:r>
      <w:r w:rsidRPr="00EE44DD">
        <w:rPr>
          <w:rFonts w:ascii="Arial" w:hAnsi="Arial" w:cs="Arial"/>
          <w:bCs/>
          <w:u w:val="single"/>
        </w:rPr>
        <w:t xml:space="preserve"> feelings of uncertainty</w:t>
      </w:r>
      <w:r w:rsidRPr="00EE44DD">
        <w:rPr>
          <w:rFonts w:ascii="Arial" w:hAnsi="Arial" w:cs="Arial"/>
          <w:bCs/>
        </w:rPr>
        <w:t xml:space="preserve"> </w:t>
      </w:r>
      <w:r w:rsidR="00587037" w:rsidRPr="00EE44DD">
        <w:rPr>
          <w:rFonts w:ascii="Arial" w:hAnsi="Arial" w:cs="Arial"/>
          <w:bCs/>
        </w:rPr>
        <w:fldChar w:fldCharType="begin"/>
      </w:r>
      <w:r w:rsidR="002D19E2" w:rsidRPr="00EE44DD">
        <w:rPr>
          <w:rFonts w:ascii="Arial" w:hAnsi="Arial" w:cs="Arial"/>
          <w:bCs/>
        </w:rPr>
        <w:instrText xml:space="preserve"> ADDIN ZOTERO_ITEM CSL_CITATION {"citationID":"WzCCVuvH","properties":{"formattedCitation":"\\super 52,70\\uc0\\u8211{}72\\nosupersub{}","plainCitation":"52,70–72","noteIndex":0},"citationItems":[{"id":11958,"uris":["http://zotero.org/users/6239255/items/SI3C4IQ3"],"itemData":{"id":11958,"type":"article-journal","abstract":"Since its emergence in the early 1990s, a narrow but concentrated body of research has developed examining the role of intolerance of uncertainty (IU) in worry, and yet we still know little about its phenomenology. In an attempt to clarify our understanding of this construct, this paper traces the way in which our understanding and deﬁnition of IU have evolved throughout the literature. This paper also aims to further our understanding of IU by exploring the latent variables measures by the Intolerance of Uncertainty Scale (IUS; Freeston, Rheaume, Letarte, Dugas &amp; Ladouceur, 1994).","container-title":"Clinical Psychology Review","DOI":"10.1016/j.cpr.2011.07.009","ISSN":"02727358","issue":"7","journalAbbreviation":"Clinical Psychology Review","language":"en","page":"1198-1208","source":"DOI.org (Crossref)","title":"Toward a definition of intolerance of uncertainty: A review of factor analytical studies of the Intolerance of Uncertainty Scale","title-short":"Toward a definition of intolerance of uncertainty","volume":"31","author":[{"family":"Birrell","given":"Jane"},{"family":"Meares","given":"Kevin"},{"family":"Wilkinson","given":"Andrew"},{"family":"Freeston","given":"Mark"}],"issued":{"date-parts":[["2011",11]]}}},{"id":11956,"uris":["http://zotero.org/users/6239255/items/K8FFTH8P"],"itemData":{"id":11956,"type":"article-journal","container-title":"Journal of Personality and Social Psychology","DOI":"10.1037/h0032356","ISSN":"1939-1315, 0022-3514","issue":"1","journalAbbreviation":"Journal of Personality and Social Psychology","language":"en","page":"51-66","source":"DOI.org (Crossref)","title":"Motives and development.","volume":"22","author":[{"family":"Kagan","given":"Jerome"}],"issued":{"date-parts":[["1972"]]}}},{"id":11959,"uris":["http://zotero.org/users/6239255/items/L774E3PP"],"itemData":{"id":11959,"type":"article-journal","abstract":"Intolerance of uncertainty (IU) reﬂects the perception of uncertainty as threatening, regardless of the true probability of threat. IU is elevated in various forms of psychopathology, uniquely associated with anxiety and depression symptoms after controlling for related constructs, and prospectively predicts symptoms. Given the ubiquity of uncertainty in daily life and the clinical implications of IU, recent work has begun to investigate the neural and psychophysiological correlates of IU. This review summarizes the existing literature and integrates ﬁndings within a mechanistic neural model of responding to uncertainty. IU is associated with heightened reactivity to uncertainty reﬂected in greater activity of the anterior insula and amygdala, alterations in neural responses to rewards and errors evident in event-related potentials, a mixed pattern of startle responses to uncertain threat, and deﬁciencies in safety learning indexed by startle and skin conductance responding. These ﬁndings provide evidence of disruptions in several domains of responding to uncertainty, threat, and reward associated with IU that may confer risk for the development of psychopathology. Signiﬁcant attention is devoted to recommendations for future research, including consideration of the complex interplay of IU with emotion regulation, cognitive control, and reward processing.","container-title":"Clinical Psychology Review","DOI":"10.1016/j.cpr.2018.01.001","ISSN":"02727358","journalAbbreviation":"Clinical Psychology Review","language":"en","page":"87-99","source":"DOI.org (Crossref)","title":"Intolerance of uncertainty: Neural and psychophysiological correlates of the perception of uncertainty as threatening","title-short":"Intolerance of uncertainty","volume":"60","author":[{"family":"Tanovic","given":"Ema"},{"family":"Gee","given":"Dylan G."},{"family":"Joormann","given":"Jutta"}],"issued":{"date-parts":[["2018",3]]}}},{"id":11955,"uris":["http://zotero.org/users/6239255/items/GU2MCLMB"],"itemData":{"id":11955,"type":"article-journal","container-title":"Journal of Personality and Social Psychology","issue":"2","journalAbbreviation":"J. Pers. Soc. Psych.","language":"en","page":"11","source":"Zotero","title":"Individual Differences in Causal Uncertainty","volume":"67","author":[{"family":"Weary","given":"Gifford"},{"family":"Edwards","given":"John A"}],"issued":{"date-parts":[["1994"]]}}}],"schema":"https://github.com/citation-style-language/schema/raw/master/csl-citation.json"} </w:instrText>
      </w:r>
      <w:r w:rsidR="00587037" w:rsidRPr="00EE44DD">
        <w:rPr>
          <w:rFonts w:ascii="Arial" w:hAnsi="Arial" w:cs="Arial"/>
          <w:bCs/>
        </w:rPr>
        <w:fldChar w:fldCharType="separate"/>
      </w:r>
      <w:r w:rsidR="002D19E2" w:rsidRPr="00EE44DD">
        <w:rPr>
          <w:rFonts w:ascii="Arial" w:hAnsi="Arial" w:cs="Arial"/>
          <w:szCs w:val="24"/>
          <w:vertAlign w:val="superscript"/>
        </w:rPr>
        <w:t>52,70–72</w:t>
      </w:r>
      <w:r w:rsidR="00587037" w:rsidRPr="00EE44DD">
        <w:rPr>
          <w:rFonts w:ascii="Arial" w:hAnsi="Arial" w:cs="Arial"/>
          <w:bCs/>
        </w:rPr>
        <w:fldChar w:fldCharType="end"/>
      </w:r>
      <w:r w:rsidR="00587037" w:rsidRPr="00EE44DD">
        <w:rPr>
          <w:rFonts w:ascii="Arial" w:hAnsi="Arial" w:cs="Arial"/>
          <w:bCs/>
        </w:rPr>
        <w:t xml:space="preserve"> </w:t>
      </w:r>
      <w:r w:rsidR="000F5E23">
        <w:rPr>
          <w:rFonts w:ascii="Arial" w:hAnsi="Arial" w:cs="Arial"/>
          <w:bCs/>
        </w:rPr>
        <w:t xml:space="preserve">and this is </w:t>
      </w:r>
      <w:r w:rsidR="000F5E23">
        <w:rPr>
          <w:rFonts w:ascii="Arial" w:hAnsi="Arial" w:cs="Arial"/>
          <w:bCs/>
        </w:rPr>
        <w:lastRenderedPageBreak/>
        <w:t>especially true in</w:t>
      </w:r>
      <w:r w:rsidRPr="00EE44DD">
        <w:rPr>
          <w:rFonts w:ascii="Arial" w:hAnsi="Arial" w:cs="Arial"/>
          <w:bCs/>
        </w:rPr>
        <w:t xml:space="preserve"> social contexts </w:t>
      </w:r>
      <w:r w:rsidR="00587037" w:rsidRPr="00EE44DD">
        <w:rPr>
          <w:rFonts w:ascii="Arial" w:hAnsi="Arial" w:cs="Arial"/>
          <w:bCs/>
        </w:rPr>
        <w:fldChar w:fldCharType="begin"/>
      </w:r>
      <w:r w:rsidR="00587037" w:rsidRPr="00EE44DD">
        <w:rPr>
          <w:rFonts w:ascii="Arial" w:hAnsi="Arial" w:cs="Arial"/>
          <w:bCs/>
        </w:rPr>
        <w:instrText xml:space="preserve"> ADDIN ZOTERO_ITEM CSL_CITATION {"citationID":"UD3v2nYN","properties":{"formattedCitation":"\\super 1\\nosupersub{}","plainCitation":"1","noteIndex":0},"citationItems":[{"id":11960,"uris":["http://zotero.org/users/6239255/items/PAB5DXAK"],"itemData":{"id":11960,"type":"article-journal","container-title":"Nature Human Behaviour","DOI":"10.1038/s41562-019-0590-x","ISSN":"2397-3374","issue":"5","journalAbbreviation":"Nat Hum Behav","language":"en","page":"426-435","source":"DOI.org (Crossref)","title":"Resolving uncertainty in a social world","volume":"3","author":[{"family":"FeldmanHall","given":"Oriel"},{"family":"Shenhav","given":"Amitai"}],"issued":{"date-parts":[["2019",5]]}}}],"schema":"https://github.com/citation-style-language/schema/raw/master/csl-citation.json"} </w:instrText>
      </w:r>
      <w:r w:rsidR="00587037" w:rsidRPr="00EE44DD">
        <w:rPr>
          <w:rFonts w:ascii="Arial" w:hAnsi="Arial" w:cs="Arial"/>
          <w:bCs/>
        </w:rPr>
        <w:fldChar w:fldCharType="separate"/>
      </w:r>
      <w:r w:rsidR="00587037" w:rsidRPr="00EE44DD">
        <w:rPr>
          <w:rFonts w:ascii="Arial" w:hAnsi="Arial" w:cs="Arial"/>
          <w:szCs w:val="24"/>
          <w:vertAlign w:val="superscript"/>
        </w:rPr>
        <w:t>1</w:t>
      </w:r>
      <w:r w:rsidR="00587037" w:rsidRPr="00EE44DD">
        <w:rPr>
          <w:rFonts w:ascii="Arial" w:hAnsi="Arial" w:cs="Arial"/>
          <w:bCs/>
        </w:rPr>
        <w:fldChar w:fldCharType="end"/>
      </w:r>
      <w:r w:rsidRPr="00EE44DD">
        <w:rPr>
          <w:rFonts w:ascii="Arial" w:hAnsi="Arial" w:cs="Arial"/>
          <w:bCs/>
        </w:rPr>
        <w:t xml:space="preserve">. Heightened uncertainty can trigger negative stress reactions </w:t>
      </w:r>
      <w:r w:rsidR="00587037" w:rsidRPr="00EE44DD">
        <w:rPr>
          <w:rFonts w:ascii="Arial" w:hAnsi="Arial" w:cs="Arial"/>
          <w:bCs/>
        </w:rPr>
        <w:fldChar w:fldCharType="begin"/>
      </w:r>
      <w:r w:rsidR="002D19E2" w:rsidRPr="00EE44DD">
        <w:rPr>
          <w:rFonts w:ascii="Arial" w:hAnsi="Arial" w:cs="Arial"/>
          <w:bCs/>
        </w:rPr>
        <w:instrText xml:space="preserve"> ADDIN ZOTERO_ITEM CSL_CITATION {"citationID":"NJFA7deB","properties":{"formattedCitation":"\\super 73\\uc0\\u8211{}75\\nosupersub{}","plainCitation":"73–75","noteIndex":0},"citationItems":[{"id":11967,"uris":["http://zotero.org/users/6239255/items/R3IAHRU6"],"itemData":{"id":11967,"type":"article-journal","container-title":"Journal of Personality and Social Psychology","issue":"2","journalAbbreviation":"J Pers Soc Psych","language":"en","page":"212-228","source":"Zotero","title":"Relations Among Emotion, Appraisal, and Emotional Action Readiness","volume":"57","author":[{"family":"Frijda","given":"Nico H"},{"family":"Kuipers","given":"Peter"}],"issued":{"date-parts":[["1989"]]}}},{"id":11952,"uris":["http://zotero.org/users/6239255/items/9JP5Z2PK"],"itemData":{"id":11952,"type":"article-journal","abstract":"Uncertainty about a possible future threat disrupts our ability to avoid it or to mitigate its negative impact and thus results in anxiety. Here, we focus the broad literature on the neurobiology of anxiety through the lens of uncertainty. We identify five processes that are essential for adaptive anticipatory responses to future threat uncertainty and propose that alterations in the neural instantiation of these processes result in maladaptive responses to uncertainty in pathological anxiety. This framework has the potential to advance the classification, diagnosis and treatment of clinical anxiety.","container-title":"Nature Reviews Neuroscience","DOI":"10.1038/nrn3524","ISSN":"1471-003X, 1471-0048","issue":"7","journalAbbreviation":"Nat Rev Neurosci","language":"en","page":"488-501","source":"DOI.org (Crossref)","title":"Uncertainty and anticipation in anxiety: an integrated neurobiological and psychological perspective","title-short":"Uncertainty and anticipation in anxiety","volume":"14","author":[{"family":"Grupe","given":"Dan W."},{"family":"Nitschke","given":"Jack B."}],"issued":{"date-parts":[["2013",7]]}}},{"id":11953,"uris":["http://zotero.org/users/6239255/items/D5QGYXWD"],"itemData":{"id":11953,"type":"article-journal","abstract":"Entropy, a concept derived from thermodynamics and information theory, describes the amount of uncertainty and disorder within a system. Self-organizing systems engage in a continual dialogue with the environment and must adapt themselves to changing circumstances to keep internal entropy at a manageable level. We propose the entropy model of uncertainty (EMU), an integrative theoretical framework that applies the idea of entropy to the human information system to understand uncertaintyrelated anxiety. Four major tenets of EMU are proposed: (a) Uncertainty poses a critical adaptive challenge for any organism, so individuals are motivated to keep it at a manageable level; (b) uncertainty emerges as a function of the conflict between competing perceptual and behavioral affordances; (c) adopting clear goals and belief structures helps to constrain the experience of uncertainty by reducing the spread of competing affordances; and (d) uncertainty is experienced subjectively as anxiety and is associated with activity in the anterior cingulate cortex and with heightened noradrenaline release. By placing the discussion of uncertainty management, a fundamental biological necessity, within the framework of information theory and self-organizing systems, our model helps to situate key psychological processes within a broader physical, conceptual, and evolutionary context.","container-title":"Psychological Review","DOI":"10.1037/a0026767","ISSN":"1939-1471, 0033-295X","issue":"2","journalAbbreviation":"Psychological Review","language":"en","page":"304-320","source":"DOI.org (Crossref)","title":"Psychological entropy: A framework for understanding uncertainty-related anxiety.","title-short":"Psychological entropy","volume":"119","author":[{"family":"Hirsh","given":"Jacob B."},{"family":"Mar","given":"Raymond A."},{"family":"Peterson","given":"Jordan B."}],"issued":{"date-parts":[["2012",4]]}}}],"schema":"https://github.com/citation-style-language/schema/raw/master/csl-citation.json"} </w:instrText>
      </w:r>
      <w:r w:rsidR="00587037" w:rsidRPr="00EE44DD">
        <w:rPr>
          <w:rFonts w:ascii="Arial" w:hAnsi="Arial" w:cs="Arial"/>
          <w:bCs/>
        </w:rPr>
        <w:fldChar w:fldCharType="separate"/>
      </w:r>
      <w:r w:rsidR="002D19E2" w:rsidRPr="00EE44DD">
        <w:rPr>
          <w:rFonts w:ascii="Arial" w:hAnsi="Arial" w:cs="Arial"/>
          <w:szCs w:val="24"/>
          <w:vertAlign w:val="superscript"/>
        </w:rPr>
        <w:t>73–75</w:t>
      </w:r>
      <w:r w:rsidR="00587037" w:rsidRPr="00EE44DD">
        <w:rPr>
          <w:rFonts w:ascii="Arial" w:hAnsi="Arial" w:cs="Arial"/>
          <w:bCs/>
        </w:rPr>
        <w:fldChar w:fldCharType="end"/>
      </w:r>
      <w:r w:rsidR="00587037" w:rsidRPr="00EE44DD">
        <w:rPr>
          <w:rFonts w:ascii="Arial" w:hAnsi="Arial" w:cs="Arial"/>
          <w:bCs/>
        </w:rPr>
        <w:t xml:space="preserve"> </w:t>
      </w:r>
      <w:r w:rsidRPr="00EE44DD">
        <w:rPr>
          <w:rFonts w:ascii="Arial" w:hAnsi="Arial" w:cs="Arial"/>
          <w:bCs/>
        </w:rPr>
        <w:t xml:space="preserve">which </w:t>
      </w:r>
      <w:r w:rsidR="000F5E23">
        <w:rPr>
          <w:rFonts w:ascii="Arial" w:hAnsi="Arial" w:cs="Arial"/>
          <w:bCs/>
        </w:rPr>
        <w:t>are</w:t>
      </w:r>
      <w:r w:rsidRPr="00EE44DD">
        <w:rPr>
          <w:rFonts w:ascii="Arial" w:hAnsi="Arial" w:cs="Arial"/>
          <w:bCs/>
        </w:rPr>
        <w:t xml:space="preserve"> pernicious for clinical and non-clinical populations alike </w:t>
      </w:r>
      <w:r w:rsidR="00587037" w:rsidRPr="00EE44DD">
        <w:rPr>
          <w:rFonts w:ascii="Arial" w:hAnsi="Arial" w:cs="Arial"/>
          <w:bCs/>
        </w:rPr>
        <w:fldChar w:fldCharType="begin"/>
      </w:r>
      <w:r w:rsidR="002D19E2" w:rsidRPr="00EE44DD">
        <w:rPr>
          <w:rFonts w:ascii="Arial" w:hAnsi="Arial" w:cs="Arial"/>
          <w:bCs/>
        </w:rPr>
        <w:instrText xml:space="preserve"> ADDIN ZOTERO_ITEM CSL_CITATION {"citationID":"qVFgbPOg","properties":{"formattedCitation":"\\super 5,76\\uc0\\u8211{}79\\nosupersub{}","plainCitation":"5,76–79","noteIndex":0},"citationItems":[{"id":11977,"uris":["http://zotero.org/users/6239255/items/HPULKJF9"],"itemData":{"id":11977,"type":"article-journal","abstract":"Sensory processing abnormalities, anxiety and restricted and repetitive behaviours (RRBs) frequently cooccur in Autism Spectrum Disorders (ASD). Though the relationship between these phenomena is not well understood, emerging evidence indicates intolerance of uncertainty (IU) may play an important role. This study aimed to determine pathways between sensory abnormalities and RRBs, and the role anxiety and IU may have. We gathered caregiver report data for 53 children with ASD aged 8–16 years. We found sensory under responsiveness and sensory over responsiveness were signiﬁcantly associated with repetitive motor and insistence on sameness behaviours, and the relationships signiﬁcantly mediated by IU and anxiety. Our ﬁndings indicate different mechanisms may underpin repetitive motor and insistence on sameness RRBs, which can inform treatment interventions.","container-title":"Journal of Autism and Developmental Disorders","DOI":"10.1007/s10803-014-2248-x","ISSN":"0162-3257, 1573-3432","issue":"4","journalAbbreviation":"J Autism Dev Disord","language":"en","page":"943-952","source":"DOI.org (Crossref)","title":"The Interplay Between Sensory Processing Abnormalities, Intolerance of Uncertainty, Anxiety and Restricted and Repetitive Behaviours in Autism Spectrum Disorder","volume":"45","author":[{"family":"Wigham","given":"Sarah"},{"family":"Rodgers","given":"Jacqui"},{"family":"South","given":"Mikle"},{"family":"McConachie","given":"Helen"},{"family":"Freeston","given":"Mark"}],"issued":{"date-parts":[["2015",4]]}}},{"id":11976,"uris":["http://zotero.org/users/6239255/items/XKXZFZME"],"itemData":{"id":11976,"type":"article-journal","container-title":"Nature Neuroscience","DOI":"10.1038/nn1560","ISSN":"1097-6256, 1546-1726","issue":"12","journalAbbreviation":"Nat Neurosci","language":"en","page":"1704-1711","source":"DOI.org (Crossref)","title":"Uncertainty-based competition between prefrontal and dorsolateral striatal systems for behavioral control","volume":"8","author":[{"family":"Daw","given":"Nathaniel D"},{"family":"Niv","given":"Yael"},{"family":"Dayan","given":"Peter"}],"issued":{"date-parts":[["2005",12]]}}},{"id":11974,"uris":["http://zotero.org/users/6239255/items/GKKU3TEL"],"itemData":{"id":11974,"type":"article-journal","container-title":"American Journal of Psychiatry","DOI":"10.1176/appi.ajp.2011.10071062","ISSN":"0002-953X, 1535-7228","issue":"7","journalAbbreviation":"AJP","language":"en","page":"718-726","source":"DOI.org (Crossref)","title":"Disruption in the Balance Between Goal-Directed Behavior and Habit Learning in Obsessive-Compulsive Disorder","volume":"168","author":[{"family":"Gillan","given":"Claire M."},{"family":"Papmeyer","given":"Martina"},{"family":"Morein-Zamir","given":"Sharon"},{"family":"Sahakian","given":"Barbara J."},{"family":"Fineberg","given":"Naomi A."},{"family":"Robbins","given":"Trevor W."},{"family":"Wit","given":"Sanne","non-dropping-particle":"de"}],"issued":{"date-parts":[["2011",7]]}}},{"id":11975,"uris":["http://zotero.org/users/6239255/items/QKLP4IE2"],"itemData":{"id":11975,"type":"article-journal","abstract":"Scientists in many different ﬁelds have been attracted to the study of habits because of the power habits have over behavior and because they invoke a dichotomy between the conscious, voluntary control over behavior, considered the essence of higher-order deliberative behavioral control, and lower-order behavioral control that is scarcely available to consciousness. A broad spectrum of behavioral routines and rituals can become habitual and stereotyped through learning. Others have a strong innate basis. Repetitive behaviors can also appear as cardinal symptoms in a broad range of neurological and neuropsychiatric illness and in addictive states. This review suggests that many of these behaviors could emerge as a result of experience-dependent plasticity in basal ganglia–based circuits that can inﬂuence not only overt behaviors but also cognitive activity. Culturally based rituals may reﬂect privileged interactions between the basal ganglia and cortically based circuits that inﬂuence social, emotional, and action functions of the brain.","container-title":"Annual Review of Neuroscience","DOI":"10.1146/annurev.neuro.29.051605.112851","ISSN":"0147-006X, 1545-4126","issue":"1","journalAbbreviation":"Annu. Rev. Neurosci.","language":"en","page":"359-387","source":"DOI.org (Crossref)","title":"Habits, Rituals, and the Evaluative Brain","volume":"31","author":[{"family":"Graybiel","given":"Ann M."}],"issued":{"date-parts":[["2008",7,1]]}}},{"id":11951,"uris":["http://zotero.org/users/6239255/items/BURKBBFS"],"itemData":{"id":11951,"type":"article-journal","abstract":"Inferring the environment’s statistical structure and adapting behavior accordingly, is a fundamental problem that the brain appears to have solved. In the preceding section we reviewed empirical studies that directly assess—or speak to—neurobiological correlates of prediction errors and their suppression in autism. In so doing, we reviewed perception, action and social interaction during instances of high perceptual and environmental uncertainty and the, admittedly limited, evidence offered from existing studies is consistent with an imbalance of the precision ascribed to sensory evidence relative to prior beliefs. In particular, inappropriately high sensory precision may arise as a failure to attenuate sensory signals (i.e., a failure to contextualize sensory information in an optimal way) via top-down gain control. This, in turn, raises questions about perceptual learning and the acquisition of hierarchical models in the brain which we will return to later. Perhaps the most important inferences we make are about the intentions of others, which is clearly relevant for autism—and speaks to formal models of interpersonal inference as a promising avenue for autism research (e.g., Moutoussis et al., 2014).","container-title":"Frontiers in Human Neuroscience","DOI":"10.3389/fnhum.2014.00302","ISSN":"1662-5161","journalAbbreviation":"Front. Hum. Neurosci.","language":"en","source":"DOI.org (Crossref)","title":"An aberrant precision account of autism","URL":"http://journal.frontiersin.org/article/10.3389/fnhum.2014.00302/abstract","volume":"8","author":[{"family":"Lawson","given":"Rebecca P."},{"family":"Rees","given":"Geraint"},{"family":"Friston","given":"Karl J."}],"accessed":{"date-parts":[["2022",8,31]]},"issued":{"date-parts":[["2014",5,14]]}}}],"schema":"https://github.com/citation-style-language/schema/raw/master/csl-citation.json"} </w:instrText>
      </w:r>
      <w:r w:rsidR="00587037" w:rsidRPr="00EE44DD">
        <w:rPr>
          <w:rFonts w:ascii="Arial" w:hAnsi="Arial" w:cs="Arial"/>
          <w:bCs/>
        </w:rPr>
        <w:fldChar w:fldCharType="separate"/>
      </w:r>
      <w:r w:rsidR="002D19E2" w:rsidRPr="00EE44DD">
        <w:rPr>
          <w:rFonts w:ascii="Arial" w:hAnsi="Arial" w:cs="Arial"/>
          <w:szCs w:val="24"/>
          <w:vertAlign w:val="superscript"/>
        </w:rPr>
        <w:t>5,76–79</w:t>
      </w:r>
      <w:r w:rsidR="00587037" w:rsidRPr="00EE44DD">
        <w:rPr>
          <w:rFonts w:ascii="Arial" w:hAnsi="Arial" w:cs="Arial"/>
          <w:bCs/>
        </w:rPr>
        <w:fldChar w:fldCharType="end"/>
      </w:r>
      <w:r w:rsidRPr="00EE44DD">
        <w:rPr>
          <w:rFonts w:ascii="Arial" w:hAnsi="Arial" w:cs="Arial"/>
          <w:bCs/>
        </w:rPr>
        <w:t xml:space="preserve">. Moreover, intolerance of uncertainty is associated with maladaptive explicit regulatory behaviors (e.g., </w:t>
      </w:r>
      <w:r w:rsidR="00B66A9F">
        <w:rPr>
          <w:rFonts w:ascii="Arial" w:hAnsi="Arial" w:cs="Arial"/>
          <w:bCs/>
        </w:rPr>
        <w:t>inflexibility</w:t>
      </w:r>
      <w:r w:rsidR="00587037" w:rsidRPr="00EE44DD">
        <w:rPr>
          <w:rFonts w:ascii="Arial" w:hAnsi="Arial" w:cs="Arial"/>
          <w:bCs/>
        </w:rPr>
        <w:t>; d</w:t>
      </w:r>
      <w:r w:rsidR="00B66A9F">
        <w:rPr>
          <w:rFonts w:ascii="Arial" w:hAnsi="Arial" w:cs="Arial"/>
          <w:bCs/>
        </w:rPr>
        <w:t>ysregulation</w:t>
      </w:r>
      <w:r w:rsidRPr="00EE44DD">
        <w:rPr>
          <w:rFonts w:ascii="Arial" w:hAnsi="Arial" w:cs="Arial"/>
          <w:bCs/>
        </w:rPr>
        <w:t xml:space="preserve">) </w:t>
      </w:r>
      <w:r w:rsidR="00587037" w:rsidRPr="00EE44DD">
        <w:rPr>
          <w:rFonts w:ascii="Arial" w:hAnsi="Arial" w:cs="Arial"/>
          <w:bCs/>
        </w:rPr>
        <w:fldChar w:fldCharType="begin"/>
      </w:r>
      <w:r w:rsidR="002D19E2" w:rsidRPr="00EE44DD">
        <w:rPr>
          <w:rFonts w:ascii="Arial" w:hAnsi="Arial" w:cs="Arial"/>
          <w:bCs/>
        </w:rPr>
        <w:instrText xml:space="preserve"> ADDIN ZOTERO_ITEM CSL_CITATION {"citationID":"EPTOlYrc","properties":{"formattedCitation":"\\super 13,35,50,51,80\\nosupersub{}","plainCitation":"13,35,50,51,80","noteIndex":0},"citationItems":[{"id":11971,"uris":["http://zotero.org/users/6239255/items/LEN8FTUK"],"itemData":{"id":11971,"type":"article-journal","abstract":"Several studies have been conducted to examine whether the construct of intolerance of uncertainty (IU) (Dugas, Gagnon, Ladouceur, &amp; Freeston, Behaviour Research and Therapy, 36, 215–226, 1998b) meets formal criteria as a cognitive vulnerability for excessive and uncontrollable worry. Cognitive models of anxiety suggest that vulnerability is manifest in the manner in which individuals process information. As such, cognitive bias is expected to be observed in individuals characterized by high levels of a putative cognitive vulnerability. In this study, individuals low (n = 110) and high (n = 89) on IU were compared on their appraisals of ambiguous, negative, and positive situations. Individuals high on IU appraised all situation types as more disconcerting relative to the comparison group. However, when controlling for demographics, generalized anxiety disorder (GAD) symptoms, and mood variables, the groups differed only in their appraisals of ambiguous situations. Further, in the high-vulnerability group, degree of IU was a stronger predictor of appraisals of ambiguous situations than were GAD symptoms and mood variables. Tests of mediation showed that appraisals of ambiguous situations partly mediated the relationship of IU to worry, the main symptom of GAD; however, worry also emerged as a partial mediator of the relation of IU to appraisals of ambiguous situations. An exploratory analysis revealed that in individuals high on IU, appraisals were not speciﬁc to the content of current worries, whereas they were to some extent in individuals low on IU. The results are discussed within the context of ﬁndings emerging from cognitive models of GAD, in particular the model proposed by Dugas et al. (1998b).","container-title":"Cognitive Therapy and Research","DOI":"10.1007/s10608-007-9125-2","ISSN":"0147-5916, 1573-2819","issue":"5","journalAbbreviation":"Cogn Ther Res","language":"en","page":"619-638","source":"DOI.org (Crossref)","title":"An investigation of appraisals in individuals vulnerable to excessive worry: the role of intolerance of uncertainty","title-short":"An investigation of appraisals in individuals vulnerable to excessive worry","volume":"32","author":[{"family":"Koerner","given":"Naomi"},{"family":"Dugas","given":"Michel J."}],"issued":{"date-parts":[["2008",10]]}}},{"id":3506,"uris":["http://zotero.org/users/6239255/items/YPKCEKN7"],"itemData":{"id":3506,"type":"article-journal","abstract":"Little is understood about how emotion regulation strategies typically used to regulate one’s own emotions can be used to help others in distress, a process we refer to as social emotion regulation. We integrated research on social support, the self-regulation of emotion, and appraisal theories to hypothesize that different kinds of support and emotion regulation strategies should be differentially helpful for others, depending on the kind of emotion they are experiencing. Specifically, we predicted that helping others to actively modify their situation, as opposed to their appraisals and emotional responses, will be more effective for those experiencing anxiety as anxiety is a response to appraising threat in one’s environment. However, helping others to modify their appraisals and emotions should be more effective for those experiencing sadness as sadness is a response to an irrevocable loss. To test this, we created a novel paradigm in which regulation targets were recruited online to write about personal events causing anxiety or sadness and regulation providers were recruited to provide written help to the targets. Study 1 supported the hypothesis using strategies drawn from the social support literature (advice vs. emotional support). Study 2 used strategies drawn from the literature on the self-regulation of emotion (situation modification vs. reappraisal) to demonstrate that as predicted, different strategies are believed to be differentially helpful depending on the target’s emotion and when adjusting for individual differences in social and affective functioning, targets judge social emotion regulation strategies to be differentially helpful when implemented by providers. (PsycInfo Database Record (c) 2021 APA, all rights reserved)","archive":"pdh","archive_location":"2020-87571-001","container-title":"Emotion","DOI":"10.1037/emo0000921","ISSN":"1528-3542","issue":"6","journalAbbreviation":"Emotion","note":"publisher: American Psychological Association","page":"1144-1159","source":"EBSCOhost","title":"Social emotion regulation strategies are differentially helpful for anxiety and sadness","volume":"21","author":[{"family":"Shu","given":"Jocelyn"},{"family":"Bolger","given":"Niall"},{"family":"Ochsner","given":"Kevin N."}],"issued":{"date-parts":[["2021",9]]}}},{"id":11972,"uris":["http://zotero.org/users/6239255/items/GDUU85XK"],"itemData":{"id":11972,"type":"article-journal","container-title":"Biological Psychology","DOI":"10.1016/j.biopsycho.2016.05.001","ISSN":"03010511","journalAbbreviation":"Biological Psychology","language":"en","page":"187-193","source":"DOI.org (Crossref)","title":"Nothing is safe: Intolerance of uncertainty is associated with compromised fear extinction learning","title-short":"Nothing is safe","volume":"121","author":[{"family":"Morriss","given":"Jayne"},{"family":"Christakou","given":"Anastasia"},{"family":"Reekum","given":"Carien M.","non-dropping-particle":"van"}],"issued":{"date-parts":[["2016",12]]}}},{"id":11973,"uris":["http://zotero.org/users/6239255/items/35RCJ3PK"],"itemData":{"id":11973,"type":"article-journal","abstract":"Recent evidence suggests that individual diﬀerences in intolerance of uncertainty (IUS) are associated with disrupted threat extinction. However, it is unknown what maintains the learned threat association in high IUS individuals: is it the experienced uncertainty during extinction or the combination of experienced uncertainty with potential threat during extinction? Here we addressed this question by running two independent experiments with uncertain auditory stimuli that varied in threat level (Experiment 1, aversive human scream (n = 30); Experiment 2, neutral tone (n = 47) and mildly aversive tone (n = 49)). During the experiments, we recorded skin conductance responses and subjective ratings to the learned cues during acquisition and extinction. In experiment 1, high IUS was associated with heightened skin conductance responding to the learned threat vs. safe cue during extinction. In experiment 2, high IUS was associated only with larger skin conductance responding to the learned cues with more threatening properties during extinction i.e. mildly aversive tone. These ﬁndings suggest that uncertainty in combination with threat, even when mild, disrupts extinction in high IUS individuals. Such ﬁndings help us understand the link between IUS and threat extinction, and its relevance to anxiety disorder pathology.","container-title":"International Journal of Psychophysiology","DOI":"10.1016/j.ijpsycho.2019.05.013","ISSN":"01678760","journalAbbreviation":"International Journal of Psychophysiology","language":"en","page":"1-9","source":"DOI.org (Crossref)","title":"The role of threat level and intolerance of uncertainty in extinction","volume":"142","author":[{"family":"Morriss","given":"Jayne"},{"family":"Saldarini","given":"Francesco"},{"family":"Reekum","given":"Carien M.","non-dropping-particle":"van"}],"issued":{"date-parts":[["2019",8]]}}},{"id":11970,"uris":["http://zotero.org/users/6239255/items/D65W6MGC"],"itemData":{"id":11970,"type":"article-journal","abstract":"BACKGROUND: Experimental extinction serves as a model for psychiatric treatments based on associative learning. However, the effects of extinction are often transient, as evidenced by postextinction return of defensive behaviors. From a therapeutic perspective, an inherent problem with extinction may be that mere omission of threat is not sufﬁcient to reduce future threat uncertainty. The current study tested an augmented form of extinction that replaced, rather than merely omitted, expected threat outcomes with novel nonthreat outcomes, with the goal of reducing postextinction return of defensive behaviors.\nMETHODS: Thirty-two healthy male Sprague-Dawley rats and 47 human adults underwent threat conditioning to a conditioned stimulus paired with an electrical shock. Subjects then underwent a standard extinction protocol with shock omitted or an augmented extinction protocol wherein the shock was replaced by a surprising tone. Tests of postextinction recovery occurred 24 hours later in the absence of the tone.\nRESULTS: Replacing the shock with a novel nonthreat outcome, as compared with shock omission, reduced postextinction recovery (freezing in rats and anticipatory skin conductance responses in humans) when tested 24 hours later. Self-reported intolerance of uncertainty was positively correlated with recovery following standard extinction in humans, providing new evidence that postextinction recovery is related to sensitivity to future threat uncertainty.\nCONCLUSIONS: These ﬁndings provide cross-species evidence of a novel strategy to enhance extinction that may have broad implications for how to override associative learning that has become maladaptive and offer a simple technique that could be straightforwardly adapted and implemented in clinical situations.","container-title":"Biological Psychiatry","DOI":"10.1016/j.biopsych.2014.12.008","ISSN":"00063223","issue":"3","journalAbbreviation":"Biological Psychiatry","language":"en","page":"203-209","source":"DOI.org (Crossref)","title":"Novelty-Facilitated Extinction: Providing a Novel Outcome in Place of an Expected Threat Diminishes Recovery of Defensive Responses","title-short":"Novelty-Facilitated Extinction","volume":"78","author":[{"family":"Dunsmoor","given":"Joseph E."},{"family":"Campese","given":"Vinn D."},{"family":"Ceceli","given":"Ahmet O."},{"family":"LeDoux","given":"Joseph E."},{"family":"Phelps","given":"Elizabeth A."}],"issued":{"date-parts":[["2015",8]]}}}],"schema":"https://github.com/citation-style-language/schema/raw/master/csl-citation.json"} </w:instrText>
      </w:r>
      <w:r w:rsidR="00587037" w:rsidRPr="00EE44DD">
        <w:rPr>
          <w:rFonts w:ascii="Arial" w:hAnsi="Arial" w:cs="Arial"/>
          <w:bCs/>
        </w:rPr>
        <w:fldChar w:fldCharType="separate"/>
      </w:r>
      <w:r w:rsidR="002D19E2" w:rsidRPr="00EE44DD">
        <w:rPr>
          <w:rFonts w:ascii="Arial" w:hAnsi="Arial" w:cs="Arial"/>
          <w:szCs w:val="24"/>
          <w:vertAlign w:val="superscript"/>
        </w:rPr>
        <w:t>13,35,50,51,80</w:t>
      </w:r>
      <w:r w:rsidR="00587037" w:rsidRPr="00EE44DD">
        <w:rPr>
          <w:rFonts w:ascii="Arial" w:hAnsi="Arial" w:cs="Arial"/>
          <w:bCs/>
        </w:rPr>
        <w:fldChar w:fldCharType="end"/>
      </w:r>
      <w:r w:rsidRPr="00EE44DD">
        <w:rPr>
          <w:rFonts w:ascii="Arial" w:hAnsi="Arial" w:cs="Arial"/>
          <w:bCs/>
        </w:rPr>
        <w:t>. This dynamic</w:t>
      </w:r>
      <w:r w:rsidR="000F5E23">
        <w:rPr>
          <w:rFonts w:ascii="Arial" w:hAnsi="Arial" w:cs="Arial"/>
          <w:bCs/>
        </w:rPr>
        <w:t xml:space="preserve"> creates a</w:t>
      </w:r>
      <w:r w:rsidRPr="00EE44DD">
        <w:rPr>
          <w:rFonts w:ascii="Arial" w:hAnsi="Arial" w:cs="Arial"/>
          <w:bCs/>
        </w:rPr>
        <w:t xml:space="preserve"> negative feedback loops </w:t>
      </w:r>
      <w:r w:rsidR="0063222F" w:rsidRPr="00EE44DD">
        <w:rPr>
          <w:rFonts w:ascii="Arial" w:hAnsi="Arial" w:cs="Arial"/>
          <w:bCs/>
        </w:rPr>
        <w:t xml:space="preserve">wherein </w:t>
      </w:r>
      <w:r w:rsidRPr="00EE44DD">
        <w:rPr>
          <w:rFonts w:ascii="Arial" w:hAnsi="Arial" w:cs="Arial"/>
          <w:bCs/>
        </w:rPr>
        <w:t xml:space="preserve">an individual’s ability to resolve uncertainty </w:t>
      </w:r>
      <w:r w:rsidR="00446D2E" w:rsidRPr="00EE44DD">
        <w:rPr>
          <w:rFonts w:ascii="Arial" w:hAnsi="Arial" w:cs="Arial"/>
          <w:bCs/>
        </w:rPr>
        <w:t xml:space="preserve">is limited by the aversive experience </w:t>
      </w:r>
      <w:r w:rsidRPr="00EE44DD">
        <w:rPr>
          <w:rFonts w:ascii="Arial" w:hAnsi="Arial" w:cs="Arial"/>
          <w:bCs/>
        </w:rPr>
        <w:t xml:space="preserve">causing the reaction </w:t>
      </w:r>
      <w:r w:rsidR="00587037" w:rsidRPr="00EE44DD">
        <w:rPr>
          <w:rFonts w:ascii="Arial" w:hAnsi="Arial" w:cs="Arial"/>
          <w:bCs/>
        </w:rPr>
        <w:fldChar w:fldCharType="begin"/>
      </w:r>
      <w:r w:rsidR="002D19E2" w:rsidRPr="00EE44DD">
        <w:rPr>
          <w:rFonts w:ascii="Arial" w:hAnsi="Arial" w:cs="Arial"/>
          <w:bCs/>
        </w:rPr>
        <w:instrText xml:space="preserve"> ADDIN ZOTERO_ITEM CSL_CITATION {"citationID":"NvDgOiYb","properties":{"formattedCitation":"\\super 1,81\\nosupersub{}","plainCitation":"1,81","noteIndex":0},"citationItems":[{"id":11960,"uris":["http://zotero.org/users/6239255/items/PAB5DXAK"],"itemData":{"id":11960,"type":"article-journal","container-title":"Nature Human Behaviour","DOI":"10.1038/s41562-019-0590-x","ISSN":"2397-3374","issue":"5","journalAbbreviation":"Nat Hum Behav","language":"en","page":"426-435","source":"DOI.org (Crossref)","title":"Resolving uncertainty in a social world","volume":"3","author":[{"family":"FeldmanHall","given":"Oriel"},{"family":"Shenhav","given":"Amitai"}],"issued":{"date-parts":[["2019",5]]}}},{"id":11969,"uris":["http://zotero.org/users/6239255/items/2Z9UGIGG"],"itemData":{"id":11969,"type":"article-journal","abstract":"Cognitive emotion regulation has been widely shown in the laboratory to be an effective way to alter the nature of emotional responses. Despite its success in experimental contexts, however, we often fail to use these strategies in everyday life where stress is pervasive. The successful execution of cognitive regulation relies on intact executive functioning and engagement of the prefrontal cortex, both of which are rapidly impaired by the deleterious effects of stress. Because it is specifically under stressful conditions that we may benefit most from such deliberate forms of emotion regulation, we tested the efficacy of cognitive regulation after stress exposure. Participants first underwent fear-conditioning, where they learned that one stimulus (CS+) predicted an aversive outcome but another predicted a neutral outcome (CS−). Cognitive regulation training directly followed where participants were taught to regulate fear responses to the aversive stimulus. The next day, participants underwent an acute stress induction or a control task before repeating the fear-conditioning task using these newly acquired regulation skills. Skin conductance served as an index of fear arousal, and salivary α-amylase and cortisol concentrations were assayed as neuroendocrine markers of stress response. Although groups showed no differences in fear arousal during initial fear learning, nonstressed participants demonstrated robust fear reduction following regulation training, whereas stressed participants showed no such reduction. Our results suggest that stress markedly impairs the cognitive regulation of emotion and highlights critical limitations of this technique to control affective responses under stress.","container-title":"Proceedings of the National Academy of Sciences","DOI":"10.1073/pnas.1305706110","ISSN":"0027-8424, 1091-6490","issue":"37","journalAbbreviation":"Proc. Natl. Acad. Sci. U.S.A.","language":"en","page":"15139-15144","source":"DOI.org (Crossref)","title":"Cognitive emotion regulation fails the stress test","volume":"110","author":[{"family":"Raio","given":"Candace M."},{"family":"Orederu","given":"Temidayo A."},{"family":"Palazzolo","given":"Laura"},{"family":"Shurick","given":"Ashley A."},{"family":"Phelps","given":"Elizabeth A."}],"issued":{"date-parts":[["2013",9,10]]}}}],"schema":"https://github.com/citation-style-language/schema/raw/master/csl-citation.json"} </w:instrText>
      </w:r>
      <w:r w:rsidR="00587037" w:rsidRPr="00EE44DD">
        <w:rPr>
          <w:rFonts w:ascii="Arial" w:hAnsi="Arial" w:cs="Arial"/>
          <w:bCs/>
        </w:rPr>
        <w:fldChar w:fldCharType="separate"/>
      </w:r>
      <w:r w:rsidR="002D19E2" w:rsidRPr="00EE44DD">
        <w:rPr>
          <w:rFonts w:ascii="Arial" w:hAnsi="Arial" w:cs="Arial"/>
          <w:szCs w:val="24"/>
          <w:vertAlign w:val="superscript"/>
        </w:rPr>
        <w:t>1,81</w:t>
      </w:r>
      <w:r w:rsidR="00587037" w:rsidRPr="00EE44DD">
        <w:rPr>
          <w:rFonts w:ascii="Arial" w:hAnsi="Arial" w:cs="Arial"/>
          <w:bCs/>
        </w:rPr>
        <w:fldChar w:fldCharType="end"/>
      </w:r>
      <w:r w:rsidRPr="00EE44DD">
        <w:rPr>
          <w:rFonts w:ascii="Arial" w:hAnsi="Arial" w:cs="Arial"/>
          <w:bCs/>
        </w:rPr>
        <w:t xml:space="preserve">. </w:t>
      </w:r>
      <w:r w:rsidR="0063222F" w:rsidRPr="00EE44DD">
        <w:rPr>
          <w:rFonts w:ascii="Arial" w:hAnsi="Arial" w:cs="Arial"/>
          <w:bCs/>
        </w:rPr>
        <w:t>E</w:t>
      </w:r>
      <w:r w:rsidRPr="00EE44DD">
        <w:rPr>
          <w:rFonts w:ascii="Arial" w:hAnsi="Arial" w:cs="Arial"/>
          <w:bCs/>
        </w:rPr>
        <w:t xml:space="preserve">xplicit regulatory </w:t>
      </w:r>
      <w:r w:rsidR="0063222F" w:rsidRPr="00EE44DD">
        <w:rPr>
          <w:rFonts w:ascii="Arial" w:hAnsi="Arial" w:cs="Arial"/>
          <w:bCs/>
        </w:rPr>
        <w:t>strategies</w:t>
      </w:r>
      <w:r w:rsidR="00B66A9F">
        <w:rPr>
          <w:rFonts w:ascii="Arial" w:hAnsi="Arial" w:cs="Arial"/>
          <w:bCs/>
        </w:rPr>
        <w:t xml:space="preserve"> (e.g., reappraisal)</w:t>
      </w:r>
      <w:r w:rsidRPr="00EE44DD">
        <w:rPr>
          <w:rFonts w:ascii="Arial" w:hAnsi="Arial" w:cs="Arial"/>
          <w:bCs/>
        </w:rPr>
        <w:t xml:space="preserve"> rely on neural networks that undergo significant maturation through early development</w:t>
      </w:r>
      <w:r w:rsidR="00B66A9F">
        <w:rPr>
          <w:rFonts w:ascii="Arial" w:hAnsi="Arial" w:cs="Arial"/>
          <w:bCs/>
        </w:rPr>
        <w:t xml:space="preserve"> </w:t>
      </w:r>
      <w:r w:rsidR="00587037" w:rsidRPr="00EE44DD">
        <w:rPr>
          <w:rFonts w:ascii="Arial" w:hAnsi="Arial" w:cs="Arial"/>
          <w:bCs/>
        </w:rPr>
        <w:fldChar w:fldCharType="begin"/>
      </w:r>
      <w:r w:rsidR="00587037" w:rsidRPr="00EE44DD">
        <w:rPr>
          <w:rFonts w:ascii="Arial" w:hAnsi="Arial" w:cs="Arial"/>
          <w:bCs/>
        </w:rPr>
        <w:instrText xml:space="preserve"> ADDIN ZOTERO_ITEM CSL_CITATION {"citationID":"FQX5ugd5","properties":{"formattedCitation":"\\super 15\\uc0\\u8211{}19\\nosupersub{}","plainCitation":"15–19","noteIndex":0},"citationItems":[{"id":3060,"uris":["http://zotero.org/users/6239255/items/R6SMTXAF"],"itemData":{"id":3060,"type":"article-journal","abstract":"Recently, an animal model for neurodevelopmental disorders has been developed. In this model, the effects of an early neonatal (postnatal day 7 [Pd 7]) basolateral amygdala lesion are compared with the effects of a lesion later in life (Pd 21). The reported data indicate that amygdala damage at a speciﬁc point early in life results in enduring behavioral disturbances that become more manifest after puberty, for example, only an early lesion resulted in a disruption of the prepulse inhibition, which is also observed in people suffering from schizophrenia. Accordingly, it was postulated that the early damage may affect the neuroanatomic and neurochemical organization and functioning of other brain structures. This was studied by use of the anterograde tracers biotinylated dextran amine and Phaseolus vulgarisleucoagglutinin. At neonatal days 7, 9, 11, 13, and 26, amygdaloid ﬁbers were in particular present in the mediodorsal thalamus (MDT), nucleus accumbens (Acb), and prefrontal cortex (PFC). The development of the topography of the amygdaloid innervation, however, differed markedly for the MDT and Acb compared with the PFC. For the MDT and Acb, no major changes in innervation were observed between Pd 7 and Pd 26, whereas the innervation of the PFC reorganized from a neonatal diffuse (Pd 7 and 9) to a restricted pattern (Pd 11, 13, and 26). In addition, the innervation changed to an adult-like bilaminar pattern. These data provide information on the circuitry that may be involved in the aberrant neurodevelopment of neonatally amygdala-lesioned rats, which have been proposed as an animal model for neurodevelopmental psychopathological disorders. J. Comp. Neurol. 442:239 –249, 2002. © 2001 Wiley-Liss, Inc.","container-title":"The Journal of Comparative Neurology","DOI":"10.1002/cne.10084","ISSN":"0021-9967, 1096-9861","issue":"3","journalAbbreviation":"J. Comp. Neurol.","language":"en","page":"239-249","source":"DOI.org (Crossref)","title":"Neonatal development of projections from the basolateral amygdala to prefrontal, striatal, and thalamic structures in the rat","volume":"442","author":[{"family":"Bouwmeester","given":"Hans"},{"family":"Wolterink","given":"Gerrit"},{"family":"Van Ree","given":"Jan M."}],"issued":{"date-parts":[["2002",1,14]]}}},{"id":3062,"uris":["http://zotero.org/users/6239255/items/XRDHUD32"],"itemData":{"id":3062,"type":"article-journal","abstract":"Recently an animal model for neurodevelopmental disorders has been developed. In this model the effects of an early neonatal [postnatal day 7 (Pd7)] basolateral amygdala lesion are compared with the effects of a lesion later in life (Pd21). Early amygdala damage results in enduring behavioral disturbances that become more manifest after puberty. These disturbances were not present in animals lesioned at Pd21. Accordingly it was postulated that the early damage may affect the neuroanatomical and neurochemical organization and functioning of other brain structures. To obtain information on the innervation of the amygdala during normal development, we used the retrograde tracer ﬂuoro-gold. From neonatal day 7 onward (studied until Pd19), retrogradely labeled cells were present in the caudal and rostral thalamus, the substantia innominata, and the prefrontal but not the caudal cortex. Development of the topography of the projecting cells differed substantially for the thalamic regions and substantia innominata vs. the cortical regions. In thalamic regions and substantia innominata. no changes were observed during the studied period (Pd7–Pd9). In the prefrontal cortex, the number of labeled cells increased (from Pd7 to Pd13), the topography of the location of the cells changed from unilateral to bilaminar (from Pd9 to Pd13), and the number of subareas in which the cells were present increased (from Pd7 to Pd13). In the caudal cortex, relatively few cells were present up to Pd15. From Pd17 onward, a bilaminar topography of the location of the cells was observed. These data provide information on the circuitry that may be involved in the aberrant neurodevelopment of neonatally amygdalalesioned rats, which has been proposed as an animal model for neurodevelopmental psychopathological disorders. J. Comp. Neurol. 450:241–255, 2002. © 2002 Wiley-Liss, Inc.","container-title":"The Journal of Comparative Neurology","DOI":"10.1002/cne.10321","ISSN":"0021-9967, 1096-9861","issue":"3","journalAbbreviation":"J. Comp. Neurol.","language":"en","page":"241-255","source":"DOI.org (Crossref)","title":"Neonatal development of projections to the basolateral amygdala from prefrontal and thalamic structures in rat","volume":"450","author":[{"family":"Bouwmeester","given":"Hans"},{"family":"Smits","given":"Kim"},{"family":"Van Ree","given":"Jan M."}],"issued":{"date-parts":[["2002",8,26]]}}},{"id":49,"uris":["http://zotero.org/users/6239255/items/48AK6IAC"],"itemData":{"id":49,"type":"article-journal","abstract":"Although adolescents’ emotional lives are thought to be more turbulent than those of adults, it is unknown whether this difference is attributable to developmental changes in emotional reactivity or emotion regulation. Study 1 addressed this question by presenting healthy individuals aged 10 –23 with negative and neutral pictures and asking them to respond naturally or use cognitive reappraisal to down-regulate their responses on a trial-by-trial basis. Results indicated that age exerted both linear and quadratic effects on regulation success but was unrelated to emotional reactivity. Study 2 replicated and extended these findings using a different reappraisal task and further showed that situational (i.e., social vs. nonsocial stimuli) and dispositional (i.e., level of rejection sensitivity) social factors interacted with age to predict regulation success: young adolescents were less successful at regulating responses to social than to nonsocial stimuli, particularly if the adolescents were high in rejection sensitivity. Taken together, these results have important implications for the inclusion of emotion regulation in models of emotional and cognitive development.","container-title":"Emotion","DOI":"10.1037/a0028297","ISSN":"1931-1516, 1528-3542","issue":"6","journalAbbreviation":"Emotion","language":"en","page":"1235-1247","source":"DOI.org (Crossref)","title":"Age-related differences in emotional reactivity, regulation, and rejection sensitivity in adolescence.","volume":"12","author":[{"family":"Silvers","given":"Jennifer A."},{"family":"McRae","given":"Kateri"},{"family":"Gabrieli","given":"John D. E."},{"family":"Gross","given":"James J."},{"family":"Remy","given":"Katherine A."},{"family":"Ochsner","given":"Kevin N."}],"issued":{"date-parts":[["2012"]]}}},{"id":646,"uris":["http://zotero.org/users/6239255/items/IRZKFY2A"],"itemData":{"id":646,"type":"article-journal","abstract":"Emotion regulation is a critical life skill that develops throughout childhood and adolescence. Despite this development in emotional processes, little is known about how the underlying brain systems develop with age. This study examined emotion regulation in 112 individuals (aged 6–23 years) as they viewed aversive and neutral images using a reappraisal task. On “reappraisal” trials, participants were instructed to view the images as distant, a strategy that has been previously shown to reduce negative affect. On “reactivity” trials, participants were instructed to view the images without regulating emotions to assess baseline emotional responding. During reappraisal, age predicted less negative affect, reduced amygdala responses and inverse coupling between the ventromedial prefrontal cortex (vmPFC) and amygdala. Moreover, left ventrolateral prefrontal (vlPFC) recruitment mediated the relationship between increasing age and diminishing amygdala responses. This negative vlPFC–amygdala association was stronger for individuals with inverse coupling between the amygdala and vmPFC. These data provide evidence that vmPFC–amygdala connectivity facilitates vlPFC-related amygdala modulation across development.","container-title":"Cerebral Cortex","DOI":"https://doi-org.libproxy.temple.edu/10.1093/cercor/bhw073","issue":"7","language":"en","page":"3502-3514","source":"Zotero","title":"vlPFC–vmPFC–Amygdala Interactions Underlie Age-Related Differences in Cognitive Regulation of Emotion","volume":"27","author":[{"family":"Silvers","given":"Jennifer A"},{"family":"Insel","given":"Catherine"},{"family":"Powers","given":"Alisa"},{"family":"Franz","given":"Peter"},{"family":"Helion","given":"Chelsea"},{"family":"Martin","given":"Rebecca E"},{"family":"Weber","given":"Jochen"},{"family":"Mischel","given":"Walter"},{"family":"Casey","given":"B J"},{"family":"Ochsner","given":"Kevin N"}],"issued":{"date-parts":[["2017"]]}}},{"id":3223,"uris":["http://zotero.org/users/6239255/items/VBQ3GZZM"],"itemData":{"id":3223,"type":"article-journal","container-title":"Journal of Neuroscience","DOI":"10.1523/JNEUROSCI.3446-12.2013","ISSN":"0270-6474, 1529-2401","issue":"10","journalAbbreviation":"Journal of Neuroscience","language":"en","page":"4584-4593","source":"DOI.org (Crossref)","title":"A Developmental Shift from Positive to Negative Connectivity in Human Amygdala-Prefrontal Circuitry","volume":"33","author":[{"family":"Gee","given":"D. G."},{"family":"Humphreys","given":"K. L."},{"family":"Flannery","given":"J."},{"family":"Goff","given":"B."},{"family":"Telzer","given":"E. H."},{"family":"Shapiro","given":"M."},{"family":"Hare","given":"T. A."},{"family":"Bookheimer","given":"S. Y."},{"family":"Tottenham","given":"N."}],"issued":{"date-parts":[["2013",3,6]]}}}],"schema":"https://github.com/citation-style-language/schema/raw/master/csl-citation.json"} </w:instrText>
      </w:r>
      <w:r w:rsidR="00587037" w:rsidRPr="00EE44DD">
        <w:rPr>
          <w:rFonts w:ascii="Arial" w:hAnsi="Arial" w:cs="Arial"/>
          <w:bCs/>
        </w:rPr>
        <w:fldChar w:fldCharType="separate"/>
      </w:r>
      <w:r w:rsidR="00587037" w:rsidRPr="00EE44DD">
        <w:rPr>
          <w:rFonts w:ascii="Arial" w:hAnsi="Arial" w:cs="Arial"/>
          <w:szCs w:val="24"/>
          <w:vertAlign w:val="superscript"/>
        </w:rPr>
        <w:t>15–19</w:t>
      </w:r>
      <w:r w:rsidR="00587037" w:rsidRPr="00EE44DD">
        <w:rPr>
          <w:rFonts w:ascii="Arial" w:hAnsi="Arial" w:cs="Arial"/>
          <w:bCs/>
        </w:rPr>
        <w:fldChar w:fldCharType="end"/>
      </w:r>
      <w:r w:rsidRPr="00EE44DD">
        <w:rPr>
          <w:rFonts w:ascii="Arial" w:hAnsi="Arial" w:cs="Arial"/>
          <w:bCs/>
        </w:rPr>
        <w:t xml:space="preserve">, leaving children disadvantaged </w:t>
      </w:r>
      <w:r w:rsidR="0063222F" w:rsidRPr="00EE44DD">
        <w:rPr>
          <w:rFonts w:ascii="Arial" w:hAnsi="Arial" w:cs="Arial"/>
          <w:bCs/>
        </w:rPr>
        <w:t>in</w:t>
      </w:r>
      <w:r w:rsidRPr="00EE44DD">
        <w:rPr>
          <w:rFonts w:ascii="Arial" w:hAnsi="Arial" w:cs="Arial"/>
          <w:bCs/>
        </w:rPr>
        <w:t xml:space="preserve"> managing the negative emotional responses uncertainty elicits </w:t>
      </w:r>
      <w:r w:rsidR="00587037" w:rsidRPr="00EE44DD">
        <w:rPr>
          <w:rFonts w:ascii="Arial" w:hAnsi="Arial" w:cs="Arial"/>
          <w:bCs/>
        </w:rPr>
        <w:fldChar w:fldCharType="begin"/>
      </w:r>
      <w:r w:rsidR="00587037" w:rsidRPr="00EE44DD">
        <w:rPr>
          <w:rFonts w:ascii="Arial" w:hAnsi="Arial" w:cs="Arial"/>
          <w:bCs/>
        </w:rPr>
        <w:instrText xml:space="preserve"> ADDIN ZOTERO_ITEM CSL_CITATION {"citationID":"SsgIsG5N","properties":{"formattedCitation":"\\super 22\\nosupersub{}","plainCitation":"22","noteIndex":0},"citationItems":[{"id":12024,"uris":["http://zotero.org/users/6239255/items/H62IT33N"],"itemData":{"id":12024,"type":"article-journal","abstract":"Cognitive reappraisal is an important emotion regulation strategy that shows considerable developmental change in its use and effectiveness. This paper presents a systematic review of the evidence base regarding the development of cognitive reappraisal from early childhood through adolescence and provides methodological recommendations for future research. We searched Scopus, PsycINFO, and ERIC for empirical papers measuring cognitive reappraisal in normative samples of children and youth between the ages of 3 and 18 years published in peer-reviewed journals through August 9th, 2018. We identiﬁed 118 studies that met our inclusion criteria. We ﬁrst present a quantitative review of the methodologies used to investigate cognitive reappraisal in children and adolescents, with attention to variations in methodologies by the sample age range. We then present a qualitative review of ﬁndings with attention to: (1) the age at which children begin to effectively use cognitive reappraisal to regulate their emotions, and (2) developmental changes in cognitive reappraisal from early childhood through adolescence. We consider how methodological differences may contribute to inconsistencies in ﬁndings, highlight gaps in the literature that remain to be addressed, and make recommendations for future directions.","container-title":"Frontiers in Psychology","DOI":"10.3389/fpsyg.2022.875964","ISSN":"1664-1078","journalAbbreviation":"Front. Psychol.","language":"en","page":"875964","source":"DOI.org (Crossref)","title":"The Development of Cognitive Reappraisal From Early Childhood Through Adolescence: A Systematic Review and Methodological Recommendations","title-short":"The Development of Cognitive Reappraisal From Early Childhood Through Adolescence","volume":"13","author":[{"family":"Willner","given":"Cynthia J."},{"family":"Hoffmann","given":"Jessica D."},{"family":"Bailey","given":"Craig S."},{"family":"Harrison","given":"Alexandra P."},{"family":"Garcia","given":"Beatris"},{"family":"Ng","given":"Zi Jia"},{"family":"Cipriano","given":"Christina"},{"family":"Brackett","given":"Marc A."}],"issued":{"date-parts":[["2022",6,22]]}}}],"schema":"https://github.com/citation-style-language/schema/raw/master/csl-citation.json"} </w:instrText>
      </w:r>
      <w:r w:rsidR="00587037" w:rsidRPr="00EE44DD">
        <w:rPr>
          <w:rFonts w:ascii="Arial" w:hAnsi="Arial" w:cs="Arial"/>
          <w:bCs/>
        </w:rPr>
        <w:fldChar w:fldCharType="separate"/>
      </w:r>
      <w:r w:rsidR="00587037" w:rsidRPr="00EE44DD">
        <w:rPr>
          <w:rFonts w:ascii="Arial" w:hAnsi="Arial" w:cs="Arial"/>
          <w:szCs w:val="24"/>
          <w:vertAlign w:val="superscript"/>
        </w:rPr>
        <w:t>22</w:t>
      </w:r>
      <w:r w:rsidR="00587037" w:rsidRPr="00EE44DD">
        <w:rPr>
          <w:rFonts w:ascii="Arial" w:hAnsi="Arial" w:cs="Arial"/>
          <w:bCs/>
        </w:rPr>
        <w:fldChar w:fldCharType="end"/>
      </w:r>
      <w:r w:rsidRPr="00EE44DD">
        <w:rPr>
          <w:rFonts w:ascii="Arial" w:hAnsi="Arial" w:cs="Arial"/>
          <w:bCs/>
        </w:rPr>
        <w:t xml:space="preserve">. </w:t>
      </w:r>
      <w:r w:rsidR="00B66A9F">
        <w:rPr>
          <w:rFonts w:ascii="Arial" w:hAnsi="Arial" w:cs="Arial"/>
          <w:bCs/>
        </w:rPr>
        <w:t>I</w:t>
      </w:r>
      <w:r w:rsidRPr="00EE44DD">
        <w:rPr>
          <w:rFonts w:ascii="Arial" w:hAnsi="Arial" w:cs="Arial"/>
          <w:bCs/>
        </w:rPr>
        <w:t>mplicit cognitive regulatory responses</w:t>
      </w:r>
      <w:r w:rsidR="00B66A9F">
        <w:rPr>
          <w:rFonts w:ascii="Arial" w:hAnsi="Arial" w:cs="Arial"/>
          <w:bCs/>
        </w:rPr>
        <w:t xml:space="preserve"> are also used to reduce uncertainty</w:t>
      </w:r>
      <w:r w:rsidRPr="00EE44DD">
        <w:rPr>
          <w:rFonts w:ascii="Arial" w:hAnsi="Arial" w:cs="Arial"/>
          <w:bCs/>
        </w:rPr>
        <w:t xml:space="preserve"> </w:t>
      </w:r>
      <w:r w:rsidR="00587037" w:rsidRPr="00EE44DD">
        <w:rPr>
          <w:rFonts w:ascii="Arial" w:hAnsi="Arial" w:cs="Arial"/>
          <w:bCs/>
        </w:rPr>
        <w:fldChar w:fldCharType="begin"/>
      </w:r>
      <w:r w:rsidR="002D19E2" w:rsidRPr="00EE44DD">
        <w:rPr>
          <w:rFonts w:ascii="Arial" w:hAnsi="Arial" w:cs="Arial"/>
          <w:bCs/>
        </w:rPr>
        <w:instrText xml:space="preserve"> ADDIN ZOTERO_ITEM CSL_CITATION {"citationID":"ENYtLYJ6","properties":{"formattedCitation":"\\super 58,75,82\\nosupersub{}","plainCitation":"58,75,82","noteIndex":0},"citationItems":[{"id":12127,"uris":["http://zotero.org/users/6239255/items/K5C842WS"],"itemData":{"id":12127,"type":"article-journal","container-title":"Journal of Personality and Social Psychology","DOI":"10.1037/0022-3514.65.5.861","ISSN":"1939-1315, 0022-3514","issue":"5","journalAbbreviation":"Journal of Personality and Social Psychology","language":"en","page":"861-876","source":"DOI.org (Crossref)","title":"Motivated resistance and openness to persuasion in the presence or absence of prior information.","volume":"65","author":[{"family":"Kruglanski","given":"Arie W."},{"family":"Webster","given":"Donna M."},{"family":"Klem","given":"Adena"}],"issued":{"date-parts":[["1993",11]]}}},{"id":11953,"uris":["http://zotero.org/users/6239255/items/D5QGYXWD"],"itemData":{"id":11953,"type":"article-journal","abstract":"Entropy, a concept derived from thermodynamics and information theory, describes the amount of uncertainty and disorder within a system. Self-organizing systems engage in a continual dialogue with the environment and must adapt themselves to changing circumstances to keep internal entropy at a manageable level. We propose the entropy model of uncertainty (EMU), an integrative theoretical framework that applies the idea of entropy to the human information system to understand uncertaintyrelated anxiety. Four major tenets of EMU are proposed: (a) Uncertainty poses a critical adaptive challenge for any organism, so individuals are motivated to keep it at a manageable level; (b) uncertainty emerges as a function of the conflict between competing perceptual and behavioral affordances; (c) adopting clear goals and belief structures helps to constrain the experience of uncertainty by reducing the spread of competing affordances; and (d) uncertainty is experienced subjectively as anxiety and is associated with activity in the anterior cingulate cortex and with heightened noradrenaline release. By placing the discussion of uncertainty management, a fundamental biological necessity, within the framework of information theory and self-organizing systems, our model helps to situate key psychological processes within a broader physical, conceptual, and evolutionary context.","container-title":"Psychological Review","DOI":"10.1037/a0026767","ISSN":"1939-1471, 0033-295X","issue":"2","journalAbbreviation":"Psychological Review","language":"en","page":"304-320","source":"DOI.org (Crossref)","title":"Psychological entropy: A framework for understanding uncertainty-related anxiety.","title-short":"Psychological entropy","volume":"119","author":[{"family":"Hirsh","given":"Jacob B."},{"family":"Mar","given":"Raymond A."},{"family":"Peterson","given":"Jordan B."}],"issued":{"date-parts":[["2012",4]]}}},{"id":11965,"uris":["http://zotero.org/users/6239255/items/9MUCMBSN"],"itemData":{"id":11965,"type":"article-journal","abstract":"The PNS scale seems to assess the proposed con- maintain a simple set ofstructures or beliefs—we expected only struct in a face-valid and reliable manner, as indicated by our a small negative relationship between PNS and Need for Cognisix samples. Moreover, it seems to capture two conceptually tion. Indeed, we argue here that Need for Cognition may best related, but somewhat independent, factors: the extent to which represent preferences for the amount of cognitive activity, people prefer to structure their lives (Desire for Structure) and whereas PNS may better represent preferences for the desired the manner in which people respond when confronted with outcome (simple structure) of cognitive activity.","container-title":"Journal of Personality and Social Psychology","issue":"1","journalAbbreviation":"J Pers Soc Psych","language":"en","page":"113-131","source":"Zotero","title":"Personal Need for Structure: Individual Differences in the Desire for Simple Structure","volume":"65","author":[{"family":"Neuberg","given":"Steven L"},{"family":"Newsom","given":"Jason T"}],"issued":{"date-parts":[["1993"]]}}}],"schema":"https://github.com/citation-style-language/schema/raw/master/csl-citation.json"} </w:instrText>
      </w:r>
      <w:r w:rsidR="00587037" w:rsidRPr="00EE44DD">
        <w:rPr>
          <w:rFonts w:ascii="Arial" w:hAnsi="Arial" w:cs="Arial"/>
          <w:bCs/>
        </w:rPr>
        <w:fldChar w:fldCharType="separate"/>
      </w:r>
      <w:r w:rsidR="002D19E2" w:rsidRPr="00EE44DD">
        <w:rPr>
          <w:rFonts w:ascii="Arial" w:hAnsi="Arial" w:cs="Arial"/>
          <w:szCs w:val="24"/>
          <w:vertAlign w:val="superscript"/>
        </w:rPr>
        <w:t>58,75,82</w:t>
      </w:r>
      <w:r w:rsidR="00587037" w:rsidRPr="00EE44DD">
        <w:rPr>
          <w:rFonts w:ascii="Arial" w:hAnsi="Arial" w:cs="Arial"/>
          <w:bCs/>
        </w:rPr>
        <w:fldChar w:fldCharType="end"/>
      </w:r>
      <w:r w:rsidRPr="00EE44DD">
        <w:rPr>
          <w:rFonts w:ascii="Arial" w:hAnsi="Arial" w:cs="Arial"/>
          <w:bCs/>
        </w:rPr>
        <w:t xml:space="preserve"> (e.g., </w:t>
      </w:r>
      <w:r w:rsidR="00B66A9F">
        <w:rPr>
          <w:rFonts w:ascii="Arial" w:hAnsi="Arial" w:cs="Arial"/>
          <w:bCs/>
        </w:rPr>
        <w:t>applying stereotypes and heuristics</w:t>
      </w:r>
      <w:r w:rsidR="001D232F" w:rsidRPr="00EE44DD">
        <w:rPr>
          <w:rFonts w:ascii="Arial" w:hAnsi="Arial" w:cs="Arial"/>
          <w:bCs/>
        </w:rPr>
        <w:t>)</w:t>
      </w:r>
      <w:r w:rsidRPr="00EE44DD">
        <w:rPr>
          <w:rFonts w:ascii="Arial" w:hAnsi="Arial" w:cs="Arial"/>
          <w:bCs/>
        </w:rPr>
        <w:t xml:space="preserve"> </w:t>
      </w:r>
      <w:r w:rsidR="001D232F" w:rsidRPr="00EE44DD">
        <w:rPr>
          <w:rFonts w:ascii="Arial" w:hAnsi="Arial" w:cs="Arial"/>
          <w:bCs/>
        </w:rPr>
        <w:fldChar w:fldCharType="begin"/>
      </w:r>
      <w:r w:rsidR="002D19E2" w:rsidRPr="00EE44DD">
        <w:rPr>
          <w:rFonts w:ascii="Arial" w:hAnsi="Arial" w:cs="Arial"/>
          <w:bCs/>
        </w:rPr>
        <w:instrText xml:space="preserve"> ADDIN ZOTERO_ITEM CSL_CITATION {"citationID":"nQFzy9H5","properties":{"formattedCitation":"\\super 83\\nosupersub{}","plainCitation":"83","noteIndex":0},"citationItems":[{"id":11968,"uris":["http://zotero.org/users/6239255/items/MYIG9FLL"],"itemData":{"id":11968,"type":"chapter","container-title":"Advances in Experimental Social Psychology","ISBN":"978-0-12-015223-0","language":"en","note":"DOI: 10.1016/S0065-2601(08)60317-2","page":"1-74","publisher":"Elsevier","source":"DOI.org (Crossref)","title":"A Continuum of Impression Formation, from Category-Based to Individuating Processes: Influences of Information and Motivation on Attention and Interpretation","title-short":"A Continuum of Impression Formation, from Category-Based to Individuating Processes","URL":"https://linkinghub.elsevier.com/retrieve/pii/S0065260108603172","volume":"23","author":[{"family":"Fiske","given":"Susan T."},{"family":"Neuberg","given":"Steven L."}],"accessed":{"date-parts":[["2022",9,1]]},"issued":{"date-parts":[["1990"]]}}}],"schema":"https://github.com/citation-style-language/schema/raw/master/csl-citation.json"} </w:instrText>
      </w:r>
      <w:r w:rsidR="001D232F" w:rsidRPr="00EE44DD">
        <w:rPr>
          <w:rFonts w:ascii="Arial" w:hAnsi="Arial" w:cs="Arial"/>
          <w:bCs/>
        </w:rPr>
        <w:fldChar w:fldCharType="separate"/>
      </w:r>
      <w:r w:rsidR="002D19E2" w:rsidRPr="00EE44DD">
        <w:rPr>
          <w:rFonts w:ascii="Arial" w:hAnsi="Arial" w:cs="Arial"/>
          <w:szCs w:val="24"/>
          <w:vertAlign w:val="superscript"/>
        </w:rPr>
        <w:t>83</w:t>
      </w:r>
      <w:r w:rsidR="001D232F" w:rsidRPr="00EE44DD">
        <w:rPr>
          <w:rFonts w:ascii="Arial" w:hAnsi="Arial" w:cs="Arial"/>
          <w:bCs/>
        </w:rPr>
        <w:fldChar w:fldCharType="end"/>
      </w:r>
      <w:r w:rsidR="00B66A9F">
        <w:rPr>
          <w:rFonts w:ascii="Arial" w:hAnsi="Arial" w:cs="Arial"/>
          <w:bCs/>
        </w:rPr>
        <w:t>, but</w:t>
      </w:r>
      <w:r w:rsidRPr="00EE44DD">
        <w:rPr>
          <w:rFonts w:ascii="Arial" w:hAnsi="Arial" w:cs="Arial"/>
          <w:bCs/>
        </w:rPr>
        <w:t xml:space="preserve"> the efficacy of such a response is limited by one’s pre-existing knowledge base and </w:t>
      </w:r>
      <w:r w:rsidR="00446D2E" w:rsidRPr="00EE44DD">
        <w:rPr>
          <w:rFonts w:ascii="Arial" w:hAnsi="Arial" w:cs="Arial"/>
          <w:bCs/>
        </w:rPr>
        <w:t>a person’s</w:t>
      </w:r>
      <w:r w:rsidRPr="00EE44DD">
        <w:rPr>
          <w:rFonts w:ascii="Arial" w:hAnsi="Arial" w:cs="Arial"/>
          <w:bCs/>
        </w:rPr>
        <w:t xml:space="preserve"> ability to organize that information into </w:t>
      </w:r>
      <w:r w:rsidR="00B66A9F">
        <w:rPr>
          <w:rFonts w:ascii="Arial" w:hAnsi="Arial" w:cs="Arial"/>
          <w:bCs/>
        </w:rPr>
        <w:t xml:space="preserve">accurate, </w:t>
      </w:r>
      <w:r w:rsidRPr="00EE44DD">
        <w:rPr>
          <w:rFonts w:ascii="Arial" w:hAnsi="Arial" w:cs="Arial"/>
          <w:bCs/>
        </w:rPr>
        <w:t xml:space="preserve">relevant representations </w:t>
      </w:r>
      <w:r w:rsidR="001D232F" w:rsidRPr="00EE44DD">
        <w:rPr>
          <w:rFonts w:ascii="Arial" w:hAnsi="Arial" w:cs="Arial"/>
          <w:bCs/>
        </w:rPr>
        <w:fldChar w:fldCharType="begin"/>
      </w:r>
      <w:r w:rsidR="002D19E2" w:rsidRPr="00EE44DD">
        <w:rPr>
          <w:rFonts w:ascii="Arial" w:hAnsi="Arial" w:cs="Arial"/>
          <w:bCs/>
        </w:rPr>
        <w:instrText xml:space="preserve"> ADDIN ZOTERO_ITEM CSL_CITATION {"citationID":"vMbdSGvj","properties":{"formattedCitation":"\\super 84,85\\nosupersub{}","plainCitation":"84,85","noteIndex":0},"citationItems":[{"id":11963,"uris":["http://zotero.org/users/6239255/items/6WYIG76I"],"itemData":{"id":11963,"type":"article-journal","container-title":"Proceedings of the National Academy of Sciences","issue":"52","journalAbbreviation":"PNAS","language":"en","page":"13222-13227","source":"Zotero","title":"People use less information than they think to make up their minds","volume":"115","author":[{"family":"Klein","given":"Nadav"},{"family":"O'Brien","given":"Ed"}],"issued":{"date-parts":[["2018"]]}}},{"id":11964,"uris":["http://zotero.org/users/6239255/items/QNUZ5IH2"],"itemData":{"id":11964,"type":"article-journal","container-title":"Psychological Review","issue":"2","journalAbbreviation":"Psychol Rev","language":"en","page":"127-189","source":"Zotero","title":"Controlled and Automatic Human Information Processing: II. Perceptual Learning, Automatic Attending, and a General Theory","volume":"84","author":[{"family":"Shiffrin","given":"Richard M"},{"family":"Schneider","given":"Walter"}],"issued":{"date-parts":[["1977"]]}}}],"schema":"https://github.com/citation-style-language/schema/raw/master/csl-citation.json"} </w:instrText>
      </w:r>
      <w:r w:rsidR="001D232F" w:rsidRPr="00EE44DD">
        <w:rPr>
          <w:rFonts w:ascii="Arial" w:hAnsi="Arial" w:cs="Arial"/>
          <w:bCs/>
        </w:rPr>
        <w:fldChar w:fldCharType="separate"/>
      </w:r>
      <w:r w:rsidR="002D19E2" w:rsidRPr="00EE44DD">
        <w:rPr>
          <w:rFonts w:ascii="Arial" w:hAnsi="Arial" w:cs="Arial"/>
          <w:szCs w:val="24"/>
          <w:vertAlign w:val="superscript"/>
        </w:rPr>
        <w:t>84,85</w:t>
      </w:r>
      <w:r w:rsidR="001D232F" w:rsidRPr="00EE44DD">
        <w:rPr>
          <w:rFonts w:ascii="Arial" w:hAnsi="Arial" w:cs="Arial"/>
          <w:bCs/>
        </w:rPr>
        <w:fldChar w:fldCharType="end"/>
      </w:r>
      <w:r w:rsidRPr="00EE44DD">
        <w:rPr>
          <w:rFonts w:ascii="Arial" w:hAnsi="Arial" w:cs="Arial"/>
          <w:bCs/>
        </w:rPr>
        <w:t xml:space="preserve">. </w:t>
      </w:r>
      <w:r w:rsidRPr="00EE44DD">
        <w:rPr>
          <w:rFonts w:ascii="Arial" w:hAnsi="Arial" w:cs="Arial"/>
          <w:bCs/>
          <w:u w:val="single"/>
        </w:rPr>
        <w:t>The long-term effects of uncertainty within a child’s environment are well-documented and severe</w:t>
      </w:r>
      <w:r w:rsidRPr="00EE44DD">
        <w:rPr>
          <w:rFonts w:ascii="Arial" w:hAnsi="Arial" w:cs="Arial"/>
          <w:bCs/>
        </w:rPr>
        <w:t xml:space="preserve"> </w:t>
      </w:r>
      <w:r w:rsidR="001D232F" w:rsidRPr="00EE44DD">
        <w:rPr>
          <w:rFonts w:ascii="Arial" w:hAnsi="Arial" w:cs="Arial"/>
          <w:bCs/>
        </w:rPr>
        <w:fldChar w:fldCharType="begin"/>
      </w:r>
      <w:r w:rsidR="002D19E2" w:rsidRPr="00EE44DD">
        <w:rPr>
          <w:rFonts w:ascii="Arial" w:hAnsi="Arial" w:cs="Arial"/>
          <w:bCs/>
        </w:rPr>
        <w:instrText xml:space="preserve"> ADDIN ZOTERO_ITEM CSL_CITATION {"citationID":"gL69T8lJ","properties":{"formattedCitation":"\\super 86\\nosupersub{}","plainCitation":"86","noteIndex":0},"citationItems":[{"id":12134,"uris":["http://zotero.org/users/6239255/items/7SDDNBTG"],"itemData":{"id":12134,"type":"article-journal","container-title":"Early Childhood Research Quarterly","DOI":"10.1016/j.ecresq.2015.03.001","ISSN":"08852006","journalAbbreviation":"Early Childhood Research Quarterly","language":"en","page":"94-104","source":"DOI.org (Crossref)","title":"Early exposure to environmental chaos and children's physical and mental health","volume":"32","author":[{"family":"Coley","given":"Rebekah Levine"},{"family":"Lynch","given":"Alicia Doyle"},{"family":"Kull","given":"Melissa"}],"issued":{"date-parts":[["2015"]],"season":"33"}}}],"schema":"https://github.com/citation-style-language/schema/raw/master/csl-citation.json"} </w:instrText>
      </w:r>
      <w:r w:rsidR="001D232F" w:rsidRPr="00EE44DD">
        <w:rPr>
          <w:rFonts w:ascii="Arial" w:hAnsi="Arial" w:cs="Arial"/>
          <w:bCs/>
        </w:rPr>
        <w:fldChar w:fldCharType="separate"/>
      </w:r>
      <w:r w:rsidR="002D19E2" w:rsidRPr="00EE44DD">
        <w:rPr>
          <w:rFonts w:ascii="Arial" w:hAnsi="Arial" w:cs="Arial"/>
          <w:szCs w:val="24"/>
          <w:vertAlign w:val="superscript"/>
        </w:rPr>
        <w:t>86</w:t>
      </w:r>
      <w:r w:rsidR="001D232F" w:rsidRPr="00EE44DD">
        <w:rPr>
          <w:rFonts w:ascii="Arial" w:hAnsi="Arial" w:cs="Arial"/>
          <w:bCs/>
        </w:rPr>
        <w:fldChar w:fldCharType="end"/>
      </w:r>
      <w:r w:rsidRPr="00EE44DD">
        <w:rPr>
          <w:rFonts w:ascii="Arial" w:hAnsi="Arial" w:cs="Arial"/>
          <w:bCs/>
        </w:rPr>
        <w:t xml:space="preserve">. </w:t>
      </w:r>
      <w:r w:rsidRPr="00EE44DD">
        <w:rPr>
          <w:rFonts w:ascii="Arial" w:hAnsi="Arial" w:cs="Arial"/>
          <w:b/>
        </w:rPr>
        <w:t>Thus, identifying effective regulatory strategies for mitigating the negative emotions elicited by uncertainty in the everyday life of children is of the utmost importance.</w:t>
      </w:r>
      <w:r w:rsidRPr="00EE44DD">
        <w:rPr>
          <w:rFonts w:ascii="Arial" w:hAnsi="Arial" w:cs="Arial"/>
          <w:bCs/>
        </w:rPr>
        <w:t xml:space="preserve"> </w:t>
      </w:r>
    </w:p>
    <w:p w14:paraId="4AA0954F" w14:textId="4009F220" w:rsidR="00A54775" w:rsidRPr="00EE44DD" w:rsidRDefault="00A54775" w:rsidP="00B66A9F">
      <w:pPr>
        <w:widowControl w:val="0"/>
        <w:spacing w:after="0" w:line="240" w:lineRule="auto"/>
        <w:ind w:firstLine="720"/>
        <w:contextualSpacing/>
        <w:jc w:val="both"/>
        <w:rPr>
          <w:rFonts w:ascii="Arial" w:hAnsi="Arial" w:cs="Arial"/>
          <w:bCs/>
        </w:rPr>
      </w:pPr>
      <w:r w:rsidRPr="00EE44DD">
        <w:rPr>
          <w:rFonts w:ascii="Arial" w:hAnsi="Arial" w:cs="Arial"/>
          <w:bCs/>
          <w:u w:val="single"/>
        </w:rPr>
        <w:t>B.1.2.</w:t>
      </w:r>
      <w:r w:rsidRPr="00EE44DD">
        <w:rPr>
          <w:rFonts w:ascii="Arial" w:hAnsi="Arial" w:cs="Arial"/>
          <w:bCs/>
        </w:rPr>
        <w:t xml:space="preserve"> </w:t>
      </w:r>
      <w:r w:rsidRPr="00EE44DD">
        <w:rPr>
          <w:rFonts w:ascii="Arial" w:hAnsi="Arial" w:cs="Arial"/>
          <w:bCs/>
          <w:u w:val="single"/>
        </w:rPr>
        <w:t>Perspective-based emotion regulation (PBER) through role play may be an especially effective tool for children to manage aversive reactions to uncertainty</w:t>
      </w:r>
      <w:r w:rsidRPr="00EE44DD">
        <w:rPr>
          <w:rFonts w:ascii="Arial" w:hAnsi="Arial" w:cs="Arial"/>
          <w:bCs/>
        </w:rPr>
        <w:t xml:space="preserve">. </w:t>
      </w:r>
      <w:r w:rsidRPr="00EE44DD">
        <w:rPr>
          <w:rFonts w:ascii="Arial" w:eastAsia="Times New Roman" w:hAnsi="Arial" w:cs="Arial"/>
        </w:rPr>
        <w:t>PBER may be especially useful during early development when children have access to perspective-based cognitive tools, but limited access to other options.</w:t>
      </w:r>
      <w:r w:rsidRPr="00EE44DD">
        <w:rPr>
          <w:rFonts w:ascii="Arial" w:hAnsi="Arial" w:cs="Arial"/>
        </w:rPr>
        <w:t xml:space="preserve"> </w:t>
      </w:r>
      <w:r w:rsidRPr="00EE44DD">
        <w:rPr>
          <w:rFonts w:ascii="Arial" w:hAnsi="Arial" w:cs="Arial"/>
          <w:bCs/>
        </w:rPr>
        <w:t>Role-play is a</w:t>
      </w:r>
      <w:r w:rsidR="00B66A9F">
        <w:rPr>
          <w:rFonts w:ascii="Arial" w:hAnsi="Arial" w:cs="Arial"/>
          <w:bCs/>
        </w:rPr>
        <w:t xml:space="preserve"> naturally engaging </w:t>
      </w:r>
      <w:r w:rsidRPr="00EE44DD">
        <w:rPr>
          <w:rFonts w:ascii="Arial" w:hAnsi="Arial" w:cs="Arial"/>
          <w:bCs/>
        </w:rPr>
        <w:t>activity most children practice by the age of three</w:t>
      </w:r>
      <w:r w:rsidRPr="00EE44DD">
        <w:rPr>
          <w:rFonts w:ascii="Arial" w:hAnsi="Arial" w:cs="Arial"/>
        </w:rPr>
        <w:t xml:space="preserve"> </w:t>
      </w:r>
      <w:r w:rsidR="001D232F" w:rsidRPr="00EE44DD">
        <w:rPr>
          <w:rFonts w:ascii="Arial" w:hAnsi="Arial" w:cs="Arial"/>
        </w:rPr>
        <w:fldChar w:fldCharType="begin"/>
      </w:r>
      <w:r w:rsidR="001D232F" w:rsidRPr="00EE44DD">
        <w:rPr>
          <w:rFonts w:ascii="Arial" w:hAnsi="Arial" w:cs="Arial"/>
        </w:rPr>
        <w:instrText xml:space="preserve"> ADDIN ZOTERO_ITEM CSL_CITATION {"citationID":"IiCxvvNy","properties":{"formattedCitation":"\\super 21\\nosupersub{}","plainCitation":"21","noteIndex":0},"citationItems":[{"id":12026,"uris":["http://zotero.org/users/6239255/items/LTYW53FN"],"itemData":{"id":12026,"type":"article-journal","abstract":"Children's ability to structure sociodramatic play may depend on their ability to communicate pretence transformations effectively. In order to investigate the relation of children's differential use of verbal meta-communication to play theme, player's age, and episode duration, the naturally occurring sociodramatic play of 30 preschoolers (ages 29 to 68 months) was observed in a university day care facility. We found that children's use of within-frame and out-of-frame meta-communication (Giffin, 1984) was unrelated to the duration of sociodramatic play. However, children's use of out-of-frame meta-communication was related to age: Older children used a greater percentage of out-of-frame meta-communication than younger children. Furthermore, although there was no main effect of theme, there was an interaction between age and theme. Older children used less within-frame meta-communication than younger children during adventure/fantastic episodes, but used an equivalent proportion during domestic/occupational episodes. The findings suggest that older children are more flexible in their use of meta-communication.","container-title":"International Journal of Behavioral Development","DOI":"10.1177/016502549501800304","ISSN":"0165-0254, 1464-0651","issue":"3","journalAbbreviation":"International Journal of Behavioral Development","language":"en","page":"451-461","source":"DOI.org (Crossref)","title":"Learning to Pretend: Preschoolers' use of Meta-communication in Sociodramatic Play","title-short":"Learning to Pretend","volume":"18","author":[{"family":"Halliday-Scher","given":"Kathy"},{"family":"Urberg","given":"Kathryn A."},{"family":"Kaplan-Estrin","given":"Melissa"}],"issued":{"date-parts":[["1995",9]]}}}],"schema":"https://github.com/citation-style-language/schema/raw/master/csl-citation.json"} </w:instrText>
      </w:r>
      <w:r w:rsidR="001D232F" w:rsidRPr="00EE44DD">
        <w:rPr>
          <w:rFonts w:ascii="Arial" w:hAnsi="Arial" w:cs="Arial"/>
        </w:rPr>
        <w:fldChar w:fldCharType="separate"/>
      </w:r>
      <w:r w:rsidR="001D232F" w:rsidRPr="00EE44DD">
        <w:rPr>
          <w:rFonts w:ascii="Arial" w:hAnsi="Arial" w:cs="Arial"/>
          <w:szCs w:val="24"/>
          <w:vertAlign w:val="superscript"/>
        </w:rPr>
        <w:t>21</w:t>
      </w:r>
      <w:r w:rsidR="001D232F" w:rsidRPr="00EE44DD">
        <w:rPr>
          <w:rFonts w:ascii="Arial" w:hAnsi="Arial" w:cs="Arial"/>
        </w:rPr>
        <w:fldChar w:fldCharType="end"/>
      </w:r>
      <w:r w:rsidRPr="00EE44DD">
        <w:rPr>
          <w:rFonts w:ascii="Arial" w:hAnsi="Arial" w:cs="Arial"/>
          <w:bCs/>
        </w:rPr>
        <w:t xml:space="preserve"> </w:t>
      </w:r>
      <w:r w:rsidR="00B66A9F">
        <w:rPr>
          <w:rFonts w:ascii="Arial" w:hAnsi="Arial" w:cs="Arial"/>
          <w:bCs/>
        </w:rPr>
        <w:t xml:space="preserve">which </w:t>
      </w:r>
      <w:r w:rsidRPr="00EE44DD">
        <w:rPr>
          <w:rFonts w:ascii="Arial" w:hAnsi="Arial" w:cs="Arial"/>
          <w:bCs/>
        </w:rPr>
        <w:t>requires little training</w:t>
      </w:r>
      <w:r w:rsidR="005856A7" w:rsidRPr="00EE44DD">
        <w:rPr>
          <w:rFonts w:ascii="Arial" w:hAnsi="Arial" w:cs="Arial"/>
          <w:bCs/>
        </w:rPr>
        <w:t xml:space="preserve"> </w:t>
      </w:r>
      <w:r w:rsidR="005856A7" w:rsidRPr="00EE44DD">
        <w:rPr>
          <w:rFonts w:ascii="Arial" w:hAnsi="Arial" w:cs="Arial"/>
          <w:bCs/>
        </w:rPr>
        <w:fldChar w:fldCharType="begin"/>
      </w:r>
      <w:r w:rsidR="002D19E2" w:rsidRPr="00EE44DD">
        <w:rPr>
          <w:rFonts w:ascii="Arial" w:hAnsi="Arial" w:cs="Arial"/>
          <w:bCs/>
        </w:rPr>
        <w:instrText xml:space="preserve"> ADDIN ZOTERO_ITEM CSL_CITATION {"citationID":"8UxJHLtb","properties":{"formattedCitation":"\\super 21,87,88\\nosupersub{}","plainCitation":"21,87,88","noteIndex":0},"citationItems":[{"id":12026,"uris":["http://zotero.org/users/6239255/items/LTYW53FN"],"itemData":{"id":12026,"type":"article-journal","abstract":"Children's ability to structure sociodramatic play may depend on their ability to communicate pretence transformations effectively. In order to investigate the relation of children's differential use of verbal meta-communication to play theme, player's age, and episode duration, the naturally occurring sociodramatic play of 30 preschoolers (ages 29 to 68 months) was observed in a university day care facility. We found that children's use of within-frame and out-of-frame meta-communication (Giffin, 1984) was unrelated to the duration of sociodramatic play. However, children's use of out-of-frame meta-communication was related to age: Older children used a greater percentage of out-of-frame meta-communication than younger children. Furthermore, although there was no main effect of theme, there was an interaction between age and theme. Older children used less within-frame meta-communication than younger children during adventure/fantastic episodes, but used an equivalent proportion during domestic/occupational episodes. The findings suggest that older children are more flexible in their use of meta-communication.","container-title":"International Journal of Behavioral Development","DOI":"10.1177/016502549501800304","ISSN":"0165-0254, 1464-0651","issue":"3","journalAbbreviation":"International Journal of Behavioral Development","language":"en","page":"451-461","source":"DOI.org (Crossref)","title":"Learning to Pretend: Preschoolers' use of Meta-communication in Sociodramatic Play","title-short":"Learning to Pretend","volume":"18","author":[{"family":"Halliday-Scher","given":"Kathy"},{"family":"Urberg","given":"Kathryn A."},{"family":"Kaplan-Estrin","given":"Melissa"}],"issued":{"date-parts":[["1995",9]]}}},{"id":12143,"uris":["http://zotero.org/users/6239255/items/P8Z7N97X"],"itemData":{"id":12143,"type":"article-journal","container-title":"Infant and Child Development","DOI":"10.1002/icd.2038","ISSN":"15227227","issue":"6","journalAbbreviation":"Inf Child Dev","language":"en","page":"e2038","source":"DOI.org (Crossref)","title":"Preschoolers' cognitive and emotional self-regulation in pretend play: Relations with executive functions and quality of play","title-short":"Preschoolers' cognitive and emotional self-regulation in pretend play","volume":"26","author":[{"family":"Slot","given":"Pauline Louise"},{"family":"Mulder","given":"Hanna"},{"family":"Verhagen","given":"Josje"},{"family":"Leseman","given":"Paul P.M."}],"issued":{"date-parts":[["2017",11]]}}},{"id":12142,"uris":["http://zotero.org/users/6239255/items/HPF3IHMR"],"itemData":{"id":12142,"type":"article-journal","container-title":"Infant Mental Health Journal","DOI":"10.1002/imhj.21682","ISSN":"01639641","issue":"6","journalAbbreviation":"Infant Ment. Health J.","language":"en","page":"757-771","source":"DOI.org (Crossref)","title":"THE MAGIC OF PLAY: LOW-INCOME MOTHERS’ AND FATHERS’ PLAYFULNESS AND CHILDREN'S EMOTION REGULATION AND VOCABULARY SKILLS: Mothers’ and Fathers’ Playfulness","title-short":"THE MAGIC OF PLAY","volume":"38","author":[{"family":"Cabrera","given":"Natasha J."},{"family":"Karberg","given":"Elizabeth"},{"family":"Malin","given":"Jenessa L."},{"family":"Aldoney","given":"Daniela"}],"issued":{"date-parts":[["2017",11]]}}}],"schema":"https://github.com/citation-style-language/schema/raw/master/csl-citation.json"} </w:instrText>
      </w:r>
      <w:r w:rsidR="005856A7" w:rsidRPr="00EE44DD">
        <w:rPr>
          <w:rFonts w:ascii="Arial" w:hAnsi="Arial" w:cs="Arial"/>
          <w:bCs/>
        </w:rPr>
        <w:fldChar w:fldCharType="separate"/>
      </w:r>
      <w:r w:rsidR="002D19E2" w:rsidRPr="00EE44DD">
        <w:rPr>
          <w:rFonts w:ascii="Arial" w:hAnsi="Arial" w:cs="Arial"/>
          <w:szCs w:val="24"/>
          <w:vertAlign w:val="superscript"/>
        </w:rPr>
        <w:t>21,87,88</w:t>
      </w:r>
      <w:r w:rsidR="005856A7" w:rsidRPr="00EE44DD">
        <w:rPr>
          <w:rFonts w:ascii="Arial" w:hAnsi="Arial" w:cs="Arial"/>
          <w:bCs/>
        </w:rPr>
        <w:fldChar w:fldCharType="end"/>
      </w:r>
      <w:r w:rsidRPr="00EE44DD">
        <w:rPr>
          <w:rFonts w:ascii="Arial" w:hAnsi="Arial" w:cs="Arial"/>
          <w:bCs/>
        </w:rPr>
        <w:t xml:space="preserve"> </w:t>
      </w:r>
      <w:r w:rsidR="00446D2E" w:rsidRPr="00EE44DD">
        <w:rPr>
          <w:rFonts w:ascii="Arial" w:hAnsi="Arial" w:cs="Arial"/>
          <w:bCs/>
        </w:rPr>
        <w:t xml:space="preserve">and </w:t>
      </w:r>
      <w:r w:rsidRPr="00EE44DD">
        <w:rPr>
          <w:rFonts w:ascii="Arial" w:hAnsi="Arial" w:cs="Arial"/>
          <w:bCs/>
        </w:rPr>
        <w:t xml:space="preserve">supplements insufficient representations </w:t>
      </w:r>
      <w:r w:rsidR="00311A5D" w:rsidRPr="00EE44DD">
        <w:rPr>
          <w:rFonts w:ascii="Arial" w:hAnsi="Arial" w:cs="Arial"/>
          <w:bCs/>
        </w:rPr>
        <w:fldChar w:fldCharType="begin"/>
      </w:r>
      <w:r w:rsidR="002D19E2" w:rsidRPr="00EE44DD">
        <w:rPr>
          <w:rFonts w:ascii="Arial" w:hAnsi="Arial" w:cs="Arial"/>
          <w:bCs/>
        </w:rPr>
        <w:instrText xml:space="preserve"> ADDIN ZOTERO_ITEM CSL_CITATION {"citationID":"RiVLDccv","properties":{"formattedCitation":"\\super 89\\nosupersub{}","plainCitation":"89","noteIndex":0},"citationItems":[{"id":12139,"uris":["http://zotero.org/users/6239255/items/RFNYFVRR"],"itemData":{"id":12139,"type":"article-journal","container-title":"Proceedings of the Thirty-Third Annual Conference of the Cognitive Science Society","journalAbbreviation":"Proceedings of the Thirty-Third Annual Conference of the Cognitive Science Society","title":"Bayesian Theory of Mind: Modeling Joint Belief-Desire Attribution","author":[{"family":"Baker","given":"Chris"},{"family":"Saxe","given":"Rebecca"}],"issued":{"date-parts":[["2011",1,1]]}}}],"schema":"https://github.com/citation-style-language/schema/raw/master/csl-citation.json"} </w:instrText>
      </w:r>
      <w:r w:rsidR="00311A5D" w:rsidRPr="00EE44DD">
        <w:rPr>
          <w:rFonts w:ascii="Arial" w:hAnsi="Arial" w:cs="Arial"/>
          <w:bCs/>
        </w:rPr>
        <w:fldChar w:fldCharType="separate"/>
      </w:r>
      <w:r w:rsidR="002D19E2" w:rsidRPr="00EE44DD">
        <w:rPr>
          <w:rFonts w:ascii="Arial" w:hAnsi="Arial" w:cs="Arial"/>
          <w:szCs w:val="24"/>
          <w:vertAlign w:val="superscript"/>
        </w:rPr>
        <w:t>89</w:t>
      </w:r>
      <w:r w:rsidR="00311A5D" w:rsidRPr="00EE44DD">
        <w:rPr>
          <w:rFonts w:ascii="Arial" w:hAnsi="Arial" w:cs="Arial"/>
          <w:bCs/>
        </w:rPr>
        <w:fldChar w:fldCharType="end"/>
      </w:r>
      <w:r w:rsidRPr="00EE44DD">
        <w:rPr>
          <w:rFonts w:ascii="Arial" w:hAnsi="Arial" w:cs="Arial"/>
          <w:bCs/>
        </w:rPr>
        <w:t>. Perspective-based role play also recruits a network of neural structures (e.g., superior temporal sulcu</w:t>
      </w:r>
      <w:r w:rsidR="00B66A9F">
        <w:rPr>
          <w:rFonts w:ascii="Arial" w:hAnsi="Arial" w:cs="Arial"/>
          <w:bCs/>
        </w:rPr>
        <w:t>s;</w:t>
      </w:r>
      <w:r w:rsidRPr="00EE44DD">
        <w:rPr>
          <w:rFonts w:ascii="Arial" w:hAnsi="Arial" w:cs="Arial"/>
          <w:bCs/>
        </w:rPr>
        <w:t xml:space="preserve"> temporal poles </w:t>
      </w:r>
      <w:r w:rsidR="00311A5D" w:rsidRPr="00EE44DD">
        <w:rPr>
          <w:rFonts w:ascii="Arial" w:hAnsi="Arial" w:cs="Arial"/>
          <w:bCs/>
          <w:highlight w:val="yellow"/>
          <w:vertAlign w:val="superscript"/>
        </w:rPr>
        <w:fldChar w:fldCharType="begin"/>
      </w:r>
      <w:r w:rsidR="002D19E2" w:rsidRPr="00EE44DD">
        <w:rPr>
          <w:rFonts w:ascii="Arial" w:hAnsi="Arial" w:cs="Arial"/>
          <w:bCs/>
          <w:highlight w:val="yellow"/>
          <w:vertAlign w:val="superscript"/>
        </w:rPr>
        <w:instrText xml:space="preserve"> ADDIN ZOTERO_ITEM CSL_CITATION {"citationID":"EBGlPlWd","properties":{"formattedCitation":"\\super 90,91\\nosupersub{}","plainCitation":"90,91","noteIndex":0},"citationItems":[{"id":12137,"uris":["http://zotero.org/users/6239255/items/SYWHY89B"],"itemData":{"id":12137,"type":"article-journal","container-title":"Human Brain Mapping","DOI":"10.1002/hbm.25570","ISSN":"1065-9471, 1097-0193","issue":"14","journalAbbreviation":"Human Brain Mapping","language":"en","page":"4777-4804","source":"DOI.org (Crossref)","title":"Overlapping and specific neural correlates for empathizing, affective mentalizing, and cognitive mentalizing: A coordinate</w:instrText>
      </w:r>
      <w:r w:rsidR="002D19E2" w:rsidRPr="00EE44DD">
        <w:rPr>
          <w:rFonts w:ascii="Cambria Math" w:hAnsi="Cambria Math" w:cs="Cambria Math"/>
          <w:bCs/>
          <w:highlight w:val="yellow"/>
          <w:vertAlign w:val="superscript"/>
        </w:rPr>
        <w:instrText>‐</w:instrText>
      </w:r>
      <w:r w:rsidR="002D19E2" w:rsidRPr="00EE44DD">
        <w:rPr>
          <w:rFonts w:ascii="Arial" w:hAnsi="Arial" w:cs="Arial"/>
          <w:bCs/>
          <w:highlight w:val="yellow"/>
          <w:vertAlign w:val="superscript"/>
        </w:rPr>
        <w:instrText>based meta</w:instrText>
      </w:r>
      <w:r w:rsidR="002D19E2" w:rsidRPr="00EE44DD">
        <w:rPr>
          <w:rFonts w:ascii="Cambria Math" w:hAnsi="Cambria Math" w:cs="Cambria Math"/>
          <w:bCs/>
          <w:highlight w:val="yellow"/>
          <w:vertAlign w:val="superscript"/>
        </w:rPr>
        <w:instrText>‐</w:instrText>
      </w:r>
      <w:r w:rsidR="002D19E2" w:rsidRPr="00EE44DD">
        <w:rPr>
          <w:rFonts w:ascii="Arial" w:hAnsi="Arial" w:cs="Arial"/>
          <w:bCs/>
          <w:highlight w:val="yellow"/>
          <w:vertAlign w:val="superscript"/>
        </w:rPr>
        <w:instrText xml:space="preserve">analytic study","title-short":"Overlapping and specific neural correlates for empathizing, affective mentalizing, and cognitive mentalizing","volume":"42","author":[{"family":"Arioli","given":"Maria"},{"family":"Cattaneo","given":"Zaira"},{"family":"Ricciardi","given":"Emiliano"},{"family":"Canessa","given":"Nicola"}],"issued":{"date-parts":[["2021",10]]}}},{"id":12140,"uris":["http://zotero.org/users/6239255/items/8A3Z3WDU"],"itemData":{"id":12140,"type":"article-journal","container-title":"Social Cognitive and Affective Neuroscience","DOI":"10.1093/scan/nsp021","ISSN":"1749-5024, 1749-5016","issue":"4","language":"en","page":"369-378","source":"DOI.org (Crossref)","title":"Neural correlates of observing pretend play in which one object is represented as another","volume":"4","author":[{"family":"Whitehead","given":"Charles"},{"family":"Marchant","given":"Jennifer L."},{"family":"Craik","given":"David"},{"family":"Frith","given":"Chris D."}],"issued":{"date-parts":[["2009",12,1]]}}}],"schema":"https://github.com/citation-style-language/schema/raw/master/csl-citation.json"} </w:instrText>
      </w:r>
      <w:r w:rsidR="00311A5D" w:rsidRPr="00EE44DD">
        <w:rPr>
          <w:rFonts w:ascii="Arial" w:hAnsi="Arial" w:cs="Arial"/>
          <w:bCs/>
          <w:highlight w:val="yellow"/>
          <w:vertAlign w:val="superscript"/>
        </w:rPr>
        <w:fldChar w:fldCharType="separate"/>
      </w:r>
      <w:r w:rsidR="002D19E2" w:rsidRPr="00EE44DD">
        <w:rPr>
          <w:rFonts w:ascii="Arial" w:hAnsi="Arial" w:cs="Arial"/>
          <w:szCs w:val="24"/>
          <w:vertAlign w:val="superscript"/>
        </w:rPr>
        <w:t>90,91</w:t>
      </w:r>
      <w:r w:rsidR="00311A5D" w:rsidRPr="00EE44DD">
        <w:rPr>
          <w:rFonts w:ascii="Arial" w:hAnsi="Arial" w:cs="Arial"/>
          <w:bCs/>
          <w:highlight w:val="yellow"/>
          <w:vertAlign w:val="superscript"/>
        </w:rPr>
        <w:fldChar w:fldCharType="end"/>
      </w:r>
      <w:r w:rsidRPr="00EE44DD">
        <w:rPr>
          <w:rFonts w:ascii="Arial" w:hAnsi="Arial" w:cs="Arial"/>
          <w:bCs/>
        </w:rPr>
        <w:t xml:space="preserve">) that do not demonstrate as significant functional deficits at early ages as the prefrontal circuitry (e.g., ventromedial and ventrolateral prefrontal cortices </w:t>
      </w:r>
      <w:r w:rsidR="00311A5D" w:rsidRPr="00EE44DD">
        <w:rPr>
          <w:rFonts w:ascii="Arial" w:hAnsi="Arial" w:cs="Arial"/>
          <w:bCs/>
        </w:rPr>
        <w:fldChar w:fldCharType="begin"/>
      </w:r>
      <w:r w:rsidR="00311A5D" w:rsidRPr="00EE44DD">
        <w:rPr>
          <w:rFonts w:ascii="Arial" w:hAnsi="Arial" w:cs="Arial"/>
          <w:bCs/>
        </w:rPr>
        <w:instrText xml:space="preserve"> ADDIN ZOTERO_ITEM CSL_CITATION {"citationID":"Tt3yzbdi","properties":{"formattedCitation":"\\super 17\\nosupersub{}","plainCitation":"17","noteIndex":0},"citationItems":[{"id":49,"uris":["http://zotero.org/users/6239255/items/48AK6IAC"],"itemData":{"id":49,"type":"article-journal","abstract":"Although adolescents’ emotional lives are thought to be more turbulent than those of adults, it is unknown whether this difference is attributable to developmental changes in emotional reactivity or emotion regulation. Study 1 addressed this question by presenting healthy individuals aged 10 –23 with negative and neutral pictures and asking them to respond naturally or use cognitive reappraisal to down-regulate their responses on a trial-by-trial basis. Results indicated that age exerted both linear and quadratic effects on regulation success but was unrelated to emotional reactivity. Study 2 replicated and extended these findings using a different reappraisal task and further showed that situational (i.e., social vs. nonsocial stimuli) and dispositional (i.e., level of rejection sensitivity) social factors interacted with age to predict regulation success: young adolescents were less successful at regulating responses to social than to nonsocial stimuli, particularly if the adolescents were high in rejection sensitivity. Taken together, these results have important implications for the inclusion of emotion regulation in models of emotional and cognitive development.","container-title":"Emotion","DOI":"10.1037/a0028297","ISSN":"1931-1516, 1528-3542","issue":"6","journalAbbreviation":"Emotion","language":"en","page":"1235-1247","source":"DOI.org (Crossref)","title":"Age-related differences in emotional reactivity, regulation, and rejection sensitivity in adolescence.","volume":"12","author":[{"family":"Silvers","given":"Jennifer A."},{"family":"McRae","given":"Kateri"},{"family":"Gabrieli","given":"John D. E."},{"family":"Gross","given":"James J."},{"family":"Remy","given":"Katherine A."},{"family":"Ochsner","given":"Kevin N."}],"issued":{"date-parts":[["2012"]]}}}],"schema":"https://github.com/citation-style-language/schema/raw/master/csl-citation.json"} </w:instrText>
      </w:r>
      <w:r w:rsidR="00311A5D" w:rsidRPr="00EE44DD">
        <w:rPr>
          <w:rFonts w:ascii="Arial" w:hAnsi="Arial" w:cs="Arial"/>
          <w:bCs/>
        </w:rPr>
        <w:fldChar w:fldCharType="separate"/>
      </w:r>
      <w:r w:rsidR="00311A5D" w:rsidRPr="00EE44DD">
        <w:rPr>
          <w:rFonts w:ascii="Arial" w:hAnsi="Arial" w:cs="Arial"/>
          <w:szCs w:val="24"/>
          <w:vertAlign w:val="superscript"/>
        </w:rPr>
        <w:t>17</w:t>
      </w:r>
      <w:r w:rsidR="00311A5D" w:rsidRPr="00EE44DD">
        <w:rPr>
          <w:rFonts w:ascii="Arial" w:hAnsi="Arial" w:cs="Arial"/>
          <w:bCs/>
        </w:rPr>
        <w:fldChar w:fldCharType="end"/>
      </w:r>
      <w:r w:rsidRPr="00EE44DD">
        <w:rPr>
          <w:rFonts w:ascii="Arial" w:hAnsi="Arial" w:cs="Arial"/>
          <w:bCs/>
        </w:rPr>
        <w:t>) that underlies</w:t>
      </w:r>
      <w:r w:rsidR="00B66A9F">
        <w:rPr>
          <w:rFonts w:ascii="Arial" w:hAnsi="Arial" w:cs="Arial"/>
          <w:bCs/>
        </w:rPr>
        <w:t xml:space="preserve"> </w:t>
      </w:r>
      <w:r w:rsidRPr="00EE44DD">
        <w:rPr>
          <w:rFonts w:ascii="Arial" w:hAnsi="Arial" w:cs="Arial"/>
          <w:bCs/>
        </w:rPr>
        <w:t xml:space="preserve">regulatory strategies like reappraisal. However, while associations have been drawn between role play and emotion regulation broadly </w:t>
      </w:r>
      <w:r w:rsidR="00311A5D" w:rsidRPr="00EE44DD">
        <w:rPr>
          <w:rFonts w:ascii="Arial" w:hAnsi="Arial" w:cs="Arial"/>
          <w:bCs/>
        </w:rPr>
        <w:fldChar w:fldCharType="begin"/>
      </w:r>
      <w:r w:rsidR="002D19E2" w:rsidRPr="00EE44DD">
        <w:rPr>
          <w:rFonts w:ascii="Arial" w:hAnsi="Arial" w:cs="Arial"/>
          <w:bCs/>
        </w:rPr>
        <w:instrText xml:space="preserve"> ADDIN ZOTERO_ITEM CSL_CITATION {"citationID":"7OU8zdeH","properties":{"formattedCitation":"\\super 92\\nosupersub{}","plainCitation":"92","noteIndex":0},"citationItems":[{"id":12136,"uris":["http://zotero.org/users/6239255/items/BGWWW2R5"],"itemData":{"id":12136,"type":"article-journal","container-title":"Early Child Development and Care","DOI":"10.1080/0300443011660108","ISSN":"0300-4430, 1476-8275","issue":"1","journalAbbreviation":"Early Child Development and Care","language":"en","page":"93-108","source":"DOI.org (Crossref)","title":"Pretend Play and the Development of Emotion Regulation in Preschool Children","volume":"166","author":[{"family":"Galyer","given":"Karma T."},{"family":"Evans","given":"Ian M."}],"issued":{"date-parts":[["2001",1]]}}}],"schema":"https://github.com/citation-style-language/schema/raw/master/csl-citation.json"} </w:instrText>
      </w:r>
      <w:r w:rsidR="00311A5D" w:rsidRPr="00EE44DD">
        <w:rPr>
          <w:rFonts w:ascii="Arial" w:hAnsi="Arial" w:cs="Arial"/>
          <w:bCs/>
        </w:rPr>
        <w:fldChar w:fldCharType="separate"/>
      </w:r>
      <w:r w:rsidR="002D19E2" w:rsidRPr="00EE44DD">
        <w:rPr>
          <w:rFonts w:ascii="Arial" w:hAnsi="Arial" w:cs="Arial"/>
          <w:szCs w:val="24"/>
          <w:vertAlign w:val="superscript"/>
        </w:rPr>
        <w:t>92</w:t>
      </w:r>
      <w:r w:rsidR="00311A5D" w:rsidRPr="00EE44DD">
        <w:rPr>
          <w:rFonts w:ascii="Arial" w:hAnsi="Arial" w:cs="Arial"/>
          <w:bCs/>
        </w:rPr>
        <w:fldChar w:fldCharType="end"/>
      </w:r>
      <w:r w:rsidRPr="00EE44DD">
        <w:rPr>
          <w:rFonts w:ascii="Arial" w:hAnsi="Arial" w:cs="Arial"/>
          <w:bCs/>
        </w:rPr>
        <w:t xml:space="preserve">, </w:t>
      </w:r>
      <w:r w:rsidRPr="00EE44DD">
        <w:rPr>
          <w:rFonts w:ascii="Arial" w:hAnsi="Arial" w:cs="Arial"/>
          <w:bCs/>
          <w:u w:val="single"/>
        </w:rPr>
        <w:t>the efficacy of PBER during early development to manage uncertainty has not yet been explored</w:t>
      </w:r>
      <w:r w:rsidRPr="00EE44DD">
        <w:rPr>
          <w:rFonts w:ascii="Arial" w:hAnsi="Arial" w:cs="Arial"/>
          <w:bCs/>
        </w:rPr>
        <w:t>.</w:t>
      </w:r>
      <w:r w:rsidRPr="00EE44DD">
        <w:rPr>
          <w:rFonts w:ascii="Arial" w:hAnsi="Arial" w:cs="Arial"/>
        </w:rPr>
        <w:t xml:space="preserve"> The proposed project aims to identify how PBER differs from other recognized emotion regulation techniques in efficacy and mechanism from </w:t>
      </w:r>
      <w:r w:rsidR="00B66A9F">
        <w:rPr>
          <w:rFonts w:ascii="Arial" w:hAnsi="Arial" w:cs="Arial"/>
        </w:rPr>
        <w:t xml:space="preserve">late </w:t>
      </w:r>
      <w:r w:rsidRPr="00EE44DD">
        <w:rPr>
          <w:rFonts w:ascii="Arial" w:hAnsi="Arial" w:cs="Arial"/>
        </w:rPr>
        <w:t>childhood through adulthood. To do so, we will utilize a naturalistic neuroimaging approach</w:t>
      </w:r>
      <w:r w:rsidR="00B66A9F">
        <w:rPr>
          <w:rFonts w:ascii="Arial" w:hAnsi="Arial" w:cs="Arial"/>
        </w:rPr>
        <w:t xml:space="preserve"> </w:t>
      </w:r>
      <w:r w:rsidR="003166A0">
        <w:rPr>
          <w:rFonts w:ascii="Arial" w:hAnsi="Arial" w:cs="Arial"/>
        </w:rPr>
        <w:t>like</w:t>
      </w:r>
      <w:r w:rsidR="00B66A9F">
        <w:rPr>
          <w:rFonts w:ascii="Arial" w:hAnsi="Arial" w:cs="Arial"/>
        </w:rPr>
        <w:t xml:space="preserve"> that used in</w:t>
      </w:r>
      <w:r w:rsidR="003166A0">
        <w:rPr>
          <w:rFonts w:ascii="Arial" w:hAnsi="Arial" w:cs="Arial"/>
        </w:rPr>
        <w:t xml:space="preserve"> Aim 1</w:t>
      </w:r>
      <w:r w:rsidR="002640C5" w:rsidRPr="00EE44DD">
        <w:rPr>
          <w:rFonts w:ascii="Arial" w:hAnsi="Arial" w:cs="Arial"/>
        </w:rPr>
        <w:t>. The</w:t>
      </w:r>
      <w:r w:rsidRPr="00EE44DD">
        <w:rPr>
          <w:rFonts w:ascii="Arial" w:hAnsi="Arial" w:cs="Arial"/>
          <w:bCs/>
        </w:rPr>
        <w:t xml:space="preserve"> proposed research </w:t>
      </w:r>
      <w:r w:rsidR="00B66A9F">
        <w:rPr>
          <w:rFonts w:ascii="Arial" w:hAnsi="Arial" w:cs="Arial"/>
          <w:bCs/>
        </w:rPr>
        <w:t>will be</w:t>
      </w:r>
      <w:r w:rsidRPr="00EE44DD">
        <w:rPr>
          <w:rFonts w:ascii="Arial" w:hAnsi="Arial" w:cs="Arial"/>
          <w:bCs/>
        </w:rPr>
        <w:t xml:space="preserve"> the first to examine regulatory processes in a developmental sample using this approach. </w:t>
      </w:r>
    </w:p>
    <w:p w14:paraId="0D8CCF5E" w14:textId="793BA4CA" w:rsidR="00A54775" w:rsidRPr="00EE44DD" w:rsidRDefault="00A54775" w:rsidP="00AA3F0D">
      <w:pPr>
        <w:pStyle w:val="Heading3"/>
        <w:keepNext w:val="0"/>
        <w:keepLines w:val="0"/>
        <w:widowControl w:val="0"/>
        <w:spacing w:before="0" w:line="240" w:lineRule="auto"/>
        <w:jc w:val="both"/>
        <w:rPr>
          <w:sz w:val="22"/>
          <w:szCs w:val="22"/>
        </w:rPr>
      </w:pPr>
      <w:r w:rsidRPr="00EE44DD">
        <w:rPr>
          <w:sz w:val="22"/>
          <w:szCs w:val="22"/>
        </w:rPr>
        <w:t>B.2. Approach</w:t>
      </w:r>
    </w:p>
    <w:p w14:paraId="6DFC108D" w14:textId="77777777" w:rsidR="00A54775" w:rsidRPr="00EE44DD" w:rsidRDefault="00A54775" w:rsidP="00AA3F0D">
      <w:pPr>
        <w:pStyle w:val="Heading4"/>
        <w:keepNext w:val="0"/>
        <w:keepLines w:val="0"/>
        <w:widowControl w:val="0"/>
        <w:spacing w:before="0" w:line="240" w:lineRule="auto"/>
        <w:jc w:val="both"/>
      </w:pPr>
      <w:r w:rsidRPr="00EE44DD">
        <w:t>B.2.1. Overview</w:t>
      </w:r>
    </w:p>
    <w:p w14:paraId="7A13F565" w14:textId="734DC5FB" w:rsidR="00A54775" w:rsidRPr="00EE44DD" w:rsidRDefault="00A54775" w:rsidP="00AA3F0D">
      <w:pPr>
        <w:pStyle w:val="NoSpacing"/>
        <w:widowControl w:val="0"/>
        <w:ind w:firstLine="720"/>
        <w:jc w:val="both"/>
      </w:pPr>
      <w:r w:rsidRPr="00EE44DD">
        <w:t xml:space="preserve">Self-regulation, as understood through the Process Model, </w:t>
      </w:r>
      <w:r w:rsidR="00EF32EF" w:rsidRPr="00EE44DD">
        <w:t>is</w:t>
      </w:r>
      <w:r w:rsidRPr="00EE44DD">
        <w:t xml:space="preserve"> more effective when the intervention is applied earlier in the time course of </w:t>
      </w:r>
      <w:r w:rsidR="003166A0">
        <w:t>an</w:t>
      </w:r>
      <w:r w:rsidRPr="00EE44DD">
        <w:t xml:space="preserve"> aversive event </w:t>
      </w:r>
      <w:r w:rsidR="005856A7" w:rsidRPr="00EE44DD">
        <w:fldChar w:fldCharType="begin"/>
      </w:r>
      <w:r w:rsidR="002D19E2" w:rsidRPr="00EE44DD">
        <w:instrText xml:space="preserve"> ADDIN ZOTERO_ITEM CSL_CITATION {"citationID":"3l61MwOS","properties":{"formattedCitation":"\\super 93\\nosupersub{}","plainCitation":"93","noteIndex":0},"citationItems":[{"id":4320,"uris":["http://zotero.org/users/6239255/items/KVQCAXMN"],"itemData":{"id":4320,"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schema":"https://github.com/citation-style-language/schema/raw/master/csl-citation.json"} </w:instrText>
      </w:r>
      <w:r w:rsidR="005856A7" w:rsidRPr="00EE44DD">
        <w:fldChar w:fldCharType="separate"/>
      </w:r>
      <w:r w:rsidR="002D19E2" w:rsidRPr="00EE44DD">
        <w:rPr>
          <w:szCs w:val="24"/>
          <w:vertAlign w:val="superscript"/>
        </w:rPr>
        <w:t>93</w:t>
      </w:r>
      <w:r w:rsidR="005856A7" w:rsidRPr="00EE44DD">
        <w:fldChar w:fldCharType="end"/>
      </w:r>
      <w:r w:rsidRPr="00EE44DD">
        <w:t xml:space="preserve">. As such, </w:t>
      </w:r>
      <w:r w:rsidR="0063222F" w:rsidRPr="00EE44DD">
        <w:t>r</w:t>
      </w:r>
      <w:r w:rsidRPr="00EE44DD">
        <w:t xml:space="preserve">ole-play deployed as an antecedent strategy could positively influence both attention and appraisals downstream of it with relatively low cognitive costs. </w:t>
      </w:r>
      <w:r w:rsidR="0063222F" w:rsidRPr="00EE44DD">
        <w:t>R</w:t>
      </w:r>
      <w:r w:rsidRPr="00EE44DD">
        <w:t xml:space="preserve">ole-play might function as an especially effective self-regulatory tool to moderate uncertainty before it rises to aversive levels </w:t>
      </w:r>
      <w:r w:rsidR="002640C5" w:rsidRPr="00EE44DD">
        <w:t>at a life stage</w:t>
      </w:r>
      <w:r w:rsidRPr="00EE44DD">
        <w:t xml:space="preserve"> when</w:t>
      </w:r>
      <w:r w:rsidR="003166A0">
        <w:t xml:space="preserve"> </w:t>
      </w:r>
      <w:r w:rsidRPr="00EE44DD">
        <w:t>conventional strategies</w:t>
      </w:r>
      <w:r w:rsidR="003166A0">
        <w:t xml:space="preserve"> (e.g., reappraisal)</w:t>
      </w:r>
      <w:r w:rsidRPr="00EE44DD">
        <w:t xml:space="preserve"> are relatively ineffective.</w:t>
      </w:r>
      <w:r w:rsidR="00656AF9" w:rsidRPr="00EE44DD">
        <w:t xml:space="preserve"> A behavioral study from my doctoral lab which first assigned participants a role (i.e., detective, friend of the victim, friend of the accused) and then continuously tracked their certainty of a social outcome (i.e., guilt/innocence of a character) while watching video</w:t>
      </w:r>
      <w:r w:rsidR="003166A0">
        <w:t>s</w:t>
      </w:r>
      <w:r w:rsidR="00656AF9" w:rsidRPr="00EE44DD">
        <w:t xml:space="preserve"> (i.e., crime mystery) found that role assignment influenced the magnitude of certainty ratings </w:t>
      </w:r>
      <w:r w:rsidR="0063222F" w:rsidRPr="00EE44DD">
        <w:t>during the video</w:t>
      </w:r>
      <w:r w:rsidR="00656AF9" w:rsidRPr="00EE44DD">
        <w:t xml:space="preserve">, at </w:t>
      </w:r>
      <w:r w:rsidR="0063222F" w:rsidRPr="00EE44DD">
        <w:t>its</w:t>
      </w:r>
      <w:r w:rsidR="00656AF9" w:rsidRPr="00EE44DD">
        <w:t xml:space="preserve"> conclusion, and influenced how participants </w:t>
      </w:r>
      <w:r w:rsidR="002D19E2" w:rsidRPr="00EE44DD">
        <w:t xml:space="preserve">judged </w:t>
      </w:r>
      <w:r w:rsidR="00656AF9" w:rsidRPr="00EE44DD">
        <w:t>information</w:t>
      </w:r>
      <w:r w:rsidR="002D19E2" w:rsidRPr="00EE44DD">
        <w:t xml:space="preserve"> of unknown relevance</w:t>
      </w:r>
      <w:r w:rsidR="0063222F" w:rsidRPr="00EE44DD">
        <w:t>. This</w:t>
      </w:r>
      <w:r w:rsidR="002D19E2" w:rsidRPr="00EE44DD">
        <w:t xml:space="preserve"> suggest</w:t>
      </w:r>
      <w:r w:rsidR="0063222F" w:rsidRPr="00EE44DD">
        <w:t>s</w:t>
      </w:r>
      <w:r w:rsidR="002D19E2" w:rsidRPr="00EE44DD">
        <w:t xml:space="preserve"> that perspective alter</w:t>
      </w:r>
      <w:r w:rsidR="003166A0">
        <w:t>s</w:t>
      </w:r>
      <w:r w:rsidR="002D19E2" w:rsidRPr="00EE44DD">
        <w:t xml:space="preserve"> how certainty judgements are formed</w:t>
      </w:r>
      <w:r w:rsidR="00656AF9" w:rsidRPr="00EE44DD">
        <w:t>.</w:t>
      </w:r>
      <w:r w:rsidRPr="00EE44DD">
        <w:t xml:space="preserve"> </w:t>
      </w:r>
      <w:r w:rsidRPr="00EE44DD">
        <w:rPr>
          <w:u w:val="single"/>
        </w:rPr>
        <w:t>My post-doctoral work (i.e., Aim 2) will supplement my dissertation work (i.e., Aim 1) by exploring</w:t>
      </w:r>
      <w:r w:rsidR="00EF32EF" w:rsidRPr="00EE44DD">
        <w:rPr>
          <w:u w:val="single"/>
        </w:rPr>
        <w:t xml:space="preserve"> how</w:t>
      </w:r>
      <w:r w:rsidRPr="00EE44DD">
        <w:rPr>
          <w:u w:val="single"/>
        </w:rPr>
        <w:t xml:space="preserve"> certainty judgments in response to </w:t>
      </w:r>
      <w:r w:rsidR="003166A0">
        <w:rPr>
          <w:u w:val="single"/>
        </w:rPr>
        <w:t xml:space="preserve">ambiguous </w:t>
      </w:r>
      <w:r w:rsidRPr="00EE44DD">
        <w:rPr>
          <w:u w:val="single"/>
        </w:rPr>
        <w:t>social</w:t>
      </w:r>
      <w:r w:rsidR="003166A0">
        <w:rPr>
          <w:u w:val="single"/>
        </w:rPr>
        <w:t xml:space="preserve"> </w:t>
      </w:r>
      <w:r w:rsidRPr="00EE44DD">
        <w:rPr>
          <w:u w:val="single"/>
        </w:rPr>
        <w:t>stimuli might be effectively regulated</w:t>
      </w:r>
      <w:r w:rsidRPr="00EE44DD">
        <w:t xml:space="preserve"> </w:t>
      </w:r>
      <w:r w:rsidR="00EF32EF" w:rsidRPr="00EE44DD">
        <w:t xml:space="preserve">among </w:t>
      </w:r>
      <w:r w:rsidRPr="00EE44DD">
        <w:t>developmental population</w:t>
      </w:r>
      <w:r w:rsidR="00EF32EF" w:rsidRPr="00EE44DD">
        <w:t>s</w:t>
      </w:r>
      <w:r w:rsidRPr="00EE44DD">
        <w:t xml:space="preserve">. </w:t>
      </w:r>
    </w:p>
    <w:p w14:paraId="6ABA0D6A" w14:textId="2BCD5619" w:rsidR="00A54775" w:rsidRPr="00EE44DD" w:rsidRDefault="00A54775" w:rsidP="00AA3F0D">
      <w:pPr>
        <w:pStyle w:val="Heading4"/>
        <w:keepNext w:val="0"/>
        <w:keepLines w:val="0"/>
        <w:widowControl w:val="0"/>
        <w:spacing w:before="0" w:line="240" w:lineRule="auto"/>
        <w:jc w:val="both"/>
      </w:pPr>
      <w:r w:rsidRPr="00EE44DD">
        <w:t>B.2.2. Methods</w:t>
      </w:r>
    </w:p>
    <w:p w14:paraId="7EA180BC" w14:textId="277C6E9F" w:rsidR="00A54775" w:rsidRPr="00EE44DD" w:rsidRDefault="00EF32EF" w:rsidP="00AA3F0D">
      <w:pPr>
        <w:pStyle w:val="NoSpacing"/>
        <w:widowControl w:val="0"/>
        <w:ind w:firstLine="720"/>
        <w:jc w:val="both"/>
      </w:pPr>
      <w:r w:rsidRPr="00EE44DD">
        <w:t>The task design use</w:t>
      </w:r>
      <w:r w:rsidR="002D19E2" w:rsidRPr="00EE44DD">
        <w:t>d</w:t>
      </w:r>
      <w:r w:rsidRPr="00EE44DD">
        <w:t xml:space="preserve"> during m</w:t>
      </w:r>
      <w:r w:rsidR="002D19E2" w:rsidRPr="00EE44DD">
        <w:t>y</w:t>
      </w:r>
      <w:r w:rsidRPr="00EE44DD">
        <w:t xml:space="preserve"> F99 Phase </w:t>
      </w:r>
      <w:r w:rsidR="002D19E2" w:rsidRPr="00EE44DD">
        <w:t>will be adapted to accommodate the goals of the K00 Phase. Prior to beginning study tasks, participants will complete training exercises to develop competency with reappraisal</w:t>
      </w:r>
      <w:r w:rsidR="00F721C9" w:rsidRPr="00EE44DD">
        <w:t xml:space="preserve"> </w:t>
      </w:r>
      <w:r w:rsidR="002D19E2" w:rsidRPr="00EE44DD">
        <w:t xml:space="preserve">and PBER strategies, as is standard in most emotion regulation strategy choice paradigms </w:t>
      </w:r>
      <w:r w:rsidR="002D19E2" w:rsidRPr="00EE44DD">
        <w:fldChar w:fldCharType="begin"/>
      </w:r>
      <w:r w:rsidR="002D19E2" w:rsidRPr="00EE44DD">
        <w:instrText xml:space="preserve"> ADDIN ZOTERO_ITEM CSL_CITATION {"citationID":"eFHryfyO","properties":{"formattedCitation":"\\super 94\\nosupersub{}","plainCitation":"94","noteIndex":0},"citationItems":[{"id":7528,"uris":["http://zotero.org/users/6239255/items/W75RKNMY"],"itemData":{"id":7528,"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 (PsycINFO Database Record (c) 2016 APA, all rights reserved)","archive":"psyh","archive_location":"2011-26192-006","container-title":"Psychological Science","DOI":"10.1177/0956797611418350","ISSN":"0956-7976","issue":"11","journalAbbreviation":"Psychological Science","note":"publisher: Sage Publications","page":"1391-1396","source":"EBSCOhost","title":"Emotion-regulation choice","volume":"22","author":[{"family":"Sheppes","given":"Gal"},{"family":"Scheibe","given":"Susanne"},{"family":"Suri","given":"Gaurav"},{"family":"Gross","given":"James J."}],"issued":{"date-parts":[["2011",11]]}}}],"schema":"https://github.com/citation-style-language/schema/raw/master/csl-citation.json"} </w:instrText>
      </w:r>
      <w:r w:rsidR="002D19E2" w:rsidRPr="00EE44DD">
        <w:fldChar w:fldCharType="separate"/>
      </w:r>
      <w:r w:rsidR="002D19E2" w:rsidRPr="00EE44DD">
        <w:rPr>
          <w:szCs w:val="24"/>
          <w:vertAlign w:val="superscript"/>
        </w:rPr>
        <w:t>94</w:t>
      </w:r>
      <w:r w:rsidR="002D19E2" w:rsidRPr="00EE44DD">
        <w:fldChar w:fldCharType="end"/>
      </w:r>
      <w:r w:rsidR="002D19E2" w:rsidRPr="00EE44DD">
        <w:t xml:space="preserve">. Rather than </w:t>
      </w:r>
      <w:r w:rsidR="00F721C9" w:rsidRPr="00EE44DD">
        <w:t xml:space="preserve">using a single long-form stimulus, participants will be exposed to several shorter videos, which will limit carryover effects between conditions. Prior to each video, participants will be assigned to a condition, wherein they’ll either be asked to adopt an ideally neutral role (e.g., a judge, a detective), a biased role (e.g., a character’s friend), maintain a distanced reappraisal (i.e., close, far), or naturally watch the events as they typically would. In addition to providing continuous ratings of uncertainty, each trial would be followed by a series of questions assessing the participant’s affective response, engagement, and ability to sustain their assignment.  </w:t>
      </w:r>
    </w:p>
    <w:p w14:paraId="14D49559" w14:textId="209663BB" w:rsidR="00A54775" w:rsidRPr="00EE44DD" w:rsidRDefault="00A54775" w:rsidP="00AA3F0D">
      <w:pPr>
        <w:pStyle w:val="Heading4"/>
        <w:keepNext w:val="0"/>
        <w:keepLines w:val="0"/>
        <w:widowControl w:val="0"/>
        <w:spacing w:before="0" w:line="240" w:lineRule="auto"/>
        <w:jc w:val="both"/>
      </w:pPr>
      <w:r w:rsidRPr="00EE44DD">
        <w:t>B.2.3. Predicted Results</w:t>
      </w:r>
    </w:p>
    <w:p w14:paraId="3A724449" w14:textId="0EDA66AC" w:rsidR="00A54775" w:rsidRPr="00EE44DD" w:rsidRDefault="00465CC3" w:rsidP="00AA3F0D">
      <w:pPr>
        <w:pStyle w:val="NoSpacing"/>
        <w:widowControl w:val="0"/>
        <w:ind w:firstLine="720"/>
        <w:jc w:val="both"/>
      </w:pPr>
      <w:r w:rsidRPr="00EE44DD">
        <w:t>Comparing PBER to distanced reappraisals and passive observation provides</w:t>
      </w:r>
      <w:r w:rsidR="003166A0">
        <w:t xml:space="preserve"> </w:t>
      </w:r>
      <w:r w:rsidRPr="00EE44DD">
        <w:t>optimal contrast</w:t>
      </w:r>
      <w:r w:rsidR="003166A0">
        <w:t>s</w:t>
      </w:r>
      <w:r w:rsidRPr="00EE44DD">
        <w:t xml:space="preserve"> to determine whether the effects of PBER are due to distancing, distraction, or the rich schemas that role-play can elicit. </w:t>
      </w:r>
      <w:r w:rsidR="00A54775" w:rsidRPr="00EE44DD">
        <w:t>In line with our prior work,</w:t>
      </w:r>
      <w:r w:rsidR="00EF32EF" w:rsidRPr="00EE44DD">
        <w:t xml:space="preserve"> </w:t>
      </w:r>
      <w:r w:rsidR="00A54775" w:rsidRPr="00EE44DD">
        <w:t>I predict that role-play w</w:t>
      </w:r>
      <w:r w:rsidRPr="00EE44DD">
        <w:t>ill</w:t>
      </w:r>
      <w:r w:rsidR="00A54775" w:rsidRPr="00EE44DD">
        <w:t xml:space="preserve"> demonstrate observable influences upon behavioral certainty judgments. </w:t>
      </w:r>
      <w:r w:rsidRPr="00EE44DD">
        <w:t xml:space="preserve">Furthermore, </w:t>
      </w:r>
      <w:r w:rsidR="00A54775" w:rsidRPr="00EE44DD">
        <w:t>I predict that while role-play may be an effective means of self-regulation throughout development, the difference in efficacy between role-play and a cognitively-taxing prefrontal-reliant strategy like reappraisal will negatively correlate with age</w:t>
      </w:r>
      <w:r w:rsidRPr="00EE44DD">
        <w:t xml:space="preserve">, such that as individuals age, reappraisal will become </w:t>
      </w:r>
      <w:r w:rsidR="000D5723">
        <w:rPr>
          <w:noProof/>
        </w:rPr>
        <w:lastRenderedPageBreak/>
        <mc:AlternateContent>
          <mc:Choice Requires="wps">
            <w:drawing>
              <wp:anchor distT="0" distB="0" distL="114300" distR="114300" simplePos="0" relativeHeight="251658240" behindDoc="0" locked="0" layoutInCell="1" allowOverlap="1" wp14:anchorId="3913CE7A" wp14:editId="77E2A2C8">
                <wp:simplePos x="0" y="0"/>
                <wp:positionH relativeFrom="column">
                  <wp:posOffset>4252595</wp:posOffset>
                </wp:positionH>
                <wp:positionV relativeFrom="paragraph">
                  <wp:posOffset>19050</wp:posOffset>
                </wp:positionV>
                <wp:extent cx="2579370" cy="2805430"/>
                <wp:effectExtent l="19050" t="19050" r="11430" b="13970"/>
                <wp:wrapSquare wrapText="bothSides"/>
                <wp:docPr id="9" name="Text Box 9"/>
                <wp:cNvGraphicFramePr/>
                <a:graphic xmlns:a="http://schemas.openxmlformats.org/drawingml/2006/main">
                  <a:graphicData uri="http://schemas.microsoft.com/office/word/2010/wordprocessingShape">
                    <wps:wsp>
                      <wps:cNvSpPr txBox="1"/>
                      <wps:spPr>
                        <a:xfrm>
                          <a:off x="0" y="0"/>
                          <a:ext cx="2579370" cy="2805430"/>
                        </a:xfrm>
                        <a:prstGeom prst="rect">
                          <a:avLst/>
                        </a:prstGeom>
                        <a:solidFill>
                          <a:schemeClr val="lt1"/>
                        </a:solidFill>
                        <a:ln w="28575">
                          <a:solidFill>
                            <a:prstClr val="black"/>
                          </a:solidFill>
                        </a:ln>
                      </wps:spPr>
                      <wps:txbx>
                        <w:txbxContent>
                          <w:p w14:paraId="4E3B962F" w14:textId="49697ABC" w:rsidR="0063222F" w:rsidRPr="00B9797E" w:rsidRDefault="0063222F" w:rsidP="0063222F">
                            <w:pPr>
                              <w:spacing w:after="0" w:line="240" w:lineRule="auto"/>
                              <w:jc w:val="both"/>
                              <w:rPr>
                                <w:rFonts w:ascii="Arial" w:hAnsi="Arial" w:cs="Arial"/>
                                <w:sz w:val="18"/>
                                <w:szCs w:val="18"/>
                              </w:rPr>
                            </w:pPr>
                            <w:r w:rsidRPr="00B9797E">
                              <w:rPr>
                                <w:rFonts w:ascii="Arial" w:hAnsi="Arial" w:cs="Arial"/>
                                <w:b/>
                                <w:sz w:val="18"/>
                                <w:szCs w:val="18"/>
                              </w:rPr>
                              <w:t xml:space="preserve">Figure 3. </w:t>
                            </w:r>
                            <w:r w:rsidRPr="00B9797E">
                              <w:rPr>
                                <w:rFonts w:ascii="Arial" w:hAnsi="Arial" w:cs="Arial"/>
                                <w:sz w:val="18"/>
                                <w:szCs w:val="18"/>
                              </w:rPr>
                              <w:t xml:space="preserve">Proposed regions which should respond to </w:t>
                            </w:r>
                            <w:r w:rsidRPr="00B9797E">
                              <w:rPr>
                                <w:rFonts w:ascii="Arial" w:hAnsi="Arial" w:cs="Arial"/>
                                <w:color w:val="FF0000"/>
                                <w:sz w:val="18"/>
                                <w:szCs w:val="18"/>
                              </w:rPr>
                              <w:t xml:space="preserve">Perspective-Taking </w:t>
                            </w:r>
                            <w:r w:rsidRPr="00B9797E">
                              <w:rPr>
                                <w:rFonts w:ascii="Arial" w:hAnsi="Arial" w:cs="Arial"/>
                                <w:sz w:val="18"/>
                                <w:szCs w:val="18"/>
                              </w:rPr>
                              <w:t xml:space="preserve">versus </w:t>
                            </w:r>
                            <w:r w:rsidRPr="00B9797E">
                              <w:rPr>
                                <w:rFonts w:ascii="Arial" w:hAnsi="Arial" w:cs="Arial"/>
                                <w:color w:val="00B050"/>
                                <w:sz w:val="18"/>
                                <w:szCs w:val="18"/>
                              </w:rPr>
                              <w:t>Reappraisal</w:t>
                            </w:r>
                            <w:r w:rsidRPr="00B9797E">
                              <w:rPr>
                                <w:rFonts w:ascii="Arial" w:hAnsi="Arial" w:cs="Arial"/>
                                <w:sz w:val="18"/>
                                <w:szCs w:val="18"/>
                              </w:rPr>
                              <w:t>. Perspective-taking relies upon a more disperse network of regions which do not demonstrate as pronounced developmental functional trajectories.</w:t>
                            </w:r>
                          </w:p>
                          <w:p w14:paraId="5EFD6130" w14:textId="4C41BDE3" w:rsidR="0063222F" w:rsidRPr="009C4AF2" w:rsidRDefault="0063222F" w:rsidP="0063222F">
                            <w:pPr>
                              <w:rPr>
                                <w:rFonts w:ascii="Arial" w:hAnsi="Arial" w:cs="Ari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913CE7A" id="Text Box 9" o:spid="_x0000_s1031" type="#_x0000_t202" style="position:absolute;left:0;text-align:left;margin-left:334.85pt;margin-top:1.5pt;width:203.1pt;height:220.9pt;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" fillcolor="white [3201]" strokeweight="2.25pt">
                <v:textbox>
                  <w:txbxContent>
                    <w:p w14:paraId="4E3B962F" w14:textId="49697ABC" w:rsidR="0063222F" w:rsidRPr="00B9797E" w:rsidRDefault="0063222F" w:rsidP="0063222F">
                      <w:pPr>
                        <w:spacing w:after="0" w:line="240" w:lineRule="auto"/>
                        <w:jc w:val="both"/>
                        <w:rPr>
                          <w:rFonts w:ascii="Arial" w:hAnsi="Arial" w:cs="Arial"/>
                          <w:sz w:val="18"/>
                          <w:szCs w:val="18"/>
                        </w:rPr>
                      </w:pPr>
                      <w:r w:rsidRPr="00B9797E">
                        <w:rPr>
                          <w:rFonts w:ascii="Arial" w:hAnsi="Arial" w:cs="Arial"/>
                          <w:b/>
                          <w:sz w:val="18"/>
                          <w:szCs w:val="18"/>
                        </w:rPr>
                        <w:t xml:space="preserve">Figure 3. </w:t>
                      </w:r>
                      <w:r w:rsidRPr="00B9797E">
                        <w:rPr>
                          <w:rFonts w:ascii="Arial" w:hAnsi="Arial" w:cs="Arial"/>
                          <w:sz w:val="18"/>
                          <w:szCs w:val="18"/>
                        </w:rPr>
                        <w:t xml:space="preserve">Proposed regions which should respond to </w:t>
                      </w:r>
                      <w:r w:rsidRPr="00B9797E">
                        <w:rPr>
                          <w:rFonts w:ascii="Arial" w:hAnsi="Arial" w:cs="Arial"/>
                          <w:color w:val="FF0000"/>
                          <w:sz w:val="18"/>
                          <w:szCs w:val="18"/>
                        </w:rPr>
                        <w:t xml:space="preserve">Perspective-Taking </w:t>
                      </w:r>
                      <w:r w:rsidRPr="00B9797E">
                        <w:rPr>
                          <w:rFonts w:ascii="Arial" w:hAnsi="Arial" w:cs="Arial"/>
                          <w:sz w:val="18"/>
                          <w:szCs w:val="18"/>
                        </w:rPr>
                        <w:t xml:space="preserve">versus </w:t>
                      </w:r>
                      <w:r w:rsidRPr="00B9797E">
                        <w:rPr>
                          <w:rFonts w:ascii="Arial" w:hAnsi="Arial" w:cs="Arial"/>
                          <w:color w:val="00B050"/>
                          <w:sz w:val="18"/>
                          <w:szCs w:val="18"/>
                        </w:rPr>
                        <w:t>Reappraisal</w:t>
                      </w:r>
                      <w:r w:rsidRPr="00B9797E">
                        <w:rPr>
                          <w:rFonts w:ascii="Arial" w:hAnsi="Arial" w:cs="Arial"/>
                          <w:sz w:val="18"/>
                          <w:szCs w:val="18"/>
                        </w:rPr>
                        <w:t>. Perspective-taking relies upon a more disperse network of regions which do not demonstrate as pronounced developmental functional trajectories.</w:t>
                      </w:r>
                    </w:p>
                    <w:p w14:paraId="5EFD6130" w14:textId="4C41BDE3" w:rsidR="0063222F" w:rsidRPr="009C4AF2" w:rsidRDefault="0063222F" w:rsidP="0063222F">
                      <w:pPr>
                        <w:rPr>
                          <w:rFonts w:ascii="Arial" w:hAnsi="Arial" w:cs="Arial"/>
                        </w:rPr>
                      </w:pPr>
                    </w:p>
                  </w:txbxContent>
                </v:textbox>
                <w10:wrap type="square"/>
              </v:shape>
            </w:pict>
          </mc:Fallback>
        </mc:AlternateContent>
      </w:r>
      <w:r w:rsidRPr="00EE44DD">
        <w:t>a more viable strategy</w:t>
      </w:r>
      <w:r w:rsidR="00A54775" w:rsidRPr="00EE44DD">
        <w:t>.</w:t>
      </w:r>
      <w:r w:rsidRPr="00EE44DD">
        <w:t xml:space="preserve"> In line with these results, we would expect to see greater recruitment of the Angular Gyrus, Precuneus, Temporal Poles, and </w:t>
      </w:r>
      <w:r w:rsidR="002C1036">
        <w:t>medial Prefrontal Cortices</w:t>
      </w:r>
      <w:r w:rsidRPr="00EE44DD">
        <w:t xml:space="preserve"> as the success of PBER strategies increase, and greater ventrolateral prefrontal cortex activation during successful reappraisal as age increases </w:t>
      </w:r>
      <w:r w:rsidR="000D5723">
        <w:rPr>
          <w:noProof/>
        </w:rPr>
        <w:drawing>
          <wp:anchor distT="0" distB="0" distL="114300" distR="114300" simplePos="0" relativeHeight="251659264" behindDoc="0" locked="0" layoutInCell="1" allowOverlap="1" wp14:anchorId="44A89548" wp14:editId="12946858">
            <wp:simplePos x="0" y="0"/>
            <wp:positionH relativeFrom="column">
              <wp:posOffset>4236085</wp:posOffset>
            </wp:positionH>
            <wp:positionV relativeFrom="paragraph">
              <wp:posOffset>844904</wp:posOffset>
            </wp:positionV>
            <wp:extent cx="2588895" cy="1445895"/>
            <wp:effectExtent l="0" t="0" r="1905" b="0"/>
            <wp:wrapSquare wrapText="bothSides"/>
            <wp:docPr id="16" name="Picture 16" descr="A picture containing sushi, dish,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sushi, dish, dark&#10;&#10;Description automatically generated"/>
                    <pic:cNvPicPr>
                      <a:picLocks noChangeAspect="1"/>
                    </pic:cNvPicPr>
                  </pic:nvPicPr>
                  <pic:blipFill>
                    <a:blip r:embed="rId11"/>
                    <a:stretch>
                      <a:fillRect/>
                    </a:stretch>
                  </pic:blipFill>
                  <pic:spPr>
                    <a:xfrm>
                      <a:off x="0" y="0"/>
                      <a:ext cx="2588895" cy="1445895"/>
                    </a:xfrm>
                    <a:prstGeom prst="rect">
                      <a:avLst/>
                    </a:prstGeom>
                  </pic:spPr>
                </pic:pic>
              </a:graphicData>
            </a:graphic>
            <wp14:sizeRelH relativeFrom="margin">
              <wp14:pctWidth>0</wp14:pctWidth>
            </wp14:sizeRelH>
            <wp14:sizeRelV relativeFrom="margin">
              <wp14:pctHeight>0</wp14:pctHeight>
            </wp14:sizeRelV>
          </wp:anchor>
        </w:drawing>
      </w:r>
      <w:r w:rsidRPr="00EE44DD">
        <w:t>(</w:t>
      </w:r>
      <w:r w:rsidRPr="00EE44DD">
        <w:rPr>
          <w:b/>
          <w:bCs/>
        </w:rPr>
        <w:t>Fig 3</w:t>
      </w:r>
      <w:r w:rsidRPr="00EE44DD">
        <w:t xml:space="preserve">). </w:t>
      </w:r>
      <w:r w:rsidR="00A54775" w:rsidRPr="00EE44DD">
        <w:t xml:space="preserve"> </w:t>
      </w:r>
    </w:p>
    <w:p w14:paraId="4CB26CE6" w14:textId="7AF2BF38" w:rsidR="00A54775" w:rsidRPr="00EE44DD" w:rsidRDefault="00A54775" w:rsidP="00AA3F0D">
      <w:pPr>
        <w:pStyle w:val="Heading4"/>
        <w:keepNext w:val="0"/>
        <w:keepLines w:val="0"/>
        <w:widowControl w:val="0"/>
        <w:spacing w:before="0" w:line="240" w:lineRule="auto"/>
        <w:jc w:val="both"/>
      </w:pPr>
      <w:r w:rsidRPr="00EE44DD">
        <w:t>B.2.4. Challenges</w:t>
      </w:r>
    </w:p>
    <w:p w14:paraId="74089F39" w14:textId="07D664AB" w:rsidR="00A54775" w:rsidRPr="00EE44DD" w:rsidRDefault="000D5723" w:rsidP="00AA3F0D">
      <w:pPr>
        <w:pStyle w:val="NoSpacing"/>
        <w:widowControl w:val="0"/>
        <w:ind w:firstLine="720"/>
        <w:jc w:val="both"/>
      </w:pPr>
      <w:r>
        <w:rPr>
          <w:noProof/>
        </w:rPr>
        <mc:AlternateContent>
          <mc:Choice Requires="wps">
            <w:drawing>
              <wp:anchor distT="0" distB="0" distL="114300" distR="114300" simplePos="0" relativeHeight="251660288" behindDoc="0" locked="0" layoutInCell="1" allowOverlap="1" wp14:anchorId="46E098E9" wp14:editId="0804B84C">
                <wp:simplePos x="0" y="0"/>
                <wp:positionH relativeFrom="column">
                  <wp:posOffset>4250690</wp:posOffset>
                </wp:positionH>
                <wp:positionV relativeFrom="paragraph">
                  <wp:posOffset>1118870</wp:posOffset>
                </wp:positionV>
                <wp:extent cx="2593340" cy="567690"/>
                <wp:effectExtent l="0" t="0" r="0" b="381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3340" cy="567690"/>
                        </a:xfrm>
                        <a:prstGeom prst="rect">
                          <a:avLst/>
                        </a:prstGeom>
                        <a:noFill/>
                        <a:ln w="9525">
                          <a:noFill/>
                          <a:miter lim="800000"/>
                          <a:headEnd/>
                          <a:tailEnd/>
                        </a:ln>
                      </wps:spPr>
                      <wps:txbx>
                        <w:txbxContent>
                          <w:p w14:paraId="56052383" w14:textId="16AD04CF" w:rsidR="00FB28E0" w:rsidRPr="00FB28E0" w:rsidRDefault="00FB28E0" w:rsidP="00FB28E0">
                            <w:pPr>
                              <w:spacing w:after="0" w:line="240" w:lineRule="auto"/>
                              <w:jc w:val="both"/>
                              <w:rPr>
                                <w:rFonts w:ascii="Arial" w:hAnsi="Arial" w:cs="Arial"/>
                                <w:sz w:val="16"/>
                                <w:szCs w:val="16"/>
                              </w:rPr>
                            </w:pPr>
                            <w:proofErr w:type="spellStart"/>
                            <w:r w:rsidRPr="00724F2F">
                              <w:rPr>
                                <w:rFonts w:ascii="Arial" w:hAnsi="Arial" w:cs="Arial"/>
                                <w:sz w:val="16"/>
                                <w:szCs w:val="16"/>
                              </w:rPr>
                              <w:t>vlPFC</w:t>
                            </w:r>
                            <w:proofErr w:type="spellEnd"/>
                            <w:r w:rsidRPr="00724F2F">
                              <w:rPr>
                                <w:rFonts w:ascii="Arial" w:hAnsi="Arial" w:cs="Arial"/>
                                <w:sz w:val="16"/>
                                <w:szCs w:val="16"/>
                              </w:rPr>
                              <w:t xml:space="preserve"> = Ventrolateral Prefrontal Cortex; </w:t>
                            </w:r>
                            <w:r w:rsidR="002C1036">
                              <w:rPr>
                                <w:rFonts w:ascii="Arial" w:hAnsi="Arial" w:cs="Arial"/>
                                <w:sz w:val="16"/>
                                <w:szCs w:val="16"/>
                              </w:rPr>
                              <w:t xml:space="preserve">ventromedial prefrontal cortex; </w:t>
                            </w:r>
                            <w:proofErr w:type="spellStart"/>
                            <w:r w:rsidR="002C1036">
                              <w:rPr>
                                <w:rFonts w:ascii="Arial" w:hAnsi="Arial" w:cs="Arial"/>
                                <w:sz w:val="16"/>
                                <w:szCs w:val="16"/>
                              </w:rPr>
                              <w:t>dmPFC</w:t>
                            </w:r>
                            <w:proofErr w:type="spellEnd"/>
                            <w:r w:rsidR="002C1036">
                              <w:rPr>
                                <w:rFonts w:ascii="Arial" w:hAnsi="Arial" w:cs="Arial"/>
                                <w:sz w:val="16"/>
                                <w:szCs w:val="16"/>
                              </w:rPr>
                              <w:t xml:space="preserve"> = Dorsomedial Prefrontal Cortex; CUN </w:t>
                            </w:r>
                            <w:r w:rsidRPr="00724F2F">
                              <w:rPr>
                                <w:rFonts w:ascii="Arial" w:hAnsi="Arial" w:cs="Arial"/>
                                <w:sz w:val="16"/>
                                <w:szCs w:val="16"/>
                              </w:rPr>
                              <w:t xml:space="preserve">= </w:t>
                            </w:r>
                            <w:r w:rsidR="002C1036">
                              <w:rPr>
                                <w:rFonts w:ascii="Arial" w:hAnsi="Arial" w:cs="Arial"/>
                                <w:sz w:val="16"/>
                                <w:szCs w:val="16"/>
                              </w:rPr>
                              <w:t>Precuneus</w:t>
                            </w:r>
                            <w:r w:rsidRPr="00724F2F">
                              <w:rPr>
                                <w:rFonts w:ascii="Arial" w:hAnsi="Arial" w:cs="Arial"/>
                                <w:sz w:val="16"/>
                                <w:szCs w:val="16"/>
                              </w:rPr>
                              <w:t xml:space="preserve">; </w:t>
                            </w:r>
                            <w:r w:rsidR="002C1036">
                              <w:rPr>
                                <w:rFonts w:ascii="Arial" w:hAnsi="Arial" w:cs="Arial"/>
                                <w:sz w:val="16"/>
                                <w:szCs w:val="16"/>
                              </w:rPr>
                              <w:t>AG</w:t>
                            </w:r>
                            <w:r w:rsidRPr="00724F2F">
                              <w:rPr>
                                <w:rFonts w:ascii="Arial" w:hAnsi="Arial" w:cs="Arial"/>
                                <w:sz w:val="16"/>
                                <w:szCs w:val="16"/>
                              </w:rPr>
                              <w:t xml:space="preserve"> = </w:t>
                            </w:r>
                            <w:r w:rsidR="002C1036">
                              <w:rPr>
                                <w:rFonts w:ascii="Arial" w:hAnsi="Arial" w:cs="Arial"/>
                                <w:sz w:val="16"/>
                                <w:szCs w:val="16"/>
                              </w:rPr>
                              <w:t>Angular Gyrus</w:t>
                            </w:r>
                            <w:r w:rsidRPr="00724F2F">
                              <w:rPr>
                                <w:rFonts w:ascii="Arial" w:hAnsi="Arial" w:cs="Arial"/>
                                <w:sz w:val="16"/>
                                <w:szCs w:val="16"/>
                              </w:rPr>
                              <w:t>;</w:t>
                            </w:r>
                            <w:r w:rsidR="002C1036">
                              <w:rPr>
                                <w:rFonts w:ascii="Arial" w:hAnsi="Arial" w:cs="Arial"/>
                                <w:sz w:val="16"/>
                                <w:szCs w:val="16"/>
                              </w:rPr>
                              <w:t xml:space="preserve"> TP = Temporal Poles; </w:t>
                            </w:r>
                            <w:proofErr w:type="spellStart"/>
                            <w:r w:rsidR="002C1036">
                              <w:rPr>
                                <w:rFonts w:ascii="Arial" w:hAnsi="Arial" w:cs="Arial"/>
                                <w:sz w:val="16"/>
                                <w:szCs w:val="16"/>
                              </w:rPr>
                              <w:t>Amyg</w:t>
                            </w:r>
                            <w:proofErr w:type="spellEnd"/>
                            <w:r w:rsidR="002C1036">
                              <w:rPr>
                                <w:rFonts w:ascii="Arial" w:hAnsi="Arial" w:cs="Arial"/>
                                <w:sz w:val="16"/>
                                <w:szCs w:val="16"/>
                              </w:rPr>
                              <w:t xml:space="preserve"> = </w:t>
                            </w:r>
                            <w:proofErr w:type="gramStart"/>
                            <w:r w:rsidR="002C1036">
                              <w:rPr>
                                <w:rFonts w:ascii="Arial" w:hAnsi="Arial" w:cs="Arial"/>
                                <w:sz w:val="16"/>
                                <w:szCs w:val="16"/>
                              </w:rPr>
                              <w:t>Amygdala;</w:t>
                            </w:r>
                            <w:proofErr w:type="gramEnd"/>
                            <w:r w:rsidR="002C1036">
                              <w:rPr>
                                <w:rFonts w:ascii="Arial" w:hAnsi="Arial" w:cs="Arial"/>
                                <w:sz w:val="16"/>
                                <w:szCs w:val="16"/>
                              </w:rPr>
                              <w:t xml:space="preserve"> </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46E098E9" id="_x0000_s1032" type="#_x0000_t202" style="position:absolute;left:0;text-align:left;margin-left:334.7pt;margin-top:88.1pt;width:204.2pt;height:44.7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" filled="f" stroked="f">
                <v:textbox style="mso-fit-shape-to-text:t">
                  <w:txbxContent>
                    <w:p w14:paraId="56052383" w14:textId="16AD04CF" w:rsidR="00FB28E0" w:rsidRPr="00FB28E0" w:rsidRDefault="00FB28E0" w:rsidP="00FB28E0">
                      <w:pPr>
                        <w:spacing w:after="0" w:line="240" w:lineRule="auto"/>
                        <w:jc w:val="both"/>
                        <w:rPr>
                          <w:rFonts w:ascii="Arial" w:hAnsi="Arial" w:cs="Arial"/>
                          <w:sz w:val="16"/>
                          <w:szCs w:val="16"/>
                        </w:rPr>
                      </w:pPr>
                      <w:proofErr w:type="spellStart"/>
                      <w:r w:rsidRPr="00724F2F">
                        <w:rPr>
                          <w:rFonts w:ascii="Arial" w:hAnsi="Arial" w:cs="Arial"/>
                          <w:sz w:val="16"/>
                          <w:szCs w:val="16"/>
                        </w:rPr>
                        <w:t>vlPFC</w:t>
                      </w:r>
                      <w:proofErr w:type="spellEnd"/>
                      <w:r w:rsidRPr="00724F2F">
                        <w:rPr>
                          <w:rFonts w:ascii="Arial" w:hAnsi="Arial" w:cs="Arial"/>
                          <w:sz w:val="16"/>
                          <w:szCs w:val="16"/>
                        </w:rPr>
                        <w:t xml:space="preserve"> = Ventrolateral Prefrontal Cortex; </w:t>
                      </w:r>
                      <w:r w:rsidR="002C1036">
                        <w:rPr>
                          <w:rFonts w:ascii="Arial" w:hAnsi="Arial" w:cs="Arial"/>
                          <w:sz w:val="16"/>
                          <w:szCs w:val="16"/>
                        </w:rPr>
                        <w:t xml:space="preserve">ventromedial prefrontal cortex; </w:t>
                      </w:r>
                      <w:proofErr w:type="spellStart"/>
                      <w:r w:rsidR="002C1036">
                        <w:rPr>
                          <w:rFonts w:ascii="Arial" w:hAnsi="Arial" w:cs="Arial"/>
                          <w:sz w:val="16"/>
                          <w:szCs w:val="16"/>
                        </w:rPr>
                        <w:t>dmPFC</w:t>
                      </w:r>
                      <w:proofErr w:type="spellEnd"/>
                      <w:r w:rsidR="002C1036">
                        <w:rPr>
                          <w:rFonts w:ascii="Arial" w:hAnsi="Arial" w:cs="Arial"/>
                          <w:sz w:val="16"/>
                          <w:szCs w:val="16"/>
                        </w:rPr>
                        <w:t xml:space="preserve"> = Dorsomedial Prefrontal Cortex; CUN </w:t>
                      </w:r>
                      <w:r w:rsidRPr="00724F2F">
                        <w:rPr>
                          <w:rFonts w:ascii="Arial" w:hAnsi="Arial" w:cs="Arial"/>
                          <w:sz w:val="16"/>
                          <w:szCs w:val="16"/>
                        </w:rPr>
                        <w:t xml:space="preserve">= </w:t>
                      </w:r>
                      <w:r w:rsidR="002C1036">
                        <w:rPr>
                          <w:rFonts w:ascii="Arial" w:hAnsi="Arial" w:cs="Arial"/>
                          <w:sz w:val="16"/>
                          <w:szCs w:val="16"/>
                        </w:rPr>
                        <w:t>Precuneus</w:t>
                      </w:r>
                      <w:r w:rsidRPr="00724F2F">
                        <w:rPr>
                          <w:rFonts w:ascii="Arial" w:hAnsi="Arial" w:cs="Arial"/>
                          <w:sz w:val="16"/>
                          <w:szCs w:val="16"/>
                        </w:rPr>
                        <w:t xml:space="preserve">; </w:t>
                      </w:r>
                      <w:r w:rsidR="002C1036">
                        <w:rPr>
                          <w:rFonts w:ascii="Arial" w:hAnsi="Arial" w:cs="Arial"/>
                          <w:sz w:val="16"/>
                          <w:szCs w:val="16"/>
                        </w:rPr>
                        <w:t>AG</w:t>
                      </w:r>
                      <w:r w:rsidRPr="00724F2F">
                        <w:rPr>
                          <w:rFonts w:ascii="Arial" w:hAnsi="Arial" w:cs="Arial"/>
                          <w:sz w:val="16"/>
                          <w:szCs w:val="16"/>
                        </w:rPr>
                        <w:t xml:space="preserve"> = </w:t>
                      </w:r>
                      <w:r w:rsidR="002C1036">
                        <w:rPr>
                          <w:rFonts w:ascii="Arial" w:hAnsi="Arial" w:cs="Arial"/>
                          <w:sz w:val="16"/>
                          <w:szCs w:val="16"/>
                        </w:rPr>
                        <w:t>Angular Gyrus</w:t>
                      </w:r>
                      <w:r w:rsidRPr="00724F2F">
                        <w:rPr>
                          <w:rFonts w:ascii="Arial" w:hAnsi="Arial" w:cs="Arial"/>
                          <w:sz w:val="16"/>
                          <w:szCs w:val="16"/>
                        </w:rPr>
                        <w:t>;</w:t>
                      </w:r>
                      <w:r w:rsidR="002C1036">
                        <w:rPr>
                          <w:rFonts w:ascii="Arial" w:hAnsi="Arial" w:cs="Arial"/>
                          <w:sz w:val="16"/>
                          <w:szCs w:val="16"/>
                        </w:rPr>
                        <w:t xml:space="preserve"> TP = Temporal Poles; </w:t>
                      </w:r>
                      <w:proofErr w:type="spellStart"/>
                      <w:r w:rsidR="002C1036">
                        <w:rPr>
                          <w:rFonts w:ascii="Arial" w:hAnsi="Arial" w:cs="Arial"/>
                          <w:sz w:val="16"/>
                          <w:szCs w:val="16"/>
                        </w:rPr>
                        <w:t>Amyg</w:t>
                      </w:r>
                      <w:proofErr w:type="spellEnd"/>
                      <w:r w:rsidR="002C1036">
                        <w:rPr>
                          <w:rFonts w:ascii="Arial" w:hAnsi="Arial" w:cs="Arial"/>
                          <w:sz w:val="16"/>
                          <w:szCs w:val="16"/>
                        </w:rPr>
                        <w:t xml:space="preserve"> = </w:t>
                      </w:r>
                      <w:proofErr w:type="gramStart"/>
                      <w:r w:rsidR="002C1036">
                        <w:rPr>
                          <w:rFonts w:ascii="Arial" w:hAnsi="Arial" w:cs="Arial"/>
                          <w:sz w:val="16"/>
                          <w:szCs w:val="16"/>
                        </w:rPr>
                        <w:t>Amygdala;</w:t>
                      </w:r>
                      <w:proofErr w:type="gramEnd"/>
                      <w:r w:rsidR="002C1036">
                        <w:rPr>
                          <w:rFonts w:ascii="Arial" w:hAnsi="Arial" w:cs="Arial"/>
                          <w:sz w:val="16"/>
                          <w:szCs w:val="16"/>
                        </w:rPr>
                        <w:t xml:space="preserve"> </w:t>
                      </w:r>
                    </w:p>
                  </w:txbxContent>
                </v:textbox>
                <w10:wrap type="square"/>
              </v:shape>
            </w:pict>
          </mc:Fallback>
        </mc:AlternateContent>
      </w:r>
      <w:r w:rsidR="00A54775" w:rsidRPr="00EE44DD">
        <w:t xml:space="preserve">I may find role-play to be ineffective </w:t>
      </w:r>
      <w:r w:rsidR="00AD5F62">
        <w:t>for</w:t>
      </w:r>
      <w:r w:rsidR="00A54775" w:rsidRPr="00EE44DD">
        <w:t xml:space="preserve"> regulating uncertainty judgments or that role-play demonstrates no significant difference relative to reappraisal across the lifespan. While that might be disappointing, the application of explicit self-regulatory strategies to regulate uncertainty directly, rather than the emotions it produces, is itself a novel approach and the conventional regulation contrasts (i.e., reappraisal) would </w:t>
      </w:r>
      <w:r w:rsidR="002C1036">
        <w:t xml:space="preserve">still </w:t>
      </w:r>
      <w:r w:rsidR="00A54775" w:rsidRPr="00EE44DD">
        <w:t xml:space="preserve">yield results of interest to developmental and affective researchers. Additionally, such a paradigm lends itself well to behavioral paradigms, which could not differentiate mechanisms, but could test efficacy and workshop alternatives before committing to a full fMRI design. </w:t>
      </w:r>
    </w:p>
    <w:p w14:paraId="09D14E96" w14:textId="4F86FF53" w:rsidR="00A54775" w:rsidRPr="00EE44DD" w:rsidRDefault="00A54775" w:rsidP="00AA3F0D">
      <w:pPr>
        <w:pStyle w:val="Heading4"/>
        <w:keepNext w:val="0"/>
        <w:keepLines w:val="0"/>
        <w:widowControl w:val="0"/>
        <w:spacing w:before="0" w:line="240" w:lineRule="auto"/>
        <w:jc w:val="both"/>
      </w:pPr>
      <w:r w:rsidRPr="00EE44DD">
        <w:t>B.2.</w:t>
      </w:r>
      <w:r w:rsidR="00AD5F62">
        <w:t>5</w:t>
      </w:r>
      <w:r w:rsidRPr="00EE44DD">
        <w:t>. Career and Professional Development</w:t>
      </w:r>
    </w:p>
    <w:p w14:paraId="3DC09427" w14:textId="66D24DF5" w:rsidR="00A54775" w:rsidRPr="00EE44DD" w:rsidRDefault="00A54775" w:rsidP="00AD5F62">
      <w:pPr>
        <w:pStyle w:val="NoSpacing"/>
        <w:widowControl w:val="0"/>
        <w:jc w:val="both"/>
      </w:pPr>
      <w:r w:rsidRPr="00AD5F62">
        <w:rPr>
          <w:b/>
          <w:bCs/>
          <w:i/>
          <w:iCs/>
        </w:rPr>
        <w:t>Research &amp; Writing</w:t>
      </w:r>
      <w:r w:rsidRPr="00EE44DD">
        <w:rPr>
          <w:i/>
          <w:iCs/>
        </w:rPr>
        <w:t>:</w:t>
      </w:r>
      <w:r w:rsidRPr="00EE44DD">
        <w:t xml:space="preserve"> When I begin my postdoctoral phase, I </w:t>
      </w:r>
      <w:r w:rsidR="00F721C9" w:rsidRPr="00EE44DD">
        <w:t>will</w:t>
      </w:r>
      <w:r w:rsidRPr="00EE44DD">
        <w:t xml:space="preserve"> revise and publish manuscripts based upon my dissertation research. I also plan to review and synthesize relevant topics from the extant literature on social affective developmental neuroscience into manuscripts to strengthen my expertise and my contributions to the field. Lastly, I would like to work with my postdoctoral advisor to develop my skills related to grant production and review to better prepare me for my future as an independent researcher. </w:t>
      </w:r>
    </w:p>
    <w:p w14:paraId="200076D5" w14:textId="169F7DC8" w:rsidR="00A54775" w:rsidRPr="00EE44DD" w:rsidRDefault="00A54775" w:rsidP="00AD5F62">
      <w:pPr>
        <w:pStyle w:val="NoSpacing"/>
        <w:widowControl w:val="0"/>
        <w:jc w:val="both"/>
        <w:rPr>
          <w:iCs/>
        </w:rPr>
      </w:pPr>
      <w:r w:rsidRPr="00AD5F62">
        <w:rPr>
          <w:b/>
          <w:bCs/>
          <w:i/>
          <w:iCs/>
        </w:rPr>
        <w:t>Teaching &amp; Mentorship</w:t>
      </w:r>
      <w:r w:rsidRPr="00EE44DD">
        <w:rPr>
          <w:i/>
          <w:iCs/>
        </w:rPr>
        <w:t>:</w:t>
      </w:r>
      <w:r w:rsidRPr="00EE44DD">
        <w:rPr>
          <w:iCs/>
        </w:rPr>
        <w:t xml:space="preserve"> Building a sustainable, diverse, and accessible lab culture is of the utmost importance to me, and, as such, I intend to spend much of my time improving my mentoring as a postdoctoral fellow. I will work directly with the graduate and undergraduate researchers within my lab to not only share the skills that I’ve developed throughout my career, but also build sustainable research infrastructure which others can reference and learn from after I have moved to new positions. As both the first graduate student in my lab and a director of Temple’s Coding Outreach Group (COG), I already have experience creating neuroimaging and statistical analysis pipelines from scratch and documenting every step of those processes for others to use and adapt. Given my expertise in programming, I would like to formalize my mentorship by creating or collaborating with an organization </w:t>
      </w:r>
      <w:proofErr w:type="gramStart"/>
      <w:r w:rsidRPr="00EE44DD">
        <w:rPr>
          <w:iCs/>
        </w:rPr>
        <w:t>similar to</w:t>
      </w:r>
      <w:proofErr w:type="gramEnd"/>
      <w:r w:rsidRPr="00EE44DD">
        <w:rPr>
          <w:iCs/>
        </w:rPr>
        <w:t xml:space="preserve"> COG at my postdoctoral institution, wherein individuals of all skill levels could troubleshoot issues and learn new skills relevant to psychological and neuroscience research. </w:t>
      </w:r>
    </w:p>
    <w:p w14:paraId="4CDB9AFA" w14:textId="21A35CFB" w:rsidR="00A54775" w:rsidRPr="00EE44DD" w:rsidRDefault="00A54775" w:rsidP="00AD5F62">
      <w:pPr>
        <w:pStyle w:val="NoSpacing"/>
        <w:widowControl w:val="0"/>
        <w:jc w:val="both"/>
        <w:rPr>
          <w:iCs/>
        </w:rPr>
      </w:pPr>
      <w:r w:rsidRPr="00AD5F62">
        <w:rPr>
          <w:b/>
          <w:bCs/>
          <w:i/>
          <w:iCs/>
        </w:rPr>
        <w:t>Becoming an Independent Researcher</w:t>
      </w:r>
      <w:r w:rsidRPr="00EE44DD">
        <w:rPr>
          <w:i/>
          <w:iCs/>
        </w:rPr>
        <w:t>:</w:t>
      </w:r>
      <w:r w:rsidRPr="00EE44DD">
        <w:rPr>
          <w:iCs/>
        </w:rPr>
        <w:t xml:space="preserve"> By developing greater expertise in the social affective developmental neuroscience literature and learning new computational neuroscience techniques with the assistance of my post-doctoral advisor, I will be better equipped to pursue my goal as a social affective developmental neuroscientist defining my own independent line of research. Social affective phenomena are rich and complex and, as such, often difficult to parse without equally complex models. Computational approaches with rich naturalistic stimuli are uniquely suited to explore these phenomena and identify associations that would otherwise go unnoticed. As such, the value of an education in computational neuroscience will only increase as the social affective developmental field progresses and thus it is crucial to my future as an independent researcher.  </w:t>
      </w:r>
    </w:p>
    <w:p w14:paraId="1FD53B3E" w14:textId="405DF31F" w:rsidR="00A54775" w:rsidRPr="00EE44DD" w:rsidRDefault="00A54775" w:rsidP="00AA3F0D">
      <w:pPr>
        <w:pStyle w:val="Heading4"/>
        <w:keepNext w:val="0"/>
        <w:keepLines w:val="0"/>
        <w:widowControl w:val="0"/>
        <w:spacing w:before="0" w:line="240" w:lineRule="auto"/>
        <w:jc w:val="both"/>
      </w:pPr>
      <w:r w:rsidRPr="00EE44DD">
        <w:t>B.2.</w:t>
      </w:r>
      <w:r w:rsidR="00AD5F62">
        <w:t>6</w:t>
      </w:r>
      <w:r w:rsidRPr="00EE44DD">
        <w:t>. Identifying My K00 Institution and Postdoctoral Mentor</w:t>
      </w:r>
    </w:p>
    <w:p w14:paraId="3419F35C" w14:textId="6F01C335" w:rsidR="00845EFF" w:rsidRPr="00EE44DD" w:rsidRDefault="00A54775" w:rsidP="00F07728">
      <w:pPr>
        <w:pStyle w:val="NoSpacing"/>
        <w:widowControl w:val="0"/>
        <w:ind w:firstLine="720"/>
        <w:jc w:val="both"/>
      </w:pPr>
      <w:r w:rsidRPr="00EE44DD">
        <w:t xml:space="preserve">My ideal K00 institution would be an R1 research institution, possibly in or near a large population center, with robust access to developmental populations. My experiences in studying self-regulation, affect, and development </w:t>
      </w:r>
      <w:proofErr w:type="gramStart"/>
      <w:r w:rsidRPr="00EE44DD">
        <w:t>has</w:t>
      </w:r>
      <w:proofErr w:type="gramEnd"/>
      <w:r w:rsidRPr="00EE44DD">
        <w:t xml:space="preserve"> reinforced my belief that access to a diverse community is critical for accurate representation of any social phenomenon. An institution with a strong emphasis on collaboration would help me gain new skills and increase my academic network. My ideal mentor </w:t>
      </w:r>
      <w:r w:rsidR="0063222F" w:rsidRPr="00EE44DD">
        <w:t>has</w:t>
      </w:r>
      <w:r w:rsidRPr="00EE44DD">
        <w:t xml:space="preserve"> a history of working with developmental populations in affective and/or self-regulatory cognitive neuroscience</w:t>
      </w:r>
      <w:r w:rsidR="00AD5F62">
        <w:t xml:space="preserve"> using naturalistic stimuli</w:t>
      </w:r>
      <w:r w:rsidRPr="00EE44DD">
        <w:t xml:space="preserve">. My primary training goals are (1) to apply advanced multimodal computational approaches to analyze </w:t>
      </w:r>
      <w:r w:rsidR="00AD5F62">
        <w:t xml:space="preserve">self-regulatory </w:t>
      </w:r>
      <w:r w:rsidRPr="00EE44DD">
        <w:t xml:space="preserve">developmental phenomenon; and (2) to improve my skills in behavioral task design and hypothesis testing to mitigate the methodological concerns that using naturalistic stimuli can introduce while maximizing the ecological validity of the results. I will begin identifying potential postdoctoral mentors during the </w:t>
      </w:r>
      <w:r w:rsidR="0063222F" w:rsidRPr="00EE44DD">
        <w:t>s</w:t>
      </w:r>
      <w:r w:rsidRPr="00EE44DD">
        <w:t>pring of 202</w:t>
      </w:r>
      <w:r w:rsidR="0063222F" w:rsidRPr="00EE44DD">
        <w:t>4</w:t>
      </w:r>
      <w:r w:rsidRPr="00EE44DD">
        <w:t>, one year before my expected PhD completion date. I will seek the input of my PhD mentor and advisory committee. I hope to be able to network at in-person conferences during this time and the summer, before finally reaching out to my finalized list of postdoctoral mentors in the fall of 202</w:t>
      </w:r>
      <w:r w:rsidR="0063222F" w:rsidRPr="00EE44DD">
        <w:t>5</w:t>
      </w:r>
      <w:r w:rsidRPr="00EE44DD">
        <w:t xml:space="preserve">. </w:t>
      </w:r>
      <w:bookmarkEnd w:id="0"/>
    </w:p>
    <w:sectPr w:rsidR="00845EFF" w:rsidRPr="00EE44DD" w:rsidSect="00623B3A">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160599" w14:textId="77777777" w:rsidR="00C34755" w:rsidRDefault="00C34755" w:rsidP="00C04421">
      <w:pPr>
        <w:spacing w:after="0" w:line="240" w:lineRule="auto"/>
      </w:pPr>
      <w:r>
        <w:separator/>
      </w:r>
    </w:p>
  </w:endnote>
  <w:endnote w:type="continuationSeparator" w:id="0">
    <w:p w14:paraId="4D2C37C2" w14:textId="77777777" w:rsidR="00C34755" w:rsidRDefault="00C34755" w:rsidP="00C044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0BD322" w14:textId="77777777" w:rsidR="00C34755" w:rsidRDefault="00C34755" w:rsidP="00C04421">
      <w:pPr>
        <w:spacing w:after="0" w:line="240" w:lineRule="auto"/>
      </w:pPr>
      <w:r>
        <w:separator/>
      </w:r>
    </w:p>
  </w:footnote>
  <w:footnote w:type="continuationSeparator" w:id="0">
    <w:p w14:paraId="62EB261A" w14:textId="77777777" w:rsidR="00C34755" w:rsidRDefault="00C34755" w:rsidP="00C0442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954316"/>
    <w:multiLevelType w:val="hybridMultilevel"/>
    <w:tmpl w:val="4C220BD8"/>
    <w:lvl w:ilvl="0" w:tplc="D77C671C">
      <w:start w:val="1"/>
      <w:numFmt w:val="upperLetter"/>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0420090"/>
    <w:multiLevelType w:val="hybridMultilevel"/>
    <w:tmpl w:val="06F65BF4"/>
    <w:lvl w:ilvl="0" w:tplc="F1ECAF1E">
      <w:start w:val="1"/>
      <w:numFmt w:val="decimal"/>
      <w:lvlText w:val="%1."/>
      <w:lvlJc w:val="left"/>
      <w:pPr>
        <w:ind w:left="720" w:hanging="360"/>
      </w:pPr>
      <w:rPr>
        <w:rFonts w:ascii="Arial" w:eastAsiaTheme="minorHAnsi"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42900947">
    <w:abstractNumId w:val="1"/>
  </w:num>
  <w:num w:numId="2" w16cid:durableId="4201026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3B3A"/>
    <w:rsid w:val="00007F0D"/>
    <w:rsid w:val="00010264"/>
    <w:rsid w:val="00012054"/>
    <w:rsid w:val="00017C82"/>
    <w:rsid w:val="000202BA"/>
    <w:rsid w:val="00021B1A"/>
    <w:rsid w:val="00021C64"/>
    <w:rsid w:val="00023AD2"/>
    <w:rsid w:val="000241A0"/>
    <w:rsid w:val="00031660"/>
    <w:rsid w:val="00031924"/>
    <w:rsid w:val="0003540D"/>
    <w:rsid w:val="00036663"/>
    <w:rsid w:val="000366CD"/>
    <w:rsid w:val="00036DED"/>
    <w:rsid w:val="0004509E"/>
    <w:rsid w:val="0004787C"/>
    <w:rsid w:val="00047BE6"/>
    <w:rsid w:val="000526BF"/>
    <w:rsid w:val="0005622B"/>
    <w:rsid w:val="00057DEA"/>
    <w:rsid w:val="000601B6"/>
    <w:rsid w:val="00060914"/>
    <w:rsid w:val="00061212"/>
    <w:rsid w:val="00063AA7"/>
    <w:rsid w:val="00080B6B"/>
    <w:rsid w:val="00083057"/>
    <w:rsid w:val="00085708"/>
    <w:rsid w:val="00090DE0"/>
    <w:rsid w:val="00093E9D"/>
    <w:rsid w:val="00095C72"/>
    <w:rsid w:val="00095EA9"/>
    <w:rsid w:val="00096337"/>
    <w:rsid w:val="000A3DAB"/>
    <w:rsid w:val="000A4111"/>
    <w:rsid w:val="000B3645"/>
    <w:rsid w:val="000C02BA"/>
    <w:rsid w:val="000C29C2"/>
    <w:rsid w:val="000C41A6"/>
    <w:rsid w:val="000D32CE"/>
    <w:rsid w:val="000D5723"/>
    <w:rsid w:val="000D5FD6"/>
    <w:rsid w:val="000E2437"/>
    <w:rsid w:val="000F0282"/>
    <w:rsid w:val="000F0310"/>
    <w:rsid w:val="000F0DDD"/>
    <w:rsid w:val="000F1BE1"/>
    <w:rsid w:val="000F31DC"/>
    <w:rsid w:val="000F5E23"/>
    <w:rsid w:val="000F65A1"/>
    <w:rsid w:val="000F6E57"/>
    <w:rsid w:val="0010665E"/>
    <w:rsid w:val="00112AD5"/>
    <w:rsid w:val="00114D5C"/>
    <w:rsid w:val="00115306"/>
    <w:rsid w:val="00117DA9"/>
    <w:rsid w:val="001202DC"/>
    <w:rsid w:val="00125A75"/>
    <w:rsid w:val="00126A59"/>
    <w:rsid w:val="00126CB4"/>
    <w:rsid w:val="00130FDA"/>
    <w:rsid w:val="00137948"/>
    <w:rsid w:val="00141BAA"/>
    <w:rsid w:val="001471F6"/>
    <w:rsid w:val="00147961"/>
    <w:rsid w:val="0015214C"/>
    <w:rsid w:val="0015224F"/>
    <w:rsid w:val="00154618"/>
    <w:rsid w:val="001576FE"/>
    <w:rsid w:val="0016203C"/>
    <w:rsid w:val="00163337"/>
    <w:rsid w:val="00165DEF"/>
    <w:rsid w:val="001667C2"/>
    <w:rsid w:val="00172DF6"/>
    <w:rsid w:val="00183AE1"/>
    <w:rsid w:val="00184DD4"/>
    <w:rsid w:val="001862C5"/>
    <w:rsid w:val="00192C9C"/>
    <w:rsid w:val="0019616D"/>
    <w:rsid w:val="001974A7"/>
    <w:rsid w:val="0019762B"/>
    <w:rsid w:val="001A0B4F"/>
    <w:rsid w:val="001A1DF1"/>
    <w:rsid w:val="001A5BE0"/>
    <w:rsid w:val="001A72FD"/>
    <w:rsid w:val="001B2590"/>
    <w:rsid w:val="001B666D"/>
    <w:rsid w:val="001C617F"/>
    <w:rsid w:val="001C7424"/>
    <w:rsid w:val="001C76E0"/>
    <w:rsid w:val="001D232F"/>
    <w:rsid w:val="001D4F26"/>
    <w:rsid w:val="001E28DF"/>
    <w:rsid w:val="001E4423"/>
    <w:rsid w:val="001E612F"/>
    <w:rsid w:val="001E6AB0"/>
    <w:rsid w:val="001F4078"/>
    <w:rsid w:val="00200E67"/>
    <w:rsid w:val="0020496D"/>
    <w:rsid w:val="00205163"/>
    <w:rsid w:val="00206D87"/>
    <w:rsid w:val="00210AC8"/>
    <w:rsid w:val="002138D9"/>
    <w:rsid w:val="00216D1B"/>
    <w:rsid w:val="00221918"/>
    <w:rsid w:val="00224C86"/>
    <w:rsid w:val="00225BF1"/>
    <w:rsid w:val="00226EC9"/>
    <w:rsid w:val="00230314"/>
    <w:rsid w:val="00233530"/>
    <w:rsid w:val="002336C2"/>
    <w:rsid w:val="00233A2B"/>
    <w:rsid w:val="00243DF4"/>
    <w:rsid w:val="00245D54"/>
    <w:rsid w:val="0024664C"/>
    <w:rsid w:val="00251DBE"/>
    <w:rsid w:val="00252E2D"/>
    <w:rsid w:val="00257C23"/>
    <w:rsid w:val="002640C5"/>
    <w:rsid w:val="00267207"/>
    <w:rsid w:val="002679F6"/>
    <w:rsid w:val="00267DF4"/>
    <w:rsid w:val="0027042C"/>
    <w:rsid w:val="002725CA"/>
    <w:rsid w:val="00272DB9"/>
    <w:rsid w:val="00277D4C"/>
    <w:rsid w:val="00280A3B"/>
    <w:rsid w:val="002813A1"/>
    <w:rsid w:val="0028194F"/>
    <w:rsid w:val="00286B41"/>
    <w:rsid w:val="0028788E"/>
    <w:rsid w:val="00290527"/>
    <w:rsid w:val="002921AA"/>
    <w:rsid w:val="00295FCD"/>
    <w:rsid w:val="002A36D3"/>
    <w:rsid w:val="002A3991"/>
    <w:rsid w:val="002A401D"/>
    <w:rsid w:val="002A633F"/>
    <w:rsid w:val="002B2C07"/>
    <w:rsid w:val="002B4BEA"/>
    <w:rsid w:val="002C068A"/>
    <w:rsid w:val="002C1036"/>
    <w:rsid w:val="002C5191"/>
    <w:rsid w:val="002C5534"/>
    <w:rsid w:val="002C6D68"/>
    <w:rsid w:val="002C6F22"/>
    <w:rsid w:val="002C705A"/>
    <w:rsid w:val="002C738C"/>
    <w:rsid w:val="002D19E2"/>
    <w:rsid w:val="002D659F"/>
    <w:rsid w:val="002E19E3"/>
    <w:rsid w:val="002E23BD"/>
    <w:rsid w:val="002E26C4"/>
    <w:rsid w:val="002E49FD"/>
    <w:rsid w:val="002E4C06"/>
    <w:rsid w:val="002F39FA"/>
    <w:rsid w:val="002F5075"/>
    <w:rsid w:val="003028BB"/>
    <w:rsid w:val="00310EF4"/>
    <w:rsid w:val="00311A5D"/>
    <w:rsid w:val="003166A0"/>
    <w:rsid w:val="003223AF"/>
    <w:rsid w:val="003224BE"/>
    <w:rsid w:val="00322CE3"/>
    <w:rsid w:val="00331FC4"/>
    <w:rsid w:val="00332DA7"/>
    <w:rsid w:val="00333157"/>
    <w:rsid w:val="003348D8"/>
    <w:rsid w:val="0033499E"/>
    <w:rsid w:val="003359ED"/>
    <w:rsid w:val="003375C5"/>
    <w:rsid w:val="0034149A"/>
    <w:rsid w:val="00342755"/>
    <w:rsid w:val="00350B29"/>
    <w:rsid w:val="003512D7"/>
    <w:rsid w:val="003540D9"/>
    <w:rsid w:val="003656BA"/>
    <w:rsid w:val="00370FE7"/>
    <w:rsid w:val="003710FD"/>
    <w:rsid w:val="00373608"/>
    <w:rsid w:val="00377DF1"/>
    <w:rsid w:val="003812AE"/>
    <w:rsid w:val="003826AB"/>
    <w:rsid w:val="00383495"/>
    <w:rsid w:val="003837E8"/>
    <w:rsid w:val="0038385B"/>
    <w:rsid w:val="00384AAC"/>
    <w:rsid w:val="00387227"/>
    <w:rsid w:val="0038752B"/>
    <w:rsid w:val="00387C6A"/>
    <w:rsid w:val="003924FF"/>
    <w:rsid w:val="00397B2B"/>
    <w:rsid w:val="003A377C"/>
    <w:rsid w:val="003A4443"/>
    <w:rsid w:val="003C00CA"/>
    <w:rsid w:val="003C0882"/>
    <w:rsid w:val="003C2851"/>
    <w:rsid w:val="003C2A77"/>
    <w:rsid w:val="003C484A"/>
    <w:rsid w:val="003C4C26"/>
    <w:rsid w:val="003C52B1"/>
    <w:rsid w:val="003D22D5"/>
    <w:rsid w:val="003D3AD9"/>
    <w:rsid w:val="003E47AD"/>
    <w:rsid w:val="003E530D"/>
    <w:rsid w:val="003F0041"/>
    <w:rsid w:val="003F0549"/>
    <w:rsid w:val="003F19FC"/>
    <w:rsid w:val="003F2449"/>
    <w:rsid w:val="003F3ED7"/>
    <w:rsid w:val="003F40C1"/>
    <w:rsid w:val="003F47BC"/>
    <w:rsid w:val="00404E3A"/>
    <w:rsid w:val="00405163"/>
    <w:rsid w:val="004054B0"/>
    <w:rsid w:val="00405DC8"/>
    <w:rsid w:val="00414EC2"/>
    <w:rsid w:val="0042447E"/>
    <w:rsid w:val="00427E28"/>
    <w:rsid w:val="00430543"/>
    <w:rsid w:val="00433109"/>
    <w:rsid w:val="004343A6"/>
    <w:rsid w:val="004350A5"/>
    <w:rsid w:val="004359EA"/>
    <w:rsid w:val="00441414"/>
    <w:rsid w:val="0044209D"/>
    <w:rsid w:val="004422C4"/>
    <w:rsid w:val="004438B0"/>
    <w:rsid w:val="00443A23"/>
    <w:rsid w:val="00443D5D"/>
    <w:rsid w:val="00444A0A"/>
    <w:rsid w:val="00446D2E"/>
    <w:rsid w:val="00451AE6"/>
    <w:rsid w:val="004558AF"/>
    <w:rsid w:val="00457752"/>
    <w:rsid w:val="00465CC3"/>
    <w:rsid w:val="004665DA"/>
    <w:rsid w:val="004717D7"/>
    <w:rsid w:val="004727AF"/>
    <w:rsid w:val="0047404B"/>
    <w:rsid w:val="0047632B"/>
    <w:rsid w:val="00485A5B"/>
    <w:rsid w:val="00495CD5"/>
    <w:rsid w:val="004A1C7B"/>
    <w:rsid w:val="004B0795"/>
    <w:rsid w:val="004B0CDC"/>
    <w:rsid w:val="004B102B"/>
    <w:rsid w:val="004B63A1"/>
    <w:rsid w:val="004B7B4F"/>
    <w:rsid w:val="004C2FD0"/>
    <w:rsid w:val="004C33B0"/>
    <w:rsid w:val="004C3B3D"/>
    <w:rsid w:val="004C4CAE"/>
    <w:rsid w:val="004C4F4A"/>
    <w:rsid w:val="004C56F0"/>
    <w:rsid w:val="004C5A82"/>
    <w:rsid w:val="004C606E"/>
    <w:rsid w:val="004C6E56"/>
    <w:rsid w:val="004D06E5"/>
    <w:rsid w:val="004D326A"/>
    <w:rsid w:val="004D3854"/>
    <w:rsid w:val="004D44A9"/>
    <w:rsid w:val="004D7C6C"/>
    <w:rsid w:val="004E755D"/>
    <w:rsid w:val="004F28B2"/>
    <w:rsid w:val="004F412B"/>
    <w:rsid w:val="00500C14"/>
    <w:rsid w:val="00501488"/>
    <w:rsid w:val="00505627"/>
    <w:rsid w:val="00505CA4"/>
    <w:rsid w:val="005061E1"/>
    <w:rsid w:val="0050775F"/>
    <w:rsid w:val="0051332C"/>
    <w:rsid w:val="005163A9"/>
    <w:rsid w:val="00523A57"/>
    <w:rsid w:val="00524843"/>
    <w:rsid w:val="00524D95"/>
    <w:rsid w:val="00526F67"/>
    <w:rsid w:val="0053727D"/>
    <w:rsid w:val="00542E60"/>
    <w:rsid w:val="00545AD0"/>
    <w:rsid w:val="005465D6"/>
    <w:rsid w:val="00546CC8"/>
    <w:rsid w:val="00553CA4"/>
    <w:rsid w:val="00556950"/>
    <w:rsid w:val="00566AF5"/>
    <w:rsid w:val="005705CD"/>
    <w:rsid w:val="00576EE6"/>
    <w:rsid w:val="00581B33"/>
    <w:rsid w:val="005856A7"/>
    <w:rsid w:val="00587037"/>
    <w:rsid w:val="00587F2A"/>
    <w:rsid w:val="005A04E5"/>
    <w:rsid w:val="005A1166"/>
    <w:rsid w:val="005A3B7F"/>
    <w:rsid w:val="005B0A1F"/>
    <w:rsid w:val="005B148B"/>
    <w:rsid w:val="005B182B"/>
    <w:rsid w:val="005B2AA7"/>
    <w:rsid w:val="005B2CD1"/>
    <w:rsid w:val="005B65DA"/>
    <w:rsid w:val="005B6B0C"/>
    <w:rsid w:val="005B7332"/>
    <w:rsid w:val="005C160A"/>
    <w:rsid w:val="005C2138"/>
    <w:rsid w:val="005C2FD9"/>
    <w:rsid w:val="005C4405"/>
    <w:rsid w:val="005C51D3"/>
    <w:rsid w:val="005C52F0"/>
    <w:rsid w:val="005C736D"/>
    <w:rsid w:val="005E02E4"/>
    <w:rsid w:val="005E1A88"/>
    <w:rsid w:val="005E1D0C"/>
    <w:rsid w:val="005E508A"/>
    <w:rsid w:val="005E54FE"/>
    <w:rsid w:val="005F1B52"/>
    <w:rsid w:val="005F334B"/>
    <w:rsid w:val="005F5ABD"/>
    <w:rsid w:val="006013B7"/>
    <w:rsid w:val="0060320C"/>
    <w:rsid w:val="00603543"/>
    <w:rsid w:val="00605ED1"/>
    <w:rsid w:val="0060640E"/>
    <w:rsid w:val="006101F7"/>
    <w:rsid w:val="00613C0A"/>
    <w:rsid w:val="00615CF4"/>
    <w:rsid w:val="0061607C"/>
    <w:rsid w:val="0062308A"/>
    <w:rsid w:val="00623B3A"/>
    <w:rsid w:val="0063058F"/>
    <w:rsid w:val="00630FA2"/>
    <w:rsid w:val="00631500"/>
    <w:rsid w:val="0063222F"/>
    <w:rsid w:val="00634F7C"/>
    <w:rsid w:val="006419A0"/>
    <w:rsid w:val="00642541"/>
    <w:rsid w:val="006431D5"/>
    <w:rsid w:val="00644E71"/>
    <w:rsid w:val="00646535"/>
    <w:rsid w:val="00646A55"/>
    <w:rsid w:val="0064718A"/>
    <w:rsid w:val="00652888"/>
    <w:rsid w:val="0065343A"/>
    <w:rsid w:val="00654674"/>
    <w:rsid w:val="00656AF9"/>
    <w:rsid w:val="006615C9"/>
    <w:rsid w:val="00663367"/>
    <w:rsid w:val="006660DF"/>
    <w:rsid w:val="0066735F"/>
    <w:rsid w:val="00674291"/>
    <w:rsid w:val="00674D70"/>
    <w:rsid w:val="00677297"/>
    <w:rsid w:val="00677955"/>
    <w:rsid w:val="006818A5"/>
    <w:rsid w:val="006819E6"/>
    <w:rsid w:val="006841CE"/>
    <w:rsid w:val="0068773A"/>
    <w:rsid w:val="00687EF1"/>
    <w:rsid w:val="00693348"/>
    <w:rsid w:val="00693CAE"/>
    <w:rsid w:val="006A0AF8"/>
    <w:rsid w:val="006A12F9"/>
    <w:rsid w:val="006A57C5"/>
    <w:rsid w:val="006A60D1"/>
    <w:rsid w:val="006B1281"/>
    <w:rsid w:val="006B1733"/>
    <w:rsid w:val="006B419A"/>
    <w:rsid w:val="006C1239"/>
    <w:rsid w:val="006D22BF"/>
    <w:rsid w:val="006D4888"/>
    <w:rsid w:val="006D544A"/>
    <w:rsid w:val="006D5FE3"/>
    <w:rsid w:val="006D77B3"/>
    <w:rsid w:val="006E00BC"/>
    <w:rsid w:val="006E602E"/>
    <w:rsid w:val="006E77F4"/>
    <w:rsid w:val="006F74CB"/>
    <w:rsid w:val="00701ADC"/>
    <w:rsid w:val="00702CA7"/>
    <w:rsid w:val="00706339"/>
    <w:rsid w:val="00707960"/>
    <w:rsid w:val="00714CFE"/>
    <w:rsid w:val="007153B1"/>
    <w:rsid w:val="00717D4D"/>
    <w:rsid w:val="007200C2"/>
    <w:rsid w:val="00720436"/>
    <w:rsid w:val="00724CFD"/>
    <w:rsid w:val="00724F2F"/>
    <w:rsid w:val="0073309D"/>
    <w:rsid w:val="0073357E"/>
    <w:rsid w:val="00736CBD"/>
    <w:rsid w:val="007407D2"/>
    <w:rsid w:val="007522AE"/>
    <w:rsid w:val="00752360"/>
    <w:rsid w:val="00752DF4"/>
    <w:rsid w:val="00754510"/>
    <w:rsid w:val="00756584"/>
    <w:rsid w:val="00756E60"/>
    <w:rsid w:val="00763E4E"/>
    <w:rsid w:val="0076473F"/>
    <w:rsid w:val="00766EB6"/>
    <w:rsid w:val="00770BE3"/>
    <w:rsid w:val="007722D0"/>
    <w:rsid w:val="00774949"/>
    <w:rsid w:val="00776B28"/>
    <w:rsid w:val="00787F61"/>
    <w:rsid w:val="007912BD"/>
    <w:rsid w:val="007948A9"/>
    <w:rsid w:val="007A1CDB"/>
    <w:rsid w:val="007A2708"/>
    <w:rsid w:val="007A2A89"/>
    <w:rsid w:val="007B408A"/>
    <w:rsid w:val="007B4C94"/>
    <w:rsid w:val="007B6E5C"/>
    <w:rsid w:val="007B6EC0"/>
    <w:rsid w:val="007C0491"/>
    <w:rsid w:val="007C3467"/>
    <w:rsid w:val="007C7150"/>
    <w:rsid w:val="007D22A8"/>
    <w:rsid w:val="007D241F"/>
    <w:rsid w:val="007D3D03"/>
    <w:rsid w:val="007D690F"/>
    <w:rsid w:val="007E1DF5"/>
    <w:rsid w:val="007E4E67"/>
    <w:rsid w:val="007F11ED"/>
    <w:rsid w:val="007F2377"/>
    <w:rsid w:val="007F379B"/>
    <w:rsid w:val="008004F6"/>
    <w:rsid w:val="0080472B"/>
    <w:rsid w:val="008054A0"/>
    <w:rsid w:val="008065D0"/>
    <w:rsid w:val="00806D19"/>
    <w:rsid w:val="00810178"/>
    <w:rsid w:val="0081079B"/>
    <w:rsid w:val="008108C4"/>
    <w:rsid w:val="008145C1"/>
    <w:rsid w:val="00814B4E"/>
    <w:rsid w:val="00817A2B"/>
    <w:rsid w:val="00820218"/>
    <w:rsid w:val="0082071E"/>
    <w:rsid w:val="008207ED"/>
    <w:rsid w:val="00825DB3"/>
    <w:rsid w:val="008277E4"/>
    <w:rsid w:val="008303F6"/>
    <w:rsid w:val="00833C4A"/>
    <w:rsid w:val="00833DCE"/>
    <w:rsid w:val="00842A3D"/>
    <w:rsid w:val="008454C2"/>
    <w:rsid w:val="00845EFF"/>
    <w:rsid w:val="0085425B"/>
    <w:rsid w:val="00854C7B"/>
    <w:rsid w:val="008551A6"/>
    <w:rsid w:val="008558E4"/>
    <w:rsid w:val="008566BF"/>
    <w:rsid w:val="00860281"/>
    <w:rsid w:val="0086270D"/>
    <w:rsid w:val="00862AE8"/>
    <w:rsid w:val="00866235"/>
    <w:rsid w:val="00866494"/>
    <w:rsid w:val="00866A28"/>
    <w:rsid w:val="0086744D"/>
    <w:rsid w:val="00870C68"/>
    <w:rsid w:val="00875B8E"/>
    <w:rsid w:val="008769A8"/>
    <w:rsid w:val="00880A22"/>
    <w:rsid w:val="00881185"/>
    <w:rsid w:val="00881D5A"/>
    <w:rsid w:val="00883235"/>
    <w:rsid w:val="0088344F"/>
    <w:rsid w:val="00895471"/>
    <w:rsid w:val="00895680"/>
    <w:rsid w:val="008A20D1"/>
    <w:rsid w:val="008A2630"/>
    <w:rsid w:val="008A4060"/>
    <w:rsid w:val="008A456E"/>
    <w:rsid w:val="008A6EFD"/>
    <w:rsid w:val="008B0DA9"/>
    <w:rsid w:val="008B2157"/>
    <w:rsid w:val="008B5531"/>
    <w:rsid w:val="008B7F2F"/>
    <w:rsid w:val="008C0130"/>
    <w:rsid w:val="008C4BFB"/>
    <w:rsid w:val="008C6C12"/>
    <w:rsid w:val="008D1BB7"/>
    <w:rsid w:val="008D2A89"/>
    <w:rsid w:val="008D2EE1"/>
    <w:rsid w:val="008D7008"/>
    <w:rsid w:val="008E02B2"/>
    <w:rsid w:val="008E0300"/>
    <w:rsid w:val="008E09C3"/>
    <w:rsid w:val="008E6390"/>
    <w:rsid w:val="008E683E"/>
    <w:rsid w:val="008E6BCB"/>
    <w:rsid w:val="008F1FC7"/>
    <w:rsid w:val="008F25F2"/>
    <w:rsid w:val="008F34C1"/>
    <w:rsid w:val="008F3E52"/>
    <w:rsid w:val="008F50E0"/>
    <w:rsid w:val="009022A5"/>
    <w:rsid w:val="00905FAF"/>
    <w:rsid w:val="00907E33"/>
    <w:rsid w:val="009165AA"/>
    <w:rsid w:val="00916BB7"/>
    <w:rsid w:val="00922AD0"/>
    <w:rsid w:val="00922DDE"/>
    <w:rsid w:val="00923B95"/>
    <w:rsid w:val="009240C1"/>
    <w:rsid w:val="00924B23"/>
    <w:rsid w:val="00930450"/>
    <w:rsid w:val="00937310"/>
    <w:rsid w:val="00943E4B"/>
    <w:rsid w:val="00944DD0"/>
    <w:rsid w:val="00953917"/>
    <w:rsid w:val="00953945"/>
    <w:rsid w:val="00953F29"/>
    <w:rsid w:val="00955B94"/>
    <w:rsid w:val="00957469"/>
    <w:rsid w:val="00965CA4"/>
    <w:rsid w:val="009719C2"/>
    <w:rsid w:val="00976162"/>
    <w:rsid w:val="00976664"/>
    <w:rsid w:val="00977FAC"/>
    <w:rsid w:val="009808D3"/>
    <w:rsid w:val="00982842"/>
    <w:rsid w:val="00982975"/>
    <w:rsid w:val="009923E8"/>
    <w:rsid w:val="009945D3"/>
    <w:rsid w:val="00997503"/>
    <w:rsid w:val="009A075C"/>
    <w:rsid w:val="009A2D96"/>
    <w:rsid w:val="009A51D8"/>
    <w:rsid w:val="009B0CCE"/>
    <w:rsid w:val="009B4477"/>
    <w:rsid w:val="009B7A82"/>
    <w:rsid w:val="009C0315"/>
    <w:rsid w:val="009C31BF"/>
    <w:rsid w:val="009C4AF2"/>
    <w:rsid w:val="009C6903"/>
    <w:rsid w:val="009C755C"/>
    <w:rsid w:val="009D0A90"/>
    <w:rsid w:val="009D275A"/>
    <w:rsid w:val="009D4897"/>
    <w:rsid w:val="009D489E"/>
    <w:rsid w:val="009D491B"/>
    <w:rsid w:val="009D630A"/>
    <w:rsid w:val="009E0007"/>
    <w:rsid w:val="009E3FC7"/>
    <w:rsid w:val="009E7105"/>
    <w:rsid w:val="009E7A89"/>
    <w:rsid w:val="009F3780"/>
    <w:rsid w:val="009F6D97"/>
    <w:rsid w:val="00A00E66"/>
    <w:rsid w:val="00A01163"/>
    <w:rsid w:val="00A06262"/>
    <w:rsid w:val="00A1242E"/>
    <w:rsid w:val="00A15D51"/>
    <w:rsid w:val="00A23441"/>
    <w:rsid w:val="00A24439"/>
    <w:rsid w:val="00A24E65"/>
    <w:rsid w:val="00A31F09"/>
    <w:rsid w:val="00A43764"/>
    <w:rsid w:val="00A455A7"/>
    <w:rsid w:val="00A45818"/>
    <w:rsid w:val="00A47AD4"/>
    <w:rsid w:val="00A47DF1"/>
    <w:rsid w:val="00A54775"/>
    <w:rsid w:val="00A556EE"/>
    <w:rsid w:val="00A55E82"/>
    <w:rsid w:val="00A61C18"/>
    <w:rsid w:val="00A801B9"/>
    <w:rsid w:val="00A82CF7"/>
    <w:rsid w:val="00A837A7"/>
    <w:rsid w:val="00A9431A"/>
    <w:rsid w:val="00AA177D"/>
    <w:rsid w:val="00AA1FC8"/>
    <w:rsid w:val="00AA3306"/>
    <w:rsid w:val="00AA3F0D"/>
    <w:rsid w:val="00AA72FD"/>
    <w:rsid w:val="00AA7699"/>
    <w:rsid w:val="00AB01E3"/>
    <w:rsid w:val="00AB10D1"/>
    <w:rsid w:val="00AB3011"/>
    <w:rsid w:val="00AB6CAF"/>
    <w:rsid w:val="00AC3ED5"/>
    <w:rsid w:val="00AC760D"/>
    <w:rsid w:val="00AD3387"/>
    <w:rsid w:val="00AD515A"/>
    <w:rsid w:val="00AD5F62"/>
    <w:rsid w:val="00AD6049"/>
    <w:rsid w:val="00AD69E1"/>
    <w:rsid w:val="00AE0B0C"/>
    <w:rsid w:val="00AE57BB"/>
    <w:rsid w:val="00AF0071"/>
    <w:rsid w:val="00AF09AE"/>
    <w:rsid w:val="00AF5372"/>
    <w:rsid w:val="00AF65EF"/>
    <w:rsid w:val="00B00584"/>
    <w:rsid w:val="00B01DA9"/>
    <w:rsid w:val="00B06220"/>
    <w:rsid w:val="00B10A11"/>
    <w:rsid w:val="00B13B74"/>
    <w:rsid w:val="00B15A6C"/>
    <w:rsid w:val="00B22EFD"/>
    <w:rsid w:val="00B24CD5"/>
    <w:rsid w:val="00B25F22"/>
    <w:rsid w:val="00B27AA2"/>
    <w:rsid w:val="00B30680"/>
    <w:rsid w:val="00B30ED8"/>
    <w:rsid w:val="00B326B8"/>
    <w:rsid w:val="00B3421F"/>
    <w:rsid w:val="00B368A2"/>
    <w:rsid w:val="00B36D2D"/>
    <w:rsid w:val="00B375E7"/>
    <w:rsid w:val="00B45C70"/>
    <w:rsid w:val="00B532E7"/>
    <w:rsid w:val="00B540DA"/>
    <w:rsid w:val="00B55280"/>
    <w:rsid w:val="00B55A47"/>
    <w:rsid w:val="00B606E5"/>
    <w:rsid w:val="00B648EA"/>
    <w:rsid w:val="00B66A9F"/>
    <w:rsid w:val="00B70623"/>
    <w:rsid w:val="00B74A42"/>
    <w:rsid w:val="00B74F8E"/>
    <w:rsid w:val="00B9344C"/>
    <w:rsid w:val="00B946BC"/>
    <w:rsid w:val="00B95B7D"/>
    <w:rsid w:val="00B9797E"/>
    <w:rsid w:val="00BA0EA6"/>
    <w:rsid w:val="00BA19B0"/>
    <w:rsid w:val="00BA232D"/>
    <w:rsid w:val="00BA30C4"/>
    <w:rsid w:val="00BB4382"/>
    <w:rsid w:val="00BB7342"/>
    <w:rsid w:val="00BC58CF"/>
    <w:rsid w:val="00BC74F7"/>
    <w:rsid w:val="00BD4B6C"/>
    <w:rsid w:val="00BD5972"/>
    <w:rsid w:val="00BD7BB1"/>
    <w:rsid w:val="00BE0C17"/>
    <w:rsid w:val="00BE125F"/>
    <w:rsid w:val="00BE2015"/>
    <w:rsid w:val="00BE5A60"/>
    <w:rsid w:val="00BE658C"/>
    <w:rsid w:val="00BE68EA"/>
    <w:rsid w:val="00BF5799"/>
    <w:rsid w:val="00C04421"/>
    <w:rsid w:val="00C06400"/>
    <w:rsid w:val="00C10C51"/>
    <w:rsid w:val="00C11794"/>
    <w:rsid w:val="00C12C54"/>
    <w:rsid w:val="00C134EF"/>
    <w:rsid w:val="00C23097"/>
    <w:rsid w:val="00C318D5"/>
    <w:rsid w:val="00C32E5F"/>
    <w:rsid w:val="00C33D2F"/>
    <w:rsid w:val="00C34755"/>
    <w:rsid w:val="00C36F8C"/>
    <w:rsid w:val="00C41112"/>
    <w:rsid w:val="00C42300"/>
    <w:rsid w:val="00C440F4"/>
    <w:rsid w:val="00C45130"/>
    <w:rsid w:val="00C466DC"/>
    <w:rsid w:val="00C4739A"/>
    <w:rsid w:val="00C517A6"/>
    <w:rsid w:val="00C547B0"/>
    <w:rsid w:val="00C54F94"/>
    <w:rsid w:val="00C56762"/>
    <w:rsid w:val="00C61D8F"/>
    <w:rsid w:val="00C64F42"/>
    <w:rsid w:val="00C66094"/>
    <w:rsid w:val="00C66DDC"/>
    <w:rsid w:val="00C67F27"/>
    <w:rsid w:val="00C80538"/>
    <w:rsid w:val="00C82E5C"/>
    <w:rsid w:val="00C83D2E"/>
    <w:rsid w:val="00C863EE"/>
    <w:rsid w:val="00C90ED9"/>
    <w:rsid w:val="00CA004D"/>
    <w:rsid w:val="00CA026A"/>
    <w:rsid w:val="00CA20AA"/>
    <w:rsid w:val="00CA2BAA"/>
    <w:rsid w:val="00CA4210"/>
    <w:rsid w:val="00CA46E3"/>
    <w:rsid w:val="00CA6E55"/>
    <w:rsid w:val="00CB1A9F"/>
    <w:rsid w:val="00CB5049"/>
    <w:rsid w:val="00CB61A6"/>
    <w:rsid w:val="00CB6F61"/>
    <w:rsid w:val="00CC44B7"/>
    <w:rsid w:val="00CC6C33"/>
    <w:rsid w:val="00CC7101"/>
    <w:rsid w:val="00CD4DAF"/>
    <w:rsid w:val="00CD543D"/>
    <w:rsid w:val="00CD73AE"/>
    <w:rsid w:val="00CE2962"/>
    <w:rsid w:val="00CE32C1"/>
    <w:rsid w:val="00CE6B5F"/>
    <w:rsid w:val="00CF01AE"/>
    <w:rsid w:val="00CF1170"/>
    <w:rsid w:val="00CF241F"/>
    <w:rsid w:val="00CF4534"/>
    <w:rsid w:val="00CF63FE"/>
    <w:rsid w:val="00CF7664"/>
    <w:rsid w:val="00D00668"/>
    <w:rsid w:val="00D007C3"/>
    <w:rsid w:val="00D02080"/>
    <w:rsid w:val="00D05B04"/>
    <w:rsid w:val="00D06212"/>
    <w:rsid w:val="00D06D66"/>
    <w:rsid w:val="00D07E2A"/>
    <w:rsid w:val="00D12C93"/>
    <w:rsid w:val="00D13547"/>
    <w:rsid w:val="00D13DF2"/>
    <w:rsid w:val="00D248DC"/>
    <w:rsid w:val="00D319A8"/>
    <w:rsid w:val="00D36FC8"/>
    <w:rsid w:val="00D37A94"/>
    <w:rsid w:val="00D41DA1"/>
    <w:rsid w:val="00D44509"/>
    <w:rsid w:val="00D4661A"/>
    <w:rsid w:val="00D47C71"/>
    <w:rsid w:val="00D50991"/>
    <w:rsid w:val="00D60E37"/>
    <w:rsid w:val="00D62B48"/>
    <w:rsid w:val="00D65188"/>
    <w:rsid w:val="00D656EA"/>
    <w:rsid w:val="00D66D8E"/>
    <w:rsid w:val="00D751E1"/>
    <w:rsid w:val="00D76143"/>
    <w:rsid w:val="00D76F00"/>
    <w:rsid w:val="00D8028D"/>
    <w:rsid w:val="00D802C0"/>
    <w:rsid w:val="00D810D5"/>
    <w:rsid w:val="00D81ADD"/>
    <w:rsid w:val="00D838E9"/>
    <w:rsid w:val="00D84421"/>
    <w:rsid w:val="00D853EA"/>
    <w:rsid w:val="00D96D0F"/>
    <w:rsid w:val="00D97E2B"/>
    <w:rsid w:val="00DA10FC"/>
    <w:rsid w:val="00DA1DBE"/>
    <w:rsid w:val="00DA6B7A"/>
    <w:rsid w:val="00DC2B67"/>
    <w:rsid w:val="00DC3300"/>
    <w:rsid w:val="00DC4088"/>
    <w:rsid w:val="00DD4650"/>
    <w:rsid w:val="00DD6F28"/>
    <w:rsid w:val="00DD724A"/>
    <w:rsid w:val="00DE51A2"/>
    <w:rsid w:val="00DE59C9"/>
    <w:rsid w:val="00DF3ECB"/>
    <w:rsid w:val="00DF412D"/>
    <w:rsid w:val="00DF5838"/>
    <w:rsid w:val="00E0346E"/>
    <w:rsid w:val="00E12578"/>
    <w:rsid w:val="00E159AF"/>
    <w:rsid w:val="00E21C17"/>
    <w:rsid w:val="00E227D2"/>
    <w:rsid w:val="00E26411"/>
    <w:rsid w:val="00E305DE"/>
    <w:rsid w:val="00E3141D"/>
    <w:rsid w:val="00E34535"/>
    <w:rsid w:val="00E40D66"/>
    <w:rsid w:val="00E42374"/>
    <w:rsid w:val="00E42FAF"/>
    <w:rsid w:val="00E42FC5"/>
    <w:rsid w:val="00E4404D"/>
    <w:rsid w:val="00E4764F"/>
    <w:rsid w:val="00E528C5"/>
    <w:rsid w:val="00E54926"/>
    <w:rsid w:val="00E600F4"/>
    <w:rsid w:val="00E66C42"/>
    <w:rsid w:val="00E66CE4"/>
    <w:rsid w:val="00E676B7"/>
    <w:rsid w:val="00E70846"/>
    <w:rsid w:val="00E70B89"/>
    <w:rsid w:val="00E74EBB"/>
    <w:rsid w:val="00E75AB0"/>
    <w:rsid w:val="00E75D88"/>
    <w:rsid w:val="00E84F09"/>
    <w:rsid w:val="00E92856"/>
    <w:rsid w:val="00E92B18"/>
    <w:rsid w:val="00E979C3"/>
    <w:rsid w:val="00EA25D8"/>
    <w:rsid w:val="00EA2855"/>
    <w:rsid w:val="00EA4B87"/>
    <w:rsid w:val="00EA7F5C"/>
    <w:rsid w:val="00EB099D"/>
    <w:rsid w:val="00EB5096"/>
    <w:rsid w:val="00EC4010"/>
    <w:rsid w:val="00EC58A4"/>
    <w:rsid w:val="00EC5BA7"/>
    <w:rsid w:val="00EC6EAF"/>
    <w:rsid w:val="00ED27AA"/>
    <w:rsid w:val="00EE44DD"/>
    <w:rsid w:val="00EE4C0A"/>
    <w:rsid w:val="00EE4E72"/>
    <w:rsid w:val="00EE5D94"/>
    <w:rsid w:val="00EE6013"/>
    <w:rsid w:val="00EF32EF"/>
    <w:rsid w:val="00EF6C4E"/>
    <w:rsid w:val="00F008DE"/>
    <w:rsid w:val="00F053C0"/>
    <w:rsid w:val="00F06450"/>
    <w:rsid w:val="00F06870"/>
    <w:rsid w:val="00F07728"/>
    <w:rsid w:val="00F077BF"/>
    <w:rsid w:val="00F07BAE"/>
    <w:rsid w:val="00F17C09"/>
    <w:rsid w:val="00F17DD4"/>
    <w:rsid w:val="00F22BDB"/>
    <w:rsid w:val="00F2450D"/>
    <w:rsid w:val="00F26072"/>
    <w:rsid w:val="00F322EC"/>
    <w:rsid w:val="00F35637"/>
    <w:rsid w:val="00F414AB"/>
    <w:rsid w:val="00F41D16"/>
    <w:rsid w:val="00F46490"/>
    <w:rsid w:val="00F505C9"/>
    <w:rsid w:val="00F53805"/>
    <w:rsid w:val="00F54BD1"/>
    <w:rsid w:val="00F54DB5"/>
    <w:rsid w:val="00F6197B"/>
    <w:rsid w:val="00F709D2"/>
    <w:rsid w:val="00F721C9"/>
    <w:rsid w:val="00F72678"/>
    <w:rsid w:val="00F73310"/>
    <w:rsid w:val="00F7353E"/>
    <w:rsid w:val="00F805B2"/>
    <w:rsid w:val="00F87C9C"/>
    <w:rsid w:val="00F94160"/>
    <w:rsid w:val="00F954E2"/>
    <w:rsid w:val="00F969A0"/>
    <w:rsid w:val="00F973EC"/>
    <w:rsid w:val="00FA05E1"/>
    <w:rsid w:val="00FA3DC3"/>
    <w:rsid w:val="00FA6D16"/>
    <w:rsid w:val="00FB0101"/>
    <w:rsid w:val="00FB125E"/>
    <w:rsid w:val="00FB28E0"/>
    <w:rsid w:val="00FB2AB5"/>
    <w:rsid w:val="00FB488C"/>
    <w:rsid w:val="00FC7EA1"/>
    <w:rsid w:val="00FD100A"/>
    <w:rsid w:val="00FD5B5B"/>
    <w:rsid w:val="00FD6A6E"/>
    <w:rsid w:val="00FE37E3"/>
    <w:rsid w:val="00FE79DC"/>
    <w:rsid w:val="00FF06B6"/>
    <w:rsid w:val="00FF176D"/>
    <w:rsid w:val="00FF6D3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4BAA6F"/>
  <w15:docId w15:val="{ABD6CCD1-D9EA-4DF1-A006-FE95BDC215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102B"/>
    <w:rPr>
      <w:rFonts w:ascii="Georgia" w:hAnsi="Georgia" w:cs="Times New Roman"/>
    </w:rPr>
  </w:style>
  <w:style w:type="paragraph" w:styleId="Heading1">
    <w:name w:val="heading 1"/>
    <w:basedOn w:val="Normal"/>
    <w:next w:val="Normal"/>
    <w:link w:val="Heading1Char"/>
    <w:uiPriority w:val="9"/>
    <w:qFormat/>
    <w:rsid w:val="004558AF"/>
    <w:pPr>
      <w:keepNext/>
      <w:keepLines/>
      <w:spacing w:after="0"/>
      <w:outlineLvl w:val="0"/>
    </w:pPr>
    <w:rPr>
      <w:rFonts w:eastAsiaTheme="majorEastAsia"/>
      <w:b/>
      <w:bCs/>
      <w:sz w:val="32"/>
      <w:szCs w:val="32"/>
    </w:rPr>
  </w:style>
  <w:style w:type="paragraph" w:styleId="Heading2">
    <w:name w:val="heading 2"/>
    <w:basedOn w:val="Normal"/>
    <w:next w:val="Normal"/>
    <w:link w:val="Heading2Char"/>
    <w:uiPriority w:val="9"/>
    <w:unhideWhenUsed/>
    <w:qFormat/>
    <w:rsid w:val="00842A3D"/>
    <w:pPr>
      <w:keepNext/>
      <w:keepLines/>
      <w:numPr>
        <w:numId w:val="2"/>
      </w:numPr>
      <w:spacing w:after="0"/>
      <w:ind w:left="360"/>
      <w:outlineLvl w:val="1"/>
    </w:pPr>
    <w:rPr>
      <w:rFonts w:ascii="Arial" w:eastAsiaTheme="majorEastAsia" w:hAnsi="Arial" w:cs="Arial"/>
      <w:b/>
      <w:bCs/>
      <w:sz w:val="26"/>
      <w:szCs w:val="26"/>
    </w:rPr>
  </w:style>
  <w:style w:type="paragraph" w:styleId="Heading3">
    <w:name w:val="heading 3"/>
    <w:basedOn w:val="Normal"/>
    <w:next w:val="Normal"/>
    <w:link w:val="Heading3Char"/>
    <w:uiPriority w:val="9"/>
    <w:unhideWhenUsed/>
    <w:qFormat/>
    <w:rsid w:val="00842A3D"/>
    <w:pPr>
      <w:keepNext/>
      <w:keepLines/>
      <w:spacing w:before="40" w:after="0"/>
      <w:outlineLvl w:val="2"/>
    </w:pPr>
    <w:rPr>
      <w:rFonts w:ascii="Arial" w:eastAsiaTheme="majorEastAsia" w:hAnsi="Arial" w:cs="Arial"/>
      <w:b/>
      <w:bCs/>
      <w:sz w:val="24"/>
      <w:szCs w:val="24"/>
    </w:rPr>
  </w:style>
  <w:style w:type="paragraph" w:styleId="Heading4">
    <w:name w:val="heading 4"/>
    <w:basedOn w:val="Normal"/>
    <w:next w:val="Normal"/>
    <w:link w:val="Heading4Char"/>
    <w:uiPriority w:val="9"/>
    <w:unhideWhenUsed/>
    <w:qFormat/>
    <w:rsid w:val="00707960"/>
    <w:pPr>
      <w:keepNext/>
      <w:keepLines/>
      <w:spacing w:before="40" w:after="0"/>
      <w:outlineLvl w:val="3"/>
    </w:pPr>
    <w:rPr>
      <w:rFonts w:ascii="Arial" w:hAnsi="Arial" w:cs="Arial"/>
      <w:u w:val="single"/>
    </w:rPr>
  </w:style>
  <w:style w:type="paragraph" w:styleId="Heading5">
    <w:name w:val="heading 5"/>
    <w:basedOn w:val="Normal"/>
    <w:next w:val="Normal"/>
    <w:link w:val="Heading5Char"/>
    <w:uiPriority w:val="9"/>
    <w:unhideWhenUsed/>
    <w:qFormat/>
    <w:rsid w:val="00623B3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58AF"/>
    <w:rPr>
      <w:rFonts w:ascii="Georgia" w:eastAsiaTheme="majorEastAsia" w:hAnsi="Georgia" w:cs="Times New Roman"/>
      <w:b/>
      <w:bCs/>
      <w:sz w:val="32"/>
      <w:szCs w:val="32"/>
    </w:rPr>
  </w:style>
  <w:style w:type="character" w:customStyle="1" w:styleId="Heading2Char">
    <w:name w:val="Heading 2 Char"/>
    <w:basedOn w:val="DefaultParagraphFont"/>
    <w:link w:val="Heading2"/>
    <w:uiPriority w:val="9"/>
    <w:rsid w:val="00842A3D"/>
    <w:rPr>
      <w:rFonts w:ascii="Arial" w:eastAsiaTheme="majorEastAsia" w:hAnsi="Arial" w:cs="Arial"/>
      <w:b/>
      <w:bCs/>
      <w:sz w:val="26"/>
      <w:szCs w:val="26"/>
    </w:rPr>
  </w:style>
  <w:style w:type="character" w:customStyle="1" w:styleId="Heading3Char">
    <w:name w:val="Heading 3 Char"/>
    <w:basedOn w:val="DefaultParagraphFont"/>
    <w:link w:val="Heading3"/>
    <w:uiPriority w:val="9"/>
    <w:rsid w:val="00842A3D"/>
    <w:rPr>
      <w:rFonts w:ascii="Arial" w:eastAsiaTheme="majorEastAsia" w:hAnsi="Arial" w:cs="Arial"/>
      <w:b/>
      <w:bCs/>
      <w:sz w:val="24"/>
      <w:szCs w:val="24"/>
    </w:rPr>
  </w:style>
  <w:style w:type="character" w:customStyle="1" w:styleId="Heading4Char">
    <w:name w:val="Heading 4 Char"/>
    <w:basedOn w:val="DefaultParagraphFont"/>
    <w:link w:val="Heading4"/>
    <w:uiPriority w:val="9"/>
    <w:rsid w:val="00707960"/>
    <w:rPr>
      <w:rFonts w:ascii="Arial" w:hAnsi="Arial" w:cs="Arial"/>
      <w:u w:val="single"/>
    </w:rPr>
  </w:style>
  <w:style w:type="character" w:customStyle="1" w:styleId="Heading5Char">
    <w:name w:val="Heading 5 Char"/>
    <w:basedOn w:val="DefaultParagraphFont"/>
    <w:link w:val="Heading5"/>
    <w:uiPriority w:val="9"/>
    <w:rsid w:val="00623B3A"/>
    <w:rPr>
      <w:rFonts w:asciiTheme="majorHAnsi" w:eastAsiaTheme="majorEastAsia" w:hAnsiTheme="majorHAnsi" w:cstheme="majorBidi"/>
      <w:color w:val="2F5496" w:themeColor="accent1" w:themeShade="BF"/>
    </w:rPr>
  </w:style>
  <w:style w:type="paragraph" w:styleId="ListParagraph">
    <w:name w:val="List Paragraph"/>
    <w:basedOn w:val="Normal"/>
    <w:uiPriority w:val="34"/>
    <w:qFormat/>
    <w:rsid w:val="00623B3A"/>
    <w:pPr>
      <w:ind w:left="720"/>
      <w:contextualSpacing/>
    </w:pPr>
  </w:style>
  <w:style w:type="paragraph" w:styleId="BalloonText">
    <w:name w:val="Balloon Text"/>
    <w:basedOn w:val="Normal"/>
    <w:link w:val="BalloonTextChar"/>
    <w:uiPriority w:val="99"/>
    <w:semiHidden/>
    <w:unhideWhenUsed/>
    <w:rsid w:val="0069334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93348"/>
    <w:rPr>
      <w:rFonts w:ascii="Lucida Grande" w:hAnsi="Lucida Grande" w:cs="Lucida Grande"/>
      <w:sz w:val="18"/>
      <w:szCs w:val="18"/>
    </w:rPr>
  </w:style>
  <w:style w:type="character" w:styleId="CommentReference">
    <w:name w:val="annotation reference"/>
    <w:basedOn w:val="DefaultParagraphFont"/>
    <w:uiPriority w:val="99"/>
    <w:semiHidden/>
    <w:unhideWhenUsed/>
    <w:rsid w:val="00060914"/>
    <w:rPr>
      <w:sz w:val="18"/>
      <w:szCs w:val="18"/>
    </w:rPr>
  </w:style>
  <w:style w:type="paragraph" w:styleId="CommentText">
    <w:name w:val="annotation text"/>
    <w:basedOn w:val="Normal"/>
    <w:link w:val="CommentTextChar"/>
    <w:uiPriority w:val="99"/>
    <w:unhideWhenUsed/>
    <w:rsid w:val="00060914"/>
    <w:pPr>
      <w:spacing w:line="240" w:lineRule="auto"/>
    </w:pPr>
    <w:rPr>
      <w:sz w:val="24"/>
      <w:szCs w:val="24"/>
    </w:rPr>
  </w:style>
  <w:style w:type="character" w:customStyle="1" w:styleId="CommentTextChar">
    <w:name w:val="Comment Text Char"/>
    <w:basedOn w:val="DefaultParagraphFont"/>
    <w:link w:val="CommentText"/>
    <w:uiPriority w:val="99"/>
    <w:rsid w:val="00060914"/>
    <w:rPr>
      <w:sz w:val="24"/>
      <w:szCs w:val="24"/>
    </w:rPr>
  </w:style>
  <w:style w:type="paragraph" w:styleId="CommentSubject">
    <w:name w:val="annotation subject"/>
    <w:basedOn w:val="CommentText"/>
    <w:next w:val="CommentText"/>
    <w:link w:val="CommentSubjectChar"/>
    <w:uiPriority w:val="99"/>
    <w:semiHidden/>
    <w:unhideWhenUsed/>
    <w:rsid w:val="00060914"/>
    <w:rPr>
      <w:b/>
      <w:bCs/>
      <w:sz w:val="20"/>
      <w:szCs w:val="20"/>
    </w:rPr>
  </w:style>
  <w:style w:type="character" w:customStyle="1" w:styleId="CommentSubjectChar">
    <w:name w:val="Comment Subject Char"/>
    <w:basedOn w:val="CommentTextChar"/>
    <w:link w:val="CommentSubject"/>
    <w:uiPriority w:val="99"/>
    <w:semiHidden/>
    <w:rsid w:val="00060914"/>
    <w:rPr>
      <w:b/>
      <w:bCs/>
      <w:sz w:val="20"/>
      <w:szCs w:val="20"/>
    </w:rPr>
  </w:style>
  <w:style w:type="paragraph" w:styleId="NoSpacing">
    <w:name w:val="No Spacing"/>
    <w:uiPriority w:val="1"/>
    <w:qFormat/>
    <w:rsid w:val="009D275A"/>
    <w:pPr>
      <w:spacing w:after="0" w:line="240" w:lineRule="auto"/>
    </w:pPr>
    <w:rPr>
      <w:rFonts w:ascii="Arial" w:hAnsi="Arial" w:cs="Arial"/>
    </w:rPr>
  </w:style>
  <w:style w:type="character" w:customStyle="1" w:styleId="apple-converted-space">
    <w:name w:val="apple-converted-space"/>
    <w:basedOn w:val="DefaultParagraphFont"/>
    <w:rsid w:val="00C547B0"/>
  </w:style>
  <w:style w:type="character" w:styleId="Hyperlink">
    <w:name w:val="Hyperlink"/>
    <w:basedOn w:val="DefaultParagraphFont"/>
    <w:uiPriority w:val="99"/>
    <w:semiHidden/>
    <w:unhideWhenUsed/>
    <w:rsid w:val="00C547B0"/>
    <w:rPr>
      <w:color w:val="0000FF"/>
      <w:u w:val="single"/>
    </w:rPr>
  </w:style>
  <w:style w:type="paragraph" w:customStyle="1" w:styleId="EndNoteBibliography">
    <w:name w:val="EndNote Bibliography"/>
    <w:basedOn w:val="Normal"/>
    <w:link w:val="EndNoteBibliographyChar"/>
    <w:rsid w:val="009E7A89"/>
    <w:pPr>
      <w:spacing w:after="0" w:line="240" w:lineRule="auto"/>
    </w:pPr>
    <w:rPr>
      <w:rFonts w:ascii="Times New Roman" w:eastAsia="Times New Roman" w:hAnsi="Times New Roman"/>
      <w:sz w:val="24"/>
      <w:szCs w:val="24"/>
    </w:rPr>
  </w:style>
  <w:style w:type="character" w:customStyle="1" w:styleId="EndNoteBibliographyChar">
    <w:name w:val="EndNote Bibliography Char"/>
    <w:basedOn w:val="DefaultParagraphFont"/>
    <w:link w:val="EndNoteBibliography"/>
    <w:rsid w:val="009E7A89"/>
    <w:rPr>
      <w:rFonts w:ascii="Times New Roman" w:eastAsia="Times New Roman" w:hAnsi="Times New Roman" w:cs="Times New Roman"/>
      <w:sz w:val="24"/>
      <w:szCs w:val="24"/>
    </w:rPr>
  </w:style>
  <w:style w:type="table" w:styleId="TableGrid">
    <w:name w:val="Table Grid"/>
    <w:basedOn w:val="TableNormal"/>
    <w:uiPriority w:val="39"/>
    <w:rsid w:val="00CA00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F09AE"/>
    <w:rPr>
      <w:color w:val="808080"/>
    </w:rPr>
  </w:style>
  <w:style w:type="table" w:customStyle="1" w:styleId="TableGrid5">
    <w:name w:val="Table Grid5"/>
    <w:basedOn w:val="TableNormal"/>
    <w:next w:val="TableGrid"/>
    <w:uiPriority w:val="39"/>
    <w:rsid w:val="004C3B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30ED8"/>
    <w:pPr>
      <w:spacing w:after="0" w:line="240" w:lineRule="auto"/>
    </w:pPr>
    <w:rPr>
      <w:rFonts w:ascii="Georgia" w:hAnsi="Georgia" w:cs="Times New Roman"/>
    </w:rPr>
  </w:style>
  <w:style w:type="paragraph" w:styleId="Bibliography">
    <w:name w:val="Bibliography"/>
    <w:basedOn w:val="Normal"/>
    <w:next w:val="Normal"/>
    <w:uiPriority w:val="37"/>
    <w:unhideWhenUsed/>
    <w:rsid w:val="00845EFF"/>
  </w:style>
  <w:style w:type="paragraph" w:styleId="Header">
    <w:name w:val="header"/>
    <w:basedOn w:val="Normal"/>
    <w:link w:val="HeaderChar"/>
    <w:uiPriority w:val="99"/>
    <w:unhideWhenUsed/>
    <w:rsid w:val="00C044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4421"/>
    <w:rPr>
      <w:rFonts w:ascii="Georgia" w:hAnsi="Georgia" w:cs="Times New Roman"/>
    </w:rPr>
  </w:style>
  <w:style w:type="paragraph" w:styleId="Footer">
    <w:name w:val="footer"/>
    <w:basedOn w:val="Normal"/>
    <w:link w:val="FooterChar"/>
    <w:uiPriority w:val="99"/>
    <w:unhideWhenUsed/>
    <w:rsid w:val="00C044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4421"/>
    <w:rPr>
      <w:rFonts w:ascii="Georgia" w:hAnsi="Georgia"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29636640">
      <w:bodyDiv w:val="1"/>
      <w:marLeft w:val="0"/>
      <w:marRight w:val="0"/>
      <w:marTop w:val="0"/>
      <w:marBottom w:val="0"/>
      <w:divBdr>
        <w:top w:val="none" w:sz="0" w:space="0" w:color="auto"/>
        <w:left w:val="none" w:sz="0" w:space="0" w:color="auto"/>
        <w:bottom w:val="none" w:sz="0" w:space="0" w:color="auto"/>
        <w:right w:val="none" w:sz="0" w:space="0" w:color="auto"/>
      </w:divBdr>
    </w:div>
    <w:div w:id="1973442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BF3BD1-514E-4492-8A9A-CCEA04EFB0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7</TotalTime>
  <Pages>6</Pages>
  <Words>37053</Words>
  <Characters>211206</Characters>
  <Application>Microsoft Office Word</Application>
  <DocSecurity>0</DocSecurity>
  <Lines>1760</Lines>
  <Paragraphs>4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Mitchell</dc:creator>
  <cp:keywords/>
  <dc:description/>
  <cp:lastModifiedBy>William Mitchell</cp:lastModifiedBy>
  <cp:revision>6</cp:revision>
  <dcterms:created xsi:type="dcterms:W3CDTF">2022-12-08T05:48:00Z</dcterms:created>
  <dcterms:modified xsi:type="dcterms:W3CDTF">2022-12-08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Unique User Id_1">
    <vt:lpwstr>f18cc4f6-cfb7-3f42-8fe3-a9cf0159603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6.0.18"&gt;&lt;session id="nvdbyyUd"/&gt;&lt;style id="http://www.zotero.org/styles/nature" hasBibliography="1" bibliographyStyleHasBeenSet="1"/&gt;&lt;prefs&gt;&lt;pref name="fieldType" value="Field"/&gt;&lt;pref name="dontAskDelayCitationUpdate</vt:lpwstr>
  </property>
  <property fmtid="{D5CDD505-2E9C-101B-9397-08002B2CF9AE}" pid="26" name="ZOTERO_PREF_2">
    <vt:lpwstr>s" value="true"/&gt;&lt;/prefs&gt;&lt;/data&gt;</vt:lpwstr>
  </property>
</Properties>
</file>